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BE8EA" w14:textId="1ECEBF9D" w:rsidR="00D371CD" w:rsidRDefault="00D371CD" w:rsidP="00D371CD">
      <w:pPr>
        <w:pStyle w:val="Head"/>
      </w:pPr>
      <w:r w:rsidRPr="00C52C8F">
        <w:t>Local Chemical</w:t>
      </w:r>
      <w:r>
        <w:t xml:space="preserve"> Enhancement and </w:t>
      </w:r>
      <w:r w:rsidRPr="00C52C8F">
        <w:t xml:space="preserve">Gating of </w:t>
      </w:r>
      <w:r w:rsidR="006F3379">
        <w:t xml:space="preserve">Coordinated </w:t>
      </w:r>
      <w:r w:rsidRPr="00C52C8F">
        <w:t>Organic</w:t>
      </w:r>
      <w:r>
        <w:t xml:space="preserve"> </w:t>
      </w:r>
      <w:r w:rsidRPr="00C52C8F">
        <w:t>Ionic-Electronic Transport</w:t>
      </w:r>
    </w:p>
    <w:p w14:paraId="50D67D7C" w14:textId="28925AFC" w:rsidR="005D2B87" w:rsidRPr="00C52C8F" w:rsidRDefault="005D2B87" w:rsidP="005D2B87">
      <w:pPr>
        <w:pStyle w:val="Authors"/>
        <w:rPr>
          <w:vertAlign w:val="superscript"/>
        </w:rPr>
      </w:pPr>
      <w:r w:rsidRPr="00C52C8F">
        <w:t>Tamanna Khan</w:t>
      </w:r>
      <w:r w:rsidRPr="00C52C8F">
        <w:rPr>
          <w:vertAlign w:val="superscript"/>
        </w:rPr>
        <w:t>1</w:t>
      </w:r>
      <w:r w:rsidRPr="00C52C8F">
        <w:t>, Terry McAfee</w:t>
      </w:r>
      <w:r w:rsidRPr="00C52C8F">
        <w:rPr>
          <w:vertAlign w:val="superscript"/>
        </w:rPr>
        <w:t>2</w:t>
      </w:r>
      <w:r>
        <w:rPr>
          <w:vertAlign w:val="superscript"/>
        </w:rPr>
        <w:t>,3*</w:t>
      </w:r>
      <w:r w:rsidRPr="00C52C8F">
        <w:t>, Thomas Ferron</w:t>
      </w:r>
      <w:r>
        <w:rPr>
          <w:vertAlign w:val="superscript"/>
        </w:rPr>
        <w:t>2*</w:t>
      </w:r>
      <w:r w:rsidRPr="00C52C8F">
        <w:t>, Awwad Alotaibi</w:t>
      </w:r>
      <w:r w:rsidRPr="00C52C8F">
        <w:rPr>
          <w:vertAlign w:val="superscript"/>
        </w:rPr>
        <w:t>1</w:t>
      </w:r>
      <w:r>
        <w:rPr>
          <w:vertAlign w:val="superscript"/>
        </w:rPr>
        <w:t>*</w:t>
      </w:r>
      <w:r w:rsidRPr="00C52C8F">
        <w:t xml:space="preserve">, Brian </w:t>
      </w:r>
      <w:r w:rsidR="00CE43B1">
        <w:t xml:space="preserve">A. </w:t>
      </w:r>
      <w:r w:rsidRPr="00C52C8F">
        <w:t>Collins</w:t>
      </w:r>
      <w:r w:rsidRPr="00C52C8F">
        <w:rPr>
          <w:vertAlign w:val="superscript"/>
        </w:rPr>
        <w:t>1</w:t>
      </w:r>
      <w:r>
        <w:rPr>
          <w:vertAlign w:val="superscript"/>
        </w:rPr>
        <w:t>,2*</w:t>
      </w:r>
    </w:p>
    <w:p w14:paraId="4F98CB99" w14:textId="77777777" w:rsidR="005D2B87" w:rsidRDefault="005D2B87" w:rsidP="005D2B87">
      <w:pPr>
        <w:pStyle w:val="Authors"/>
        <w:spacing w:after="0"/>
        <w:jc w:val="left"/>
      </w:pPr>
      <w:r w:rsidRPr="00C52C8F">
        <w:rPr>
          <w:vertAlign w:val="superscript"/>
        </w:rPr>
        <w:t xml:space="preserve">1 </w:t>
      </w:r>
      <w:r>
        <w:t xml:space="preserve">Department of Materials Engineering, </w:t>
      </w:r>
      <w:r w:rsidRPr="00C52C8F">
        <w:t>Washington State University</w:t>
      </w:r>
      <w:r>
        <w:t>; Pullman, WA, USA</w:t>
      </w:r>
    </w:p>
    <w:p w14:paraId="33C78659" w14:textId="77777777" w:rsidR="005D2B87" w:rsidRPr="00C52C8F" w:rsidRDefault="005D2B87" w:rsidP="005D2B87">
      <w:pPr>
        <w:pStyle w:val="Authors"/>
        <w:spacing w:after="0"/>
        <w:jc w:val="left"/>
      </w:pPr>
      <w:r>
        <w:rPr>
          <w:vertAlign w:val="superscript"/>
        </w:rPr>
        <w:t>2</w:t>
      </w:r>
      <w:r w:rsidRPr="00C52C8F">
        <w:rPr>
          <w:vertAlign w:val="superscript"/>
        </w:rPr>
        <w:t xml:space="preserve"> </w:t>
      </w:r>
      <w:r>
        <w:t xml:space="preserve">Department of Physics, </w:t>
      </w:r>
      <w:r w:rsidRPr="00C52C8F">
        <w:t>Washington State University</w:t>
      </w:r>
      <w:r>
        <w:t>; Pullman, WA, USA</w:t>
      </w:r>
    </w:p>
    <w:p w14:paraId="0879CF0A" w14:textId="77777777" w:rsidR="005D2B87" w:rsidRDefault="005D2B87" w:rsidP="005D2B87">
      <w:pPr>
        <w:pStyle w:val="Authors"/>
        <w:spacing w:after="0"/>
        <w:jc w:val="left"/>
      </w:pPr>
      <w:r>
        <w:rPr>
          <w:vertAlign w:val="superscript"/>
        </w:rPr>
        <w:t>3</w:t>
      </w:r>
      <w:r w:rsidRPr="00C52C8F">
        <w:rPr>
          <w:vertAlign w:val="superscript"/>
        </w:rPr>
        <w:t xml:space="preserve"> </w:t>
      </w:r>
      <w:r w:rsidRPr="00C52C8F">
        <w:t>Lawrence Berkeley National Laboratory</w:t>
      </w:r>
      <w:r>
        <w:t>, Berkeley, CA, USA</w:t>
      </w:r>
    </w:p>
    <w:p w14:paraId="11CEEB83" w14:textId="77777777" w:rsidR="005D2B87" w:rsidRDefault="005D2B87" w:rsidP="00BC55AA">
      <w:pPr>
        <w:autoSpaceDE w:val="0"/>
        <w:autoSpaceDN w:val="0"/>
        <w:adjustRightInd w:val="0"/>
        <w:spacing w:after="0" w:line="360" w:lineRule="auto"/>
        <w:jc w:val="center"/>
        <w:rPr>
          <w:rFonts w:ascii="Times New Roman" w:hAnsi="Times New Roman" w:cs="Times New Roman"/>
          <w:b/>
          <w:sz w:val="24"/>
          <w:szCs w:val="24"/>
          <w:shd w:val="clear" w:color="auto" w:fill="FFFFFF"/>
        </w:rPr>
      </w:pPr>
    </w:p>
    <w:p w14:paraId="593052D0" w14:textId="2E568F3C" w:rsidR="00BC55AA" w:rsidRPr="00442BB7" w:rsidRDefault="006526C9" w:rsidP="00BC55AA">
      <w:pPr>
        <w:autoSpaceDE w:val="0"/>
        <w:autoSpaceDN w:val="0"/>
        <w:adjustRightInd w:val="0"/>
        <w:spacing w:after="0" w:line="360" w:lineRule="auto"/>
        <w:jc w:val="center"/>
        <w:rPr>
          <w:rFonts w:ascii="Times New Roman" w:hAnsi="Times New Roman" w:cs="Times New Roman"/>
          <w:b/>
          <w:sz w:val="40"/>
          <w:szCs w:val="24"/>
          <w:shd w:val="clear" w:color="auto" w:fill="FFFFFF"/>
        </w:rPr>
      </w:pPr>
      <w:r w:rsidRPr="00442BB7">
        <w:rPr>
          <w:rFonts w:ascii="Times New Roman" w:hAnsi="Times New Roman" w:cs="Times New Roman"/>
          <w:b/>
          <w:sz w:val="40"/>
          <w:szCs w:val="24"/>
          <w:shd w:val="clear" w:color="auto" w:fill="FFFFFF"/>
        </w:rPr>
        <w:t>Supplementary</w:t>
      </w:r>
      <w:r w:rsidR="00BC55AA" w:rsidRPr="00442BB7">
        <w:rPr>
          <w:rFonts w:ascii="Times New Roman" w:hAnsi="Times New Roman" w:cs="Times New Roman"/>
          <w:b/>
          <w:sz w:val="40"/>
          <w:szCs w:val="24"/>
          <w:shd w:val="clear" w:color="auto" w:fill="FFFFFF"/>
        </w:rPr>
        <w:t xml:space="preserve"> </w:t>
      </w:r>
      <w:r w:rsidR="00EF1966" w:rsidRPr="00442BB7">
        <w:rPr>
          <w:rFonts w:ascii="Times New Roman" w:hAnsi="Times New Roman" w:cs="Times New Roman"/>
          <w:b/>
          <w:sz w:val="40"/>
          <w:szCs w:val="24"/>
          <w:shd w:val="clear" w:color="auto" w:fill="FFFFFF"/>
        </w:rPr>
        <w:t>information</w:t>
      </w:r>
      <w:bookmarkStart w:id="0" w:name="_GoBack"/>
      <w:bookmarkEnd w:id="0"/>
    </w:p>
    <w:p w14:paraId="4CDA6D6E" w14:textId="38611ECB" w:rsidR="00B6054C" w:rsidRDefault="00B6054C">
      <w:pPr>
        <w:rPr>
          <w:rFonts w:ascii="Times New Roman" w:eastAsiaTheme="minorEastAsia" w:hAnsi="Times New Roman" w:cs="Times New Roman"/>
          <w:b/>
          <w:bCs/>
          <w:sz w:val="24"/>
          <w:szCs w:val="24"/>
          <w:u w:val="single"/>
        </w:rPr>
      </w:pPr>
    </w:p>
    <w:p w14:paraId="5FF08037" w14:textId="67E810D3" w:rsidR="00BA6865" w:rsidRPr="00F36A62" w:rsidRDefault="001B51FE" w:rsidP="00BA6865">
      <w:pPr>
        <w:spacing w:before="240" w:line="360" w:lineRule="auto"/>
        <w:jc w:val="both"/>
        <w:rPr>
          <w:rFonts w:ascii="Times New Roman" w:hAnsi="Times New Roman" w:cs="Times New Roman"/>
          <w:b/>
          <w:bCs/>
          <w:sz w:val="24"/>
          <w:szCs w:val="24"/>
          <w:shd w:val="clear" w:color="auto" w:fill="FFFFFF"/>
        </w:rPr>
      </w:pPr>
      <w:r w:rsidRPr="00F36A62">
        <w:rPr>
          <w:rFonts w:ascii="Times New Roman" w:hAnsi="Times New Roman" w:cs="Times New Roman"/>
          <w:b/>
          <w:bCs/>
          <w:sz w:val="24"/>
          <w:szCs w:val="24"/>
          <w:u w:val="single"/>
          <w:shd w:val="clear" w:color="auto" w:fill="FFFFFF"/>
        </w:rPr>
        <w:t xml:space="preserve">Section </w:t>
      </w:r>
      <w:r w:rsidR="00DE2407">
        <w:rPr>
          <w:rFonts w:ascii="Times New Roman" w:hAnsi="Times New Roman" w:cs="Times New Roman"/>
          <w:b/>
          <w:bCs/>
          <w:sz w:val="24"/>
          <w:szCs w:val="24"/>
          <w:u w:val="single"/>
          <w:shd w:val="clear" w:color="auto" w:fill="FFFFFF"/>
        </w:rPr>
        <w:t>S</w:t>
      </w:r>
      <w:r w:rsidRPr="00F36A62">
        <w:rPr>
          <w:rFonts w:ascii="Times New Roman" w:hAnsi="Times New Roman" w:cs="Times New Roman"/>
          <w:b/>
          <w:bCs/>
          <w:sz w:val="24"/>
          <w:szCs w:val="24"/>
          <w:u w:val="single"/>
          <w:shd w:val="clear" w:color="auto" w:fill="FFFFFF"/>
        </w:rPr>
        <w:t xml:space="preserve">1: </w:t>
      </w:r>
      <w:r w:rsidR="00582E95" w:rsidRPr="00F36A62">
        <w:rPr>
          <w:rFonts w:ascii="Times New Roman" w:hAnsi="Times New Roman" w:cs="Times New Roman"/>
          <w:b/>
          <w:bCs/>
          <w:sz w:val="24"/>
          <w:szCs w:val="24"/>
          <w:u w:val="single"/>
          <w:shd w:val="clear" w:color="auto" w:fill="FFFFFF"/>
        </w:rPr>
        <w:t>Water Contact Angle (WCA)</w:t>
      </w:r>
      <w:r w:rsidR="00BA6865" w:rsidRPr="00F36A62">
        <w:rPr>
          <w:rFonts w:ascii="Times New Roman" w:hAnsi="Times New Roman" w:cs="Times New Roman"/>
          <w:b/>
          <w:bCs/>
          <w:sz w:val="24"/>
          <w:szCs w:val="24"/>
          <w:u w:val="single"/>
          <w:shd w:val="clear" w:color="auto" w:fill="FFFFFF"/>
        </w:rPr>
        <w:t xml:space="preserve"> Measurements</w:t>
      </w:r>
      <w:r w:rsidR="00582E95" w:rsidRPr="00F36A62">
        <w:rPr>
          <w:rFonts w:ascii="Times New Roman" w:hAnsi="Times New Roman" w:cs="Times New Roman"/>
          <w:b/>
          <w:bCs/>
          <w:sz w:val="24"/>
          <w:szCs w:val="24"/>
          <w:u w:val="single"/>
          <w:shd w:val="clear" w:color="auto" w:fill="FFFFFF"/>
        </w:rPr>
        <w:t>:</w:t>
      </w:r>
    </w:p>
    <w:p w14:paraId="1ACEE40F" w14:textId="28739CEB" w:rsidR="00582E95" w:rsidRPr="00F36A62" w:rsidRDefault="00582E95" w:rsidP="008E4B2B">
      <w:pPr>
        <w:spacing w:line="240" w:lineRule="auto"/>
        <w:jc w:val="both"/>
        <w:rPr>
          <w:rFonts w:ascii="Times New Roman" w:eastAsiaTheme="minorEastAsia" w:hAnsi="Times New Roman" w:cs="Times New Roman"/>
          <w:sz w:val="24"/>
          <w:szCs w:val="24"/>
          <w:shd w:val="clear" w:color="auto" w:fill="FFFFFF"/>
        </w:rPr>
      </w:pPr>
      <w:r w:rsidRPr="00F36A62">
        <w:rPr>
          <w:rFonts w:ascii="Times New Roman" w:hAnsi="Times New Roman" w:cs="Times New Roman"/>
          <w:sz w:val="24"/>
          <w:szCs w:val="24"/>
          <w:shd w:val="clear" w:color="auto" w:fill="FFFFFF"/>
        </w:rPr>
        <w:t xml:space="preserve">Contact angles are measured using a drop of water on the target surfaces. Then an image is acquired from the side with a camera just after the drop has stopped dispersing on the substrate’s surface and angle is measured with the help of an image protractor. For the UV ozone exposure experiment, the WCA is measured each time after exposure. </w:t>
      </w:r>
    </w:p>
    <w:p w14:paraId="29E9DA94" w14:textId="78445492" w:rsidR="00A76B0C" w:rsidRPr="00F36A62" w:rsidRDefault="001A57AF" w:rsidP="00A76B0C">
      <w:pPr>
        <w:keepNext/>
        <w:autoSpaceDE w:val="0"/>
        <w:autoSpaceDN w:val="0"/>
        <w:adjustRightInd w:val="0"/>
        <w:spacing w:after="0" w:line="360" w:lineRule="auto"/>
        <w:jc w:val="center"/>
        <w:rPr>
          <w:rFonts w:ascii="Times New Roman" w:hAnsi="Times New Roman" w:cs="Times New Roman"/>
          <w:sz w:val="24"/>
          <w:szCs w:val="24"/>
        </w:rPr>
      </w:pPr>
      <w:r w:rsidRPr="00F36A62">
        <w:rPr>
          <w:rFonts w:ascii="Times New Roman" w:hAnsi="Times New Roman" w:cs="Times New Roman"/>
          <w:noProof/>
          <w:sz w:val="24"/>
          <w:szCs w:val="24"/>
        </w:rPr>
        <w:drawing>
          <wp:inline distT="0" distB="0" distL="0" distR="0" wp14:anchorId="57D8C8CB" wp14:editId="74870759">
            <wp:extent cx="3526971" cy="363412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29759" cy="3636996"/>
                    </a:xfrm>
                    <a:prstGeom prst="rect">
                      <a:avLst/>
                    </a:prstGeom>
                    <a:noFill/>
                  </pic:spPr>
                </pic:pic>
              </a:graphicData>
            </a:graphic>
          </wp:inline>
        </w:drawing>
      </w:r>
    </w:p>
    <w:p w14:paraId="1A33A069" w14:textId="2CD7B04C" w:rsidR="00A76B0C" w:rsidRPr="00F36A62" w:rsidRDefault="00A76B0C" w:rsidP="00363F4E">
      <w:pPr>
        <w:pStyle w:val="Caption"/>
        <w:jc w:val="both"/>
        <w:rPr>
          <w:rFonts w:ascii="Times New Roman" w:hAnsi="Times New Roman" w:cs="Times New Roman"/>
          <w:i w:val="0"/>
          <w:iCs w:val="0"/>
          <w:color w:val="auto"/>
          <w:sz w:val="24"/>
          <w:szCs w:val="24"/>
        </w:rPr>
      </w:pPr>
      <w:bookmarkStart w:id="1" w:name="_Ref104822993"/>
      <w:r w:rsidRPr="00F36A62">
        <w:rPr>
          <w:rFonts w:ascii="Times New Roman" w:hAnsi="Times New Roman" w:cs="Times New Roman"/>
          <w:i w:val="0"/>
          <w:iCs w:val="0"/>
          <w:color w:val="auto"/>
          <w:sz w:val="24"/>
          <w:szCs w:val="24"/>
        </w:rPr>
        <w:t>Fig</w:t>
      </w:r>
      <w:r w:rsidR="00387F5C" w:rsidRPr="00F36A62">
        <w:rPr>
          <w:rFonts w:ascii="Times New Roman" w:hAnsi="Times New Roman" w:cs="Times New Roman"/>
          <w:i w:val="0"/>
          <w:iCs w:val="0"/>
          <w:color w:val="auto"/>
          <w:sz w:val="24"/>
          <w:szCs w:val="24"/>
        </w:rPr>
        <w:t>.</w:t>
      </w:r>
      <w:bookmarkEnd w:id="1"/>
      <w:r w:rsidR="001B12A1">
        <w:rPr>
          <w:rFonts w:ascii="Times New Roman" w:hAnsi="Times New Roman" w:cs="Times New Roman"/>
          <w:i w:val="0"/>
          <w:iCs w:val="0"/>
          <w:color w:val="auto"/>
          <w:sz w:val="24"/>
          <w:szCs w:val="24"/>
        </w:rPr>
        <w:t xml:space="preserve"> S1</w:t>
      </w:r>
      <w:r w:rsidRPr="00F36A62">
        <w:rPr>
          <w:rFonts w:ascii="Times New Roman" w:hAnsi="Times New Roman" w:cs="Times New Roman"/>
          <w:i w:val="0"/>
          <w:iCs w:val="0"/>
          <w:color w:val="auto"/>
          <w:sz w:val="24"/>
          <w:szCs w:val="24"/>
        </w:rPr>
        <w:t xml:space="preserve">: </w:t>
      </w:r>
      <w:r w:rsidR="00130AB1" w:rsidRPr="00F36A62">
        <w:rPr>
          <w:rFonts w:ascii="Times New Roman" w:hAnsi="Times New Roman" w:cs="Times New Roman"/>
          <w:b/>
          <w:bCs/>
          <w:i w:val="0"/>
          <w:iCs w:val="0"/>
          <w:color w:val="auto"/>
          <w:sz w:val="24"/>
          <w:szCs w:val="24"/>
        </w:rPr>
        <w:t xml:space="preserve">Water </w:t>
      </w:r>
      <w:r w:rsidR="00F36A62" w:rsidRPr="00F36A62">
        <w:rPr>
          <w:rFonts w:ascii="Times New Roman" w:hAnsi="Times New Roman" w:cs="Times New Roman"/>
          <w:b/>
          <w:bCs/>
          <w:i w:val="0"/>
          <w:iCs w:val="0"/>
          <w:color w:val="auto"/>
          <w:sz w:val="24"/>
          <w:szCs w:val="24"/>
        </w:rPr>
        <w:t>C</w:t>
      </w:r>
      <w:r w:rsidR="00130AB1" w:rsidRPr="00F36A62">
        <w:rPr>
          <w:rFonts w:ascii="Times New Roman" w:hAnsi="Times New Roman" w:cs="Times New Roman"/>
          <w:b/>
          <w:bCs/>
          <w:i w:val="0"/>
          <w:iCs w:val="0"/>
          <w:color w:val="auto"/>
          <w:sz w:val="24"/>
          <w:szCs w:val="24"/>
        </w:rPr>
        <w:t xml:space="preserve">ontact </w:t>
      </w:r>
      <w:r w:rsidR="00F36A62" w:rsidRPr="00F36A62">
        <w:rPr>
          <w:rFonts w:ascii="Times New Roman" w:hAnsi="Times New Roman" w:cs="Times New Roman"/>
          <w:b/>
          <w:bCs/>
          <w:i w:val="0"/>
          <w:iCs w:val="0"/>
          <w:color w:val="auto"/>
          <w:sz w:val="24"/>
          <w:szCs w:val="24"/>
        </w:rPr>
        <w:t>A</w:t>
      </w:r>
      <w:r w:rsidR="00130AB1" w:rsidRPr="00F36A62">
        <w:rPr>
          <w:rFonts w:ascii="Times New Roman" w:hAnsi="Times New Roman" w:cs="Times New Roman"/>
          <w:b/>
          <w:bCs/>
          <w:i w:val="0"/>
          <w:iCs w:val="0"/>
          <w:color w:val="auto"/>
          <w:sz w:val="24"/>
          <w:szCs w:val="24"/>
        </w:rPr>
        <w:t>ngles (WCA)</w:t>
      </w:r>
      <w:r w:rsidR="00200422" w:rsidRPr="00F36A62">
        <w:rPr>
          <w:rFonts w:ascii="Times New Roman" w:hAnsi="Times New Roman" w:cs="Times New Roman"/>
          <w:b/>
          <w:bCs/>
          <w:i w:val="0"/>
          <w:iCs w:val="0"/>
          <w:color w:val="auto"/>
          <w:sz w:val="24"/>
          <w:szCs w:val="24"/>
        </w:rPr>
        <w:t xml:space="preserve"> </w:t>
      </w:r>
      <w:r w:rsidR="00F36A62" w:rsidRPr="00F36A62">
        <w:rPr>
          <w:rFonts w:ascii="Times New Roman" w:hAnsi="Times New Roman" w:cs="Times New Roman"/>
          <w:b/>
          <w:bCs/>
          <w:i w:val="0"/>
          <w:iCs w:val="0"/>
          <w:color w:val="auto"/>
          <w:sz w:val="24"/>
          <w:szCs w:val="24"/>
        </w:rPr>
        <w:t>M</w:t>
      </w:r>
      <w:r w:rsidR="00200422" w:rsidRPr="00F36A62">
        <w:rPr>
          <w:rFonts w:ascii="Times New Roman" w:hAnsi="Times New Roman" w:cs="Times New Roman"/>
          <w:b/>
          <w:bCs/>
          <w:i w:val="0"/>
          <w:iCs w:val="0"/>
          <w:color w:val="auto"/>
          <w:sz w:val="24"/>
          <w:szCs w:val="24"/>
        </w:rPr>
        <w:t>easurements</w:t>
      </w:r>
      <w:r w:rsidR="00130AB1" w:rsidRPr="00F36A62">
        <w:rPr>
          <w:rFonts w:ascii="Times New Roman" w:hAnsi="Times New Roman" w:cs="Times New Roman"/>
          <w:b/>
          <w:bCs/>
          <w:i w:val="0"/>
          <w:iCs w:val="0"/>
          <w:color w:val="auto"/>
          <w:sz w:val="24"/>
          <w:szCs w:val="24"/>
        </w:rPr>
        <w:t>:</w:t>
      </w:r>
      <w:r w:rsidR="009741AF" w:rsidRPr="00F36A62">
        <w:rPr>
          <w:rFonts w:ascii="Times New Roman" w:hAnsi="Times New Roman" w:cs="Times New Roman"/>
          <w:b/>
          <w:bCs/>
          <w:i w:val="0"/>
          <w:iCs w:val="0"/>
          <w:color w:val="auto"/>
          <w:sz w:val="24"/>
          <w:szCs w:val="24"/>
        </w:rPr>
        <w:t xml:space="preserve"> </w:t>
      </w:r>
      <w:r w:rsidRPr="00F36A62">
        <w:rPr>
          <w:rFonts w:ascii="Times New Roman" w:hAnsi="Times New Roman" w:cs="Times New Roman"/>
          <w:i w:val="0"/>
          <w:iCs w:val="0"/>
          <w:color w:val="auto"/>
          <w:sz w:val="24"/>
          <w:szCs w:val="24"/>
        </w:rPr>
        <w:t>W</w:t>
      </w:r>
      <w:r w:rsidR="006005AB" w:rsidRPr="00F36A62">
        <w:rPr>
          <w:rFonts w:ascii="Times New Roman" w:hAnsi="Times New Roman" w:cs="Times New Roman"/>
          <w:i w:val="0"/>
          <w:iCs w:val="0"/>
          <w:color w:val="auto"/>
          <w:sz w:val="24"/>
          <w:szCs w:val="24"/>
        </w:rPr>
        <w:t>CA</w:t>
      </w:r>
      <w:r w:rsidRPr="00F36A62">
        <w:rPr>
          <w:rFonts w:ascii="Times New Roman" w:hAnsi="Times New Roman" w:cs="Times New Roman"/>
          <w:i w:val="0"/>
          <w:iCs w:val="0"/>
          <w:color w:val="auto"/>
          <w:sz w:val="24"/>
          <w:szCs w:val="24"/>
        </w:rPr>
        <w:t xml:space="preserve"> with a drop of DI-water on the surface of </w:t>
      </w:r>
      <w:proofErr w:type="gramStart"/>
      <w:r w:rsidR="007F126B" w:rsidRPr="00F36A62">
        <w:rPr>
          <w:rFonts w:ascii="Times New Roman" w:hAnsi="Times New Roman" w:cs="Times New Roman"/>
          <w:i w:val="0"/>
          <w:iCs w:val="0"/>
          <w:color w:val="auto"/>
          <w:sz w:val="24"/>
          <w:szCs w:val="24"/>
        </w:rPr>
        <w:t>PEDOT:PSS</w:t>
      </w:r>
      <w:proofErr w:type="gramEnd"/>
      <w:r w:rsidR="007F126B" w:rsidRPr="00F36A62">
        <w:rPr>
          <w:rFonts w:ascii="Times New Roman" w:hAnsi="Times New Roman" w:cs="Times New Roman"/>
          <w:i w:val="0"/>
          <w:iCs w:val="0"/>
          <w:color w:val="auto"/>
          <w:sz w:val="24"/>
          <w:szCs w:val="24"/>
        </w:rPr>
        <w:t xml:space="preserve"> film when </w:t>
      </w:r>
      <w:r w:rsidR="001A57AF" w:rsidRPr="00F36A62">
        <w:rPr>
          <w:rFonts w:ascii="Times New Roman" w:hAnsi="Times New Roman" w:cs="Times New Roman"/>
          <w:i w:val="0"/>
          <w:iCs w:val="0"/>
          <w:color w:val="auto"/>
          <w:sz w:val="24"/>
          <w:szCs w:val="24"/>
        </w:rPr>
        <w:t>(A</w:t>
      </w:r>
      <w:r w:rsidRPr="00F36A62">
        <w:rPr>
          <w:rFonts w:ascii="Times New Roman" w:hAnsi="Times New Roman" w:cs="Times New Roman"/>
          <w:i w:val="0"/>
          <w:iCs w:val="0"/>
          <w:color w:val="auto"/>
          <w:sz w:val="24"/>
          <w:szCs w:val="24"/>
        </w:rPr>
        <w:t xml:space="preserve">) PSS </w:t>
      </w:r>
      <w:r w:rsidR="007F126B" w:rsidRPr="00F36A62">
        <w:rPr>
          <w:rFonts w:ascii="Times New Roman" w:hAnsi="Times New Roman" w:cs="Times New Roman"/>
          <w:i w:val="0"/>
          <w:iCs w:val="0"/>
          <w:color w:val="auto"/>
          <w:sz w:val="24"/>
          <w:szCs w:val="24"/>
        </w:rPr>
        <w:t xml:space="preserve">is </w:t>
      </w:r>
      <w:r w:rsidRPr="00F36A62">
        <w:rPr>
          <w:rFonts w:ascii="Times New Roman" w:hAnsi="Times New Roman" w:cs="Times New Roman"/>
          <w:i w:val="0"/>
          <w:iCs w:val="0"/>
          <w:color w:val="auto"/>
          <w:sz w:val="24"/>
          <w:szCs w:val="24"/>
        </w:rPr>
        <w:t>not removed (</w:t>
      </w:r>
      <w:proofErr w:type="spellStart"/>
      <w:r w:rsidRPr="00F36A62">
        <w:rPr>
          <w:rFonts w:ascii="Times New Roman" w:hAnsi="Times New Roman" w:cs="Times New Roman"/>
          <w:i w:val="0"/>
          <w:iCs w:val="0"/>
          <w:color w:val="auto"/>
          <w:sz w:val="24"/>
          <w:szCs w:val="24"/>
        </w:rPr>
        <w:t>unsonicated</w:t>
      </w:r>
      <w:proofErr w:type="spellEnd"/>
      <w:r w:rsidRPr="00F36A62">
        <w:rPr>
          <w:rFonts w:ascii="Times New Roman" w:hAnsi="Times New Roman" w:cs="Times New Roman"/>
          <w:i w:val="0"/>
          <w:iCs w:val="0"/>
          <w:color w:val="auto"/>
          <w:sz w:val="24"/>
          <w:szCs w:val="24"/>
        </w:rPr>
        <w:t>),</w:t>
      </w:r>
      <w:r w:rsidR="00873743" w:rsidRPr="00F36A62">
        <w:rPr>
          <w:rFonts w:ascii="Times New Roman" w:hAnsi="Times New Roman" w:cs="Times New Roman"/>
          <w:i w:val="0"/>
          <w:iCs w:val="0"/>
          <w:color w:val="auto"/>
          <w:sz w:val="24"/>
          <w:szCs w:val="24"/>
        </w:rPr>
        <w:t xml:space="preserve"> </w:t>
      </w:r>
      <w:r w:rsidR="001A57AF" w:rsidRPr="00F36A62">
        <w:rPr>
          <w:rFonts w:ascii="Times New Roman" w:hAnsi="Times New Roman" w:cs="Times New Roman"/>
          <w:i w:val="0"/>
          <w:iCs w:val="0"/>
          <w:color w:val="auto"/>
          <w:sz w:val="24"/>
          <w:szCs w:val="24"/>
        </w:rPr>
        <w:t>(B</w:t>
      </w:r>
      <w:r w:rsidRPr="00F36A62">
        <w:rPr>
          <w:rFonts w:ascii="Times New Roman" w:hAnsi="Times New Roman" w:cs="Times New Roman"/>
          <w:i w:val="0"/>
          <w:iCs w:val="0"/>
          <w:color w:val="auto"/>
          <w:sz w:val="24"/>
          <w:szCs w:val="24"/>
        </w:rPr>
        <w:t xml:space="preserve">) PSS is fully removed (sonicated before film crosslinking), </w:t>
      </w:r>
      <w:r w:rsidR="001A57AF" w:rsidRPr="00F36A62">
        <w:rPr>
          <w:rFonts w:ascii="Times New Roman" w:hAnsi="Times New Roman" w:cs="Times New Roman"/>
          <w:i w:val="0"/>
          <w:iCs w:val="0"/>
          <w:color w:val="auto"/>
          <w:sz w:val="24"/>
          <w:szCs w:val="24"/>
        </w:rPr>
        <w:t>(C</w:t>
      </w:r>
      <w:r w:rsidRPr="00F36A62">
        <w:rPr>
          <w:rFonts w:ascii="Times New Roman" w:hAnsi="Times New Roman" w:cs="Times New Roman"/>
          <w:i w:val="0"/>
          <w:iCs w:val="0"/>
          <w:color w:val="auto"/>
          <w:sz w:val="24"/>
          <w:szCs w:val="24"/>
        </w:rPr>
        <w:t>)</w:t>
      </w:r>
      <w:r w:rsidR="00B23689" w:rsidRPr="00F36A62">
        <w:rPr>
          <w:rFonts w:ascii="Times New Roman" w:hAnsi="Times New Roman" w:cs="Times New Roman"/>
          <w:i w:val="0"/>
          <w:iCs w:val="0"/>
          <w:color w:val="auto"/>
          <w:sz w:val="24"/>
          <w:szCs w:val="24"/>
        </w:rPr>
        <w:t xml:space="preserve"> PSS is partially removed</w:t>
      </w:r>
      <w:r w:rsidR="000B5ACF" w:rsidRPr="00F36A62">
        <w:rPr>
          <w:rFonts w:ascii="Times New Roman" w:hAnsi="Times New Roman" w:cs="Times New Roman"/>
          <w:i w:val="0"/>
          <w:iCs w:val="0"/>
          <w:color w:val="auto"/>
          <w:sz w:val="24"/>
          <w:szCs w:val="24"/>
        </w:rPr>
        <w:t>,</w:t>
      </w:r>
      <w:r w:rsidR="001A57AF" w:rsidRPr="00F36A62">
        <w:rPr>
          <w:rFonts w:ascii="Times New Roman" w:hAnsi="Times New Roman" w:cs="Times New Roman"/>
          <w:i w:val="0"/>
          <w:iCs w:val="0"/>
          <w:color w:val="auto"/>
          <w:sz w:val="24"/>
          <w:szCs w:val="24"/>
        </w:rPr>
        <w:t xml:space="preserve"> (D) PSS with GOPS</w:t>
      </w:r>
      <w:r w:rsidR="000B5ACF" w:rsidRPr="00F36A62">
        <w:rPr>
          <w:rFonts w:ascii="Times New Roman" w:hAnsi="Times New Roman" w:cs="Times New Roman"/>
          <w:i w:val="0"/>
          <w:iCs w:val="0"/>
          <w:color w:val="auto"/>
          <w:sz w:val="24"/>
          <w:szCs w:val="24"/>
        </w:rPr>
        <w:t xml:space="preserve"> and </w:t>
      </w:r>
      <w:r w:rsidR="001A57AF" w:rsidRPr="00F36A62">
        <w:rPr>
          <w:rFonts w:ascii="Times New Roman" w:hAnsi="Times New Roman" w:cs="Times New Roman"/>
          <w:i w:val="0"/>
          <w:iCs w:val="0"/>
          <w:color w:val="auto"/>
          <w:sz w:val="24"/>
          <w:szCs w:val="24"/>
        </w:rPr>
        <w:t>(E</w:t>
      </w:r>
      <w:r w:rsidR="000B5ACF" w:rsidRPr="00F36A62">
        <w:rPr>
          <w:rFonts w:ascii="Times New Roman" w:hAnsi="Times New Roman" w:cs="Times New Roman"/>
          <w:i w:val="0"/>
          <w:iCs w:val="0"/>
          <w:color w:val="auto"/>
          <w:sz w:val="24"/>
          <w:szCs w:val="24"/>
        </w:rPr>
        <w:t xml:space="preserve">) </w:t>
      </w:r>
      <w:r w:rsidR="000B5ACF" w:rsidRPr="00F36A62">
        <w:rPr>
          <w:rFonts w:ascii="Times New Roman" w:hAnsi="Times New Roman" w:cs="Times New Roman"/>
          <w:i w:val="0"/>
          <w:iCs w:val="0"/>
          <w:color w:val="auto"/>
          <w:sz w:val="24"/>
          <w:szCs w:val="24"/>
        </w:rPr>
        <w:lastRenderedPageBreak/>
        <w:t>PSS is readded after removing it.</w:t>
      </w:r>
      <w:r w:rsidR="00B23689" w:rsidRPr="00F36A62">
        <w:rPr>
          <w:rFonts w:ascii="Times New Roman" w:hAnsi="Times New Roman" w:cs="Times New Roman"/>
          <w:i w:val="0"/>
          <w:iCs w:val="0"/>
          <w:color w:val="auto"/>
          <w:sz w:val="24"/>
          <w:szCs w:val="24"/>
        </w:rPr>
        <w:t xml:space="preserve"> </w:t>
      </w:r>
      <w:r w:rsidR="001A57AF" w:rsidRPr="00F36A62">
        <w:rPr>
          <w:rFonts w:ascii="Times New Roman" w:hAnsi="Times New Roman" w:cs="Times New Roman"/>
          <w:i w:val="0"/>
          <w:iCs w:val="0"/>
          <w:color w:val="auto"/>
          <w:sz w:val="24"/>
          <w:szCs w:val="24"/>
        </w:rPr>
        <w:t>A</w:t>
      </w:r>
      <w:r w:rsidR="000B5ACF" w:rsidRPr="00F36A62">
        <w:rPr>
          <w:rFonts w:ascii="Times New Roman" w:hAnsi="Times New Roman" w:cs="Times New Roman"/>
          <w:i w:val="0"/>
          <w:iCs w:val="0"/>
          <w:color w:val="auto"/>
          <w:sz w:val="24"/>
          <w:szCs w:val="24"/>
        </w:rPr>
        <w:t xml:space="preserve">, </w:t>
      </w:r>
      <w:r w:rsidR="001A57AF" w:rsidRPr="00F36A62">
        <w:rPr>
          <w:rFonts w:ascii="Times New Roman" w:hAnsi="Times New Roman" w:cs="Times New Roman"/>
          <w:i w:val="0"/>
          <w:iCs w:val="0"/>
          <w:color w:val="auto"/>
          <w:sz w:val="24"/>
          <w:szCs w:val="24"/>
        </w:rPr>
        <w:t>C</w:t>
      </w:r>
      <w:r w:rsidR="000B5ACF" w:rsidRPr="00F36A62">
        <w:rPr>
          <w:rFonts w:ascii="Times New Roman" w:hAnsi="Times New Roman" w:cs="Times New Roman"/>
          <w:i w:val="0"/>
          <w:iCs w:val="0"/>
          <w:color w:val="auto"/>
          <w:sz w:val="24"/>
          <w:szCs w:val="24"/>
        </w:rPr>
        <w:t xml:space="preserve">, and </w:t>
      </w:r>
      <w:r w:rsidR="001A57AF" w:rsidRPr="00F36A62">
        <w:rPr>
          <w:rFonts w:ascii="Times New Roman" w:hAnsi="Times New Roman" w:cs="Times New Roman"/>
          <w:i w:val="0"/>
          <w:iCs w:val="0"/>
          <w:color w:val="auto"/>
          <w:sz w:val="24"/>
          <w:szCs w:val="24"/>
        </w:rPr>
        <w:t>E</w:t>
      </w:r>
      <w:r w:rsidR="000B5ACF" w:rsidRPr="00F36A62">
        <w:rPr>
          <w:rFonts w:ascii="Times New Roman" w:hAnsi="Times New Roman" w:cs="Times New Roman"/>
          <w:i w:val="0"/>
          <w:iCs w:val="0"/>
          <w:color w:val="auto"/>
          <w:sz w:val="24"/>
          <w:szCs w:val="24"/>
        </w:rPr>
        <w:t xml:space="preserve"> </w:t>
      </w:r>
      <w:r w:rsidRPr="00F36A62">
        <w:rPr>
          <w:rFonts w:ascii="Times New Roman" w:hAnsi="Times New Roman" w:cs="Times New Roman"/>
          <w:i w:val="0"/>
          <w:iCs w:val="0"/>
          <w:color w:val="auto"/>
          <w:sz w:val="24"/>
          <w:szCs w:val="24"/>
        </w:rPr>
        <w:t>show similar results are expected.</w:t>
      </w:r>
      <w:r w:rsidR="007F126B" w:rsidRPr="00F36A62">
        <w:rPr>
          <w:rFonts w:ascii="Times New Roman" w:hAnsi="Times New Roman" w:cs="Times New Roman"/>
          <w:i w:val="0"/>
          <w:iCs w:val="0"/>
          <w:color w:val="auto"/>
          <w:sz w:val="24"/>
          <w:szCs w:val="24"/>
        </w:rPr>
        <w:t xml:space="preserve"> </w:t>
      </w:r>
      <w:r w:rsidR="00E2422A" w:rsidRPr="00F36A62">
        <w:rPr>
          <w:rFonts w:ascii="Times New Roman" w:hAnsi="Times New Roman" w:cs="Times New Roman"/>
          <w:i w:val="0"/>
          <w:iCs w:val="0"/>
          <w:color w:val="auto"/>
          <w:sz w:val="24"/>
          <w:szCs w:val="24"/>
        </w:rPr>
        <w:t xml:space="preserve">WCA on </w:t>
      </w:r>
      <w:r w:rsidR="001A57AF" w:rsidRPr="00F36A62">
        <w:rPr>
          <w:rFonts w:ascii="Times New Roman" w:hAnsi="Times New Roman" w:cs="Times New Roman"/>
          <w:i w:val="0"/>
          <w:iCs w:val="0"/>
          <w:color w:val="auto"/>
          <w:sz w:val="24"/>
          <w:szCs w:val="24"/>
        </w:rPr>
        <w:t>(F</w:t>
      </w:r>
      <w:r w:rsidR="007F126B" w:rsidRPr="00F36A62">
        <w:rPr>
          <w:rFonts w:ascii="Times New Roman" w:hAnsi="Times New Roman" w:cs="Times New Roman"/>
          <w:i w:val="0"/>
          <w:iCs w:val="0"/>
          <w:color w:val="auto"/>
          <w:sz w:val="24"/>
          <w:szCs w:val="24"/>
        </w:rPr>
        <w:t xml:space="preserve">) PVA, </w:t>
      </w:r>
      <w:r w:rsidR="001A57AF" w:rsidRPr="00F36A62">
        <w:rPr>
          <w:rFonts w:ascii="Times New Roman" w:hAnsi="Times New Roman" w:cs="Times New Roman"/>
          <w:i w:val="0"/>
          <w:iCs w:val="0"/>
          <w:color w:val="auto"/>
          <w:sz w:val="24"/>
          <w:szCs w:val="24"/>
        </w:rPr>
        <w:t>(G</w:t>
      </w:r>
      <w:r w:rsidR="007F126B" w:rsidRPr="00F36A62">
        <w:rPr>
          <w:rFonts w:ascii="Times New Roman" w:hAnsi="Times New Roman" w:cs="Times New Roman"/>
          <w:i w:val="0"/>
          <w:iCs w:val="0"/>
          <w:color w:val="auto"/>
          <w:sz w:val="24"/>
          <w:szCs w:val="24"/>
        </w:rPr>
        <w:t xml:space="preserve">) SU8, </w:t>
      </w:r>
      <w:r w:rsidR="001A57AF" w:rsidRPr="00F36A62">
        <w:rPr>
          <w:rFonts w:ascii="Times New Roman" w:hAnsi="Times New Roman" w:cs="Times New Roman"/>
          <w:i w:val="0"/>
          <w:iCs w:val="0"/>
          <w:color w:val="auto"/>
          <w:sz w:val="24"/>
          <w:szCs w:val="24"/>
        </w:rPr>
        <w:t>(H</w:t>
      </w:r>
      <w:r w:rsidR="007F126B" w:rsidRPr="00F36A62">
        <w:rPr>
          <w:rFonts w:ascii="Times New Roman" w:hAnsi="Times New Roman" w:cs="Times New Roman"/>
          <w:i w:val="0"/>
          <w:iCs w:val="0"/>
          <w:color w:val="auto"/>
          <w:sz w:val="24"/>
          <w:szCs w:val="24"/>
        </w:rPr>
        <w:t xml:space="preserve">) PMMA, </w:t>
      </w:r>
      <w:r w:rsidR="00E2422A" w:rsidRPr="00F36A62">
        <w:rPr>
          <w:rFonts w:ascii="Times New Roman" w:hAnsi="Times New Roman" w:cs="Times New Roman"/>
          <w:i w:val="0"/>
          <w:iCs w:val="0"/>
          <w:color w:val="auto"/>
          <w:sz w:val="24"/>
          <w:szCs w:val="24"/>
        </w:rPr>
        <w:t xml:space="preserve">and </w:t>
      </w:r>
      <w:r w:rsidR="001A57AF" w:rsidRPr="00F36A62">
        <w:rPr>
          <w:rFonts w:ascii="Times New Roman" w:hAnsi="Times New Roman" w:cs="Times New Roman"/>
          <w:i w:val="0"/>
          <w:iCs w:val="0"/>
          <w:color w:val="auto"/>
          <w:sz w:val="24"/>
          <w:szCs w:val="24"/>
        </w:rPr>
        <w:t>(I</w:t>
      </w:r>
      <w:r w:rsidR="007F126B" w:rsidRPr="00F36A62">
        <w:rPr>
          <w:rFonts w:ascii="Times New Roman" w:hAnsi="Times New Roman" w:cs="Times New Roman"/>
          <w:i w:val="0"/>
          <w:iCs w:val="0"/>
          <w:color w:val="auto"/>
          <w:sz w:val="24"/>
          <w:szCs w:val="24"/>
        </w:rPr>
        <w:t>) PVC</w:t>
      </w:r>
      <w:r w:rsidR="00E2422A" w:rsidRPr="00F36A62">
        <w:rPr>
          <w:rFonts w:ascii="Times New Roman" w:hAnsi="Times New Roman" w:cs="Times New Roman"/>
          <w:i w:val="0"/>
          <w:iCs w:val="0"/>
          <w:color w:val="auto"/>
          <w:sz w:val="24"/>
          <w:szCs w:val="24"/>
        </w:rPr>
        <w:t>.</w:t>
      </w:r>
    </w:p>
    <w:p w14:paraId="656387CD" w14:textId="2CC3835D" w:rsidR="00BC55AA" w:rsidRPr="00F36A62" w:rsidRDefault="001B51FE" w:rsidP="00BC55AA">
      <w:pPr>
        <w:autoSpaceDE w:val="0"/>
        <w:autoSpaceDN w:val="0"/>
        <w:adjustRightInd w:val="0"/>
        <w:spacing w:after="0" w:line="360" w:lineRule="auto"/>
        <w:jc w:val="both"/>
        <w:rPr>
          <w:rFonts w:ascii="Times New Roman" w:hAnsi="Times New Roman" w:cs="Times New Roman"/>
          <w:b/>
          <w:sz w:val="24"/>
          <w:szCs w:val="24"/>
          <w:u w:val="single"/>
          <w:shd w:val="clear" w:color="auto" w:fill="FFFFFF"/>
        </w:rPr>
      </w:pPr>
      <w:bookmarkStart w:id="2" w:name="_Hlk107418254"/>
      <w:r w:rsidRPr="00F36A62">
        <w:rPr>
          <w:rFonts w:ascii="Times New Roman" w:hAnsi="Times New Roman" w:cs="Times New Roman"/>
          <w:b/>
          <w:sz w:val="24"/>
          <w:szCs w:val="24"/>
          <w:u w:val="single"/>
          <w:shd w:val="clear" w:color="auto" w:fill="FFFFFF"/>
        </w:rPr>
        <w:t xml:space="preserve">Section </w:t>
      </w:r>
      <w:r w:rsidR="00C87D7C">
        <w:rPr>
          <w:rFonts w:ascii="Times New Roman" w:hAnsi="Times New Roman" w:cs="Times New Roman"/>
          <w:b/>
          <w:sz w:val="24"/>
          <w:szCs w:val="24"/>
          <w:u w:val="single"/>
          <w:shd w:val="clear" w:color="auto" w:fill="FFFFFF"/>
        </w:rPr>
        <w:t>S</w:t>
      </w:r>
      <w:r w:rsidRPr="00F36A62">
        <w:rPr>
          <w:rFonts w:ascii="Times New Roman" w:hAnsi="Times New Roman" w:cs="Times New Roman"/>
          <w:b/>
          <w:sz w:val="24"/>
          <w:szCs w:val="24"/>
          <w:u w:val="single"/>
          <w:shd w:val="clear" w:color="auto" w:fill="FFFFFF"/>
        </w:rPr>
        <w:t xml:space="preserve">2: </w:t>
      </w:r>
      <w:r w:rsidR="00056D6A" w:rsidRPr="00F36A62">
        <w:rPr>
          <w:rFonts w:ascii="Times New Roman" w:hAnsi="Times New Roman" w:cs="Times New Roman"/>
          <w:b/>
          <w:sz w:val="24"/>
          <w:szCs w:val="24"/>
          <w:u w:val="single"/>
          <w:shd w:val="clear" w:color="auto" w:fill="FFFFFF"/>
        </w:rPr>
        <w:t>V</w:t>
      </w:r>
      <w:r w:rsidR="00BC55AA" w:rsidRPr="00F36A62">
        <w:rPr>
          <w:rFonts w:ascii="Times New Roman" w:hAnsi="Times New Roman" w:cs="Times New Roman"/>
          <w:b/>
          <w:sz w:val="24"/>
          <w:szCs w:val="24"/>
          <w:u w:val="single"/>
          <w:shd w:val="clear" w:color="auto" w:fill="FFFFFF"/>
        </w:rPr>
        <w:t>ariable angle spectroscopic ellipsometry (VASE) measurements</w:t>
      </w:r>
      <w:bookmarkEnd w:id="2"/>
      <w:r w:rsidR="00826B5A">
        <w:rPr>
          <w:rFonts w:ascii="Times New Roman" w:hAnsi="Times New Roman" w:cs="Times New Roman"/>
          <w:b/>
          <w:sz w:val="24"/>
          <w:szCs w:val="24"/>
          <w:u w:val="single"/>
          <w:shd w:val="clear" w:color="auto" w:fill="FFFFFF"/>
        </w:rPr>
        <w:t xml:space="preserve"> and analys</w:t>
      </w:r>
      <w:r w:rsidR="000D04C9">
        <w:rPr>
          <w:rFonts w:ascii="Times New Roman" w:hAnsi="Times New Roman" w:cs="Times New Roman"/>
          <w:b/>
          <w:sz w:val="24"/>
          <w:szCs w:val="24"/>
          <w:u w:val="single"/>
          <w:shd w:val="clear" w:color="auto" w:fill="FFFFFF"/>
        </w:rPr>
        <w:t>e</w:t>
      </w:r>
      <w:r w:rsidR="00826B5A">
        <w:rPr>
          <w:rFonts w:ascii="Times New Roman" w:hAnsi="Times New Roman" w:cs="Times New Roman"/>
          <w:b/>
          <w:sz w:val="24"/>
          <w:szCs w:val="24"/>
          <w:u w:val="single"/>
          <w:shd w:val="clear" w:color="auto" w:fill="FFFFFF"/>
        </w:rPr>
        <w:t>s</w:t>
      </w:r>
      <w:r w:rsidR="00BC55AA" w:rsidRPr="00F36A62">
        <w:rPr>
          <w:rFonts w:ascii="Times New Roman" w:hAnsi="Times New Roman" w:cs="Times New Roman"/>
          <w:b/>
          <w:sz w:val="24"/>
          <w:szCs w:val="24"/>
          <w:u w:val="single"/>
          <w:shd w:val="clear" w:color="auto" w:fill="FFFFFF"/>
        </w:rPr>
        <w:t>:</w:t>
      </w:r>
    </w:p>
    <w:p w14:paraId="365DBB5C" w14:textId="12C8D3E2" w:rsidR="00BC55AA" w:rsidRPr="00F36A62" w:rsidRDefault="00BC55AA" w:rsidP="00BC55AA">
      <w:pPr>
        <w:autoSpaceDE w:val="0"/>
        <w:autoSpaceDN w:val="0"/>
        <w:adjustRightInd w:val="0"/>
        <w:spacing w:line="360" w:lineRule="auto"/>
        <w:jc w:val="both"/>
        <w:rPr>
          <w:rFonts w:ascii="Times New Roman" w:hAnsi="Times New Roman" w:cs="Times New Roman"/>
          <w:bCs/>
          <w:sz w:val="24"/>
          <w:szCs w:val="24"/>
          <w:shd w:val="clear" w:color="auto" w:fill="FFFFFF"/>
        </w:rPr>
      </w:pPr>
      <w:r w:rsidRPr="00F36A62">
        <w:rPr>
          <w:rFonts w:ascii="Times New Roman" w:hAnsi="Times New Roman" w:cs="Times New Roman"/>
          <w:bCs/>
          <w:sz w:val="24"/>
          <w:szCs w:val="24"/>
          <w:shd w:val="clear" w:color="auto" w:fill="FFFFFF"/>
        </w:rPr>
        <w:t xml:space="preserve">For modeling the optical constants of PEDOT-rich bulk, we </w:t>
      </w:r>
      <w:proofErr w:type="spellStart"/>
      <w:r w:rsidRPr="00F36A62">
        <w:rPr>
          <w:rFonts w:ascii="Times New Roman" w:hAnsi="Times New Roman" w:cs="Times New Roman"/>
          <w:bCs/>
          <w:sz w:val="24"/>
          <w:szCs w:val="24"/>
          <w:shd w:val="clear" w:color="auto" w:fill="FFFFFF"/>
        </w:rPr>
        <w:t>spincast</w:t>
      </w:r>
      <w:proofErr w:type="spellEnd"/>
      <w:r w:rsidRPr="00F36A62">
        <w:rPr>
          <w:rFonts w:ascii="Times New Roman" w:hAnsi="Times New Roman" w:cs="Times New Roman"/>
          <w:bCs/>
          <w:sz w:val="24"/>
          <w:szCs w:val="24"/>
          <w:shd w:val="clear" w:color="auto" w:fill="FFFFFF"/>
        </w:rPr>
        <w:t xml:space="preserve"> the </w:t>
      </w:r>
      <w:proofErr w:type="gramStart"/>
      <w:r w:rsidRPr="00F36A62">
        <w:rPr>
          <w:rFonts w:ascii="Times New Roman" w:hAnsi="Times New Roman" w:cs="Times New Roman"/>
          <w:bCs/>
          <w:sz w:val="24"/>
          <w:szCs w:val="24"/>
          <w:shd w:val="clear" w:color="auto" w:fill="FFFFFF"/>
        </w:rPr>
        <w:t>PEDOT:PSS</w:t>
      </w:r>
      <w:proofErr w:type="gramEnd"/>
      <w:r w:rsidRPr="00F36A62">
        <w:rPr>
          <w:rFonts w:ascii="Times New Roman" w:hAnsi="Times New Roman" w:cs="Times New Roman"/>
          <w:bCs/>
          <w:sz w:val="24"/>
          <w:szCs w:val="24"/>
          <w:shd w:val="clear" w:color="auto" w:fill="FFFFFF"/>
        </w:rPr>
        <w:t xml:space="preserve"> on both native oxide Si wafer (</w:t>
      </w:r>
      <w:proofErr w:type="spellStart"/>
      <w:r w:rsidR="003E470D" w:rsidRPr="00F36A62">
        <w:rPr>
          <w:rFonts w:ascii="Times New Roman" w:hAnsi="Times New Roman" w:cs="Times New Roman"/>
          <w:bCs/>
          <w:sz w:val="24"/>
          <w:szCs w:val="24"/>
        </w:rPr>
        <w:t>DOT_nat</w:t>
      </w:r>
      <w:proofErr w:type="spellEnd"/>
      <w:r w:rsidRPr="00F36A62">
        <w:rPr>
          <w:rFonts w:ascii="Times New Roman" w:hAnsi="Times New Roman" w:cs="Times New Roman"/>
          <w:bCs/>
          <w:sz w:val="24"/>
          <w:szCs w:val="24"/>
          <w:shd w:val="clear" w:color="auto" w:fill="FFFFFF"/>
        </w:rPr>
        <w:t>) and thermally grown oxide (500nm) on Si wafer (</w:t>
      </w:r>
      <w:proofErr w:type="spellStart"/>
      <w:r w:rsidR="003E470D" w:rsidRPr="00F36A62">
        <w:rPr>
          <w:rFonts w:ascii="Times New Roman" w:hAnsi="Times New Roman" w:cs="Times New Roman"/>
          <w:bCs/>
          <w:sz w:val="24"/>
          <w:szCs w:val="24"/>
        </w:rPr>
        <w:t>DOT_thrm</w:t>
      </w:r>
      <w:proofErr w:type="spellEnd"/>
      <w:r w:rsidRPr="00F36A62">
        <w:rPr>
          <w:rFonts w:ascii="Times New Roman" w:hAnsi="Times New Roman" w:cs="Times New Roman"/>
          <w:bCs/>
          <w:sz w:val="24"/>
          <w:szCs w:val="24"/>
          <w:shd w:val="clear" w:color="auto" w:fill="FFFFFF"/>
        </w:rPr>
        <w:t>) at 1000 rpm for 1 min.</w:t>
      </w:r>
      <w:r w:rsidR="00503F64">
        <w:rPr>
          <w:rFonts w:ascii="Times New Roman" w:hAnsi="Times New Roman" w:cs="Times New Roman"/>
          <w:bCs/>
          <w:sz w:val="24"/>
          <w:szCs w:val="24"/>
          <w:shd w:val="clear" w:color="auto" w:fill="FFFFFF"/>
        </w:rPr>
        <w:t xml:space="preserve"> On these films we eliminate the PSS-top layer by sonicating the films in water for </w:t>
      </w:r>
      <w:r w:rsidR="002446F7">
        <w:rPr>
          <w:rFonts w:ascii="Times New Roman" w:hAnsi="Times New Roman" w:cs="Times New Roman"/>
          <w:bCs/>
          <w:sz w:val="24"/>
          <w:szCs w:val="24"/>
          <w:shd w:val="clear" w:color="auto" w:fill="FFFFFF"/>
        </w:rPr>
        <w:t>1</w:t>
      </w:r>
      <w:r w:rsidR="00503F64">
        <w:rPr>
          <w:rFonts w:ascii="Times New Roman" w:hAnsi="Times New Roman" w:cs="Times New Roman"/>
          <w:bCs/>
          <w:sz w:val="24"/>
          <w:szCs w:val="24"/>
          <w:shd w:val="clear" w:color="auto" w:fill="FFFFFF"/>
        </w:rPr>
        <w:t xml:space="preserve"> min prior to the soft bake step.</w:t>
      </w:r>
      <w:r w:rsidRPr="00F36A62">
        <w:rPr>
          <w:rFonts w:ascii="Times New Roman" w:hAnsi="Times New Roman" w:cs="Times New Roman"/>
          <w:bCs/>
          <w:sz w:val="24"/>
          <w:szCs w:val="24"/>
          <w:shd w:val="clear" w:color="auto" w:fill="FFFFFF"/>
        </w:rPr>
        <w:t xml:space="preserve"> The optical constants for the PEDOT-rich bulk are </w:t>
      </w:r>
      <w:r w:rsidR="007D7AC9">
        <w:rPr>
          <w:rFonts w:ascii="Times New Roman" w:hAnsi="Times New Roman" w:cs="Times New Roman"/>
          <w:bCs/>
          <w:sz w:val="24"/>
          <w:szCs w:val="24"/>
          <w:shd w:val="clear" w:color="auto" w:fill="FFFFFF"/>
        </w:rPr>
        <w:t xml:space="preserve">developed </w:t>
      </w:r>
      <w:r w:rsidRPr="00F36A62">
        <w:rPr>
          <w:rFonts w:ascii="Times New Roman" w:hAnsi="Times New Roman" w:cs="Times New Roman"/>
          <w:bCs/>
          <w:sz w:val="24"/>
          <w:szCs w:val="24"/>
          <w:shd w:val="clear" w:color="auto" w:fill="FFFFFF"/>
        </w:rPr>
        <w:t>by fitting a uniaxial B-spline model simultaneously to</w:t>
      </w:r>
      <w:r w:rsidR="00503F64">
        <w:rPr>
          <w:rFonts w:ascii="Times New Roman" w:hAnsi="Times New Roman" w:cs="Times New Roman"/>
          <w:bCs/>
          <w:sz w:val="24"/>
          <w:szCs w:val="24"/>
          <w:shd w:val="clear" w:color="auto" w:fill="FFFFFF"/>
        </w:rPr>
        <w:t xml:space="preserve"> both</w:t>
      </w:r>
      <w:r w:rsidRPr="00F36A62">
        <w:rPr>
          <w:rFonts w:ascii="Times New Roman" w:hAnsi="Times New Roman" w:cs="Times New Roman"/>
          <w:bCs/>
          <w:sz w:val="24"/>
          <w:szCs w:val="24"/>
          <w:shd w:val="clear" w:color="auto" w:fill="FFFFFF"/>
        </w:rPr>
        <w:t xml:space="preserve"> </w:t>
      </w:r>
      <w:proofErr w:type="spellStart"/>
      <w:r w:rsidR="00B668D9" w:rsidRPr="00F36A62">
        <w:rPr>
          <w:rFonts w:ascii="Times New Roman" w:hAnsi="Times New Roman" w:cs="Times New Roman"/>
          <w:bCs/>
          <w:sz w:val="24"/>
          <w:szCs w:val="24"/>
        </w:rPr>
        <w:t>DOT_nat</w:t>
      </w:r>
      <w:proofErr w:type="spellEnd"/>
      <w:r w:rsidR="00B668D9" w:rsidRPr="00F36A62">
        <w:rPr>
          <w:rFonts w:ascii="Times New Roman" w:hAnsi="Times New Roman" w:cs="Times New Roman"/>
          <w:bCs/>
          <w:sz w:val="24"/>
          <w:szCs w:val="24"/>
          <w:shd w:val="clear" w:color="auto" w:fill="FFFFFF"/>
        </w:rPr>
        <w:t xml:space="preserve"> and </w:t>
      </w:r>
      <w:proofErr w:type="spellStart"/>
      <w:r w:rsidR="00B668D9" w:rsidRPr="00F36A62">
        <w:rPr>
          <w:rFonts w:ascii="Times New Roman" w:hAnsi="Times New Roman" w:cs="Times New Roman"/>
          <w:bCs/>
          <w:sz w:val="24"/>
          <w:szCs w:val="24"/>
        </w:rPr>
        <w:t>DOT_thrm</w:t>
      </w:r>
      <w:proofErr w:type="spellEnd"/>
      <w:r w:rsidR="00B668D9" w:rsidRPr="00F36A62">
        <w:rPr>
          <w:rFonts w:ascii="Times New Roman" w:hAnsi="Times New Roman" w:cs="Times New Roman"/>
          <w:bCs/>
          <w:sz w:val="24"/>
          <w:szCs w:val="24"/>
        </w:rPr>
        <w:t xml:space="preserve"> </w:t>
      </w:r>
      <w:r w:rsidR="00503F64">
        <w:rPr>
          <w:rFonts w:ascii="Times New Roman" w:hAnsi="Times New Roman" w:cs="Times New Roman"/>
          <w:bCs/>
          <w:sz w:val="24"/>
          <w:szCs w:val="24"/>
        </w:rPr>
        <w:t xml:space="preserve"> measurements </w:t>
      </w:r>
      <w:r w:rsidRPr="00F36A62">
        <w:rPr>
          <w:rFonts w:ascii="Times New Roman" w:hAnsi="Times New Roman" w:cs="Times New Roman"/>
          <w:bCs/>
          <w:sz w:val="24"/>
          <w:szCs w:val="24"/>
          <w:shd w:val="clear" w:color="auto" w:fill="FFFFFF"/>
        </w:rPr>
        <w:t>(</w:t>
      </w:r>
      <w:r w:rsidR="00345AD4" w:rsidRPr="00F36A62">
        <w:rPr>
          <w:rFonts w:ascii="Times New Roman" w:hAnsi="Times New Roman" w:cs="Times New Roman"/>
          <w:b/>
          <w:sz w:val="24"/>
          <w:szCs w:val="24"/>
          <w:shd w:val="clear" w:color="auto" w:fill="FFFFFF"/>
        </w:rPr>
        <w:fldChar w:fldCharType="begin"/>
      </w:r>
      <w:r w:rsidR="00345AD4" w:rsidRPr="00F36A62">
        <w:rPr>
          <w:rFonts w:ascii="Times New Roman" w:hAnsi="Times New Roman" w:cs="Times New Roman"/>
          <w:b/>
          <w:sz w:val="24"/>
          <w:szCs w:val="24"/>
          <w:shd w:val="clear" w:color="auto" w:fill="FFFFFF"/>
        </w:rPr>
        <w:instrText xml:space="preserve"> REF _Ref104213904 \h  \* MERGEFORMAT </w:instrText>
      </w:r>
      <w:r w:rsidR="00345AD4" w:rsidRPr="00F36A62">
        <w:rPr>
          <w:rFonts w:ascii="Times New Roman" w:hAnsi="Times New Roman" w:cs="Times New Roman"/>
          <w:b/>
          <w:sz w:val="24"/>
          <w:szCs w:val="24"/>
          <w:shd w:val="clear" w:color="auto" w:fill="FFFFFF"/>
        </w:rPr>
      </w:r>
      <w:r w:rsidR="00345AD4" w:rsidRPr="00F36A62">
        <w:rPr>
          <w:rFonts w:ascii="Times New Roman" w:hAnsi="Times New Roman" w:cs="Times New Roman"/>
          <w:b/>
          <w:sz w:val="24"/>
          <w:szCs w:val="24"/>
          <w:shd w:val="clear" w:color="auto" w:fill="FFFFFF"/>
        </w:rPr>
        <w:fldChar w:fldCharType="separate"/>
      </w:r>
      <w:r w:rsidR="0064372D" w:rsidRPr="0064372D">
        <w:rPr>
          <w:rFonts w:ascii="Times New Roman" w:hAnsi="Times New Roman" w:cs="Times New Roman"/>
          <w:b/>
          <w:sz w:val="24"/>
          <w:szCs w:val="24"/>
        </w:rPr>
        <w:t>Fig.</w:t>
      </w:r>
      <w:r w:rsidR="00345AD4" w:rsidRPr="00F36A62">
        <w:rPr>
          <w:rFonts w:ascii="Times New Roman" w:hAnsi="Times New Roman" w:cs="Times New Roman"/>
          <w:b/>
          <w:sz w:val="24"/>
          <w:szCs w:val="24"/>
          <w:shd w:val="clear" w:color="auto" w:fill="FFFFFF"/>
        </w:rPr>
        <w:fldChar w:fldCharType="end"/>
      </w:r>
      <w:r w:rsidR="00DA7091">
        <w:rPr>
          <w:rFonts w:ascii="Times New Roman" w:hAnsi="Times New Roman" w:cs="Times New Roman"/>
          <w:b/>
          <w:sz w:val="24"/>
          <w:szCs w:val="24"/>
          <w:shd w:val="clear" w:color="auto" w:fill="FFFFFF"/>
        </w:rPr>
        <w:t xml:space="preserve"> </w:t>
      </w:r>
      <w:r w:rsidR="00892673">
        <w:rPr>
          <w:rFonts w:ascii="Times New Roman" w:hAnsi="Times New Roman" w:cs="Times New Roman"/>
          <w:b/>
          <w:sz w:val="24"/>
          <w:szCs w:val="24"/>
          <w:shd w:val="clear" w:color="auto" w:fill="FFFFFF"/>
        </w:rPr>
        <w:t>S</w:t>
      </w:r>
      <w:r w:rsidR="00DA7091">
        <w:rPr>
          <w:rFonts w:ascii="Times New Roman" w:hAnsi="Times New Roman" w:cs="Times New Roman"/>
          <w:b/>
          <w:sz w:val="24"/>
          <w:szCs w:val="24"/>
          <w:shd w:val="clear" w:color="auto" w:fill="FFFFFF"/>
        </w:rPr>
        <w:t>2</w:t>
      </w:r>
      <w:r w:rsidR="001C4886">
        <w:rPr>
          <w:rFonts w:ascii="Times New Roman" w:hAnsi="Times New Roman" w:cs="Times New Roman"/>
          <w:b/>
          <w:sz w:val="24"/>
          <w:szCs w:val="24"/>
          <w:shd w:val="clear" w:color="auto" w:fill="FFFFFF"/>
        </w:rPr>
        <w:t>A-B</w:t>
      </w:r>
      <w:r w:rsidRPr="00F36A62">
        <w:rPr>
          <w:rFonts w:ascii="Times New Roman" w:hAnsi="Times New Roman" w:cs="Times New Roman"/>
          <w:bCs/>
          <w:sz w:val="24"/>
          <w:szCs w:val="24"/>
          <w:shd w:val="clear" w:color="auto" w:fill="FFFFFF"/>
        </w:rPr>
        <w:t>)</w:t>
      </w:r>
      <w:r w:rsidR="00503F64">
        <w:rPr>
          <w:rFonts w:ascii="Times New Roman" w:hAnsi="Times New Roman" w:cs="Times New Roman"/>
          <w:bCs/>
          <w:sz w:val="24"/>
          <w:szCs w:val="24"/>
          <w:shd w:val="clear" w:color="auto" w:fill="FFFFFF"/>
        </w:rPr>
        <w:t xml:space="preserve"> as accomplished previously on other thin films with tensor optical properties </w:t>
      </w:r>
      <w:r w:rsidR="004D2535">
        <w:rPr>
          <w:rFonts w:ascii="Times New Roman" w:hAnsi="Times New Roman" w:cs="Times New Roman"/>
          <w:bCs/>
          <w:sz w:val="24"/>
          <w:szCs w:val="24"/>
          <w:shd w:val="clear" w:color="auto" w:fill="FFFFFF"/>
        </w:rPr>
        <w:fldChar w:fldCharType="begin"/>
      </w:r>
      <w:r w:rsidR="00657F25">
        <w:rPr>
          <w:rFonts w:ascii="Times New Roman" w:hAnsi="Times New Roman" w:cs="Times New Roman"/>
          <w:bCs/>
          <w:sz w:val="24"/>
          <w:szCs w:val="24"/>
          <w:shd w:val="clear" w:color="auto" w:fill="FFFFFF"/>
        </w:rPr>
        <w:instrText xml:space="preserve"> ADDIN ZOTERO_ITEM CSL_CITATION {"citationID":"x0SDGwar","properties":{"formattedCitation":"\\super 30,31\\nosupersub{}","plainCitation":"30,31","noteIndex":0},"citationItems":[{"id":"tubK7RGe/siLA0OdT","uris":["http://zotero.org/users/7436350/items/EJCEDRW7"],"itemData":{"id":432,"type":"article-journal","abstract":"Variable angle spectroscopic ellipsometry measurements (see Figure for principle) show that thin spin-cast films of MEH–PPV are highly anisotropic. Accurate dispersion data for the refractive index and the dielectric function of MEH–PPV in the energy range 1.24 to 5.00 eV are also given.","container-title":"Advanced Materials","DOI":"10.1002/1521-4095(20020205)14:3&lt;210::AID-ADMA210&gt;3.0.CO;2-2","ISSN":"1521-4095","issue":"3","note":"_eprint: https://onlinelibrary.wiley.com/doi/pdf/10.1002/1521-4095%2820020205%2914%3A3%3C210%3A%3AAID-ADMA210%3E3.0.CO%3B2-2","page":"210-212","source":"Wiley Online Library","title":"Measurement of the Anisotropic Refractive Indices of Spin Cast Thin Poly(2-methoxy-5-(2′-ethyl-hexyloxy)-p-phenylenevinylene) (MEH–PPV) Films","volume":"14","author":[{"family":"Tammer","given":"M."},{"family":"Monkman","given":"A.p."}],"issued":{"date-parts":[["2002"]]}}},{"id":"tubK7RGe/ZSaNkjK8","uris":["http://zotero.org/users/7436350/items/TGEFWTXB"],"itemData":{"id":433,"type":"article-journal","abstract":"Conjugated polymers are attracting worldwide attention due to their potential for use as the active layer in advanced electronic, optoelectronic, and energy harvesting applications, and their cost-effective and low thermal budget processing traits. As the technologies based on these materials develop, new and more sensitive characterization techniques are needed. Recent progress on the use of spectroscopic ellipsometry as a highly sensitive and non-invasive method to obtain fundamental information about conjugated polymer films is reviewed. After a brief introduction to the practical details of the technique, the use of ellipsometry to determine optical parameters that provide insight into film morphology is described, including physical phase and molecular orientation, and resulting electronic structure. The characterization of layered systems and the use of in-situ ellipsometry as a means to gain understanding of the kinetics that occur during film deposition and post-deposition thermal and solvent vapor treatment is also discussed.","container-title":"Advanced Functional Materials","DOI":"10.1002/adfm.201303060","ISSN":"1616-3028","issue":"15","language":"en","note":"_eprint: https://onlinelibrary.wiley.com/doi/pdf/10.1002/adfm.201303060","page":"2116-2134","source":"Wiley Online Library","title":"Advanced Ellipsometric Characterization of Conjugated Polymer Films","volume":"24","author":[{"family":"Campoy-Quiles","given":"Mariano"},{"family":"Alonso","given":"M. Isabel"},{"family":"Bradley","given":"Donal D. C."},{"family":"Richter","given":"Lee J."}],"issued":{"date-parts":[["2014"]]}}}],"schema":"https://github.com/citation-style-language/schema/raw/master/csl-citation.json"} </w:instrText>
      </w:r>
      <w:r w:rsidR="004D2535">
        <w:rPr>
          <w:rFonts w:ascii="Times New Roman" w:hAnsi="Times New Roman" w:cs="Times New Roman"/>
          <w:bCs/>
          <w:sz w:val="24"/>
          <w:szCs w:val="24"/>
          <w:shd w:val="clear" w:color="auto" w:fill="FFFFFF"/>
        </w:rPr>
        <w:fldChar w:fldCharType="separate"/>
      </w:r>
      <w:r w:rsidR="00D05B46" w:rsidRPr="00D05B46">
        <w:rPr>
          <w:rFonts w:ascii="Times New Roman" w:hAnsi="Times New Roman" w:cs="Times New Roman"/>
          <w:sz w:val="24"/>
          <w:szCs w:val="24"/>
          <w:vertAlign w:val="superscript"/>
        </w:rPr>
        <w:t>30,31</w:t>
      </w:r>
      <w:r w:rsidR="004D2535">
        <w:rPr>
          <w:rFonts w:ascii="Times New Roman" w:hAnsi="Times New Roman" w:cs="Times New Roman"/>
          <w:bCs/>
          <w:sz w:val="24"/>
          <w:szCs w:val="24"/>
          <w:shd w:val="clear" w:color="auto" w:fill="FFFFFF"/>
        </w:rPr>
        <w:fldChar w:fldCharType="end"/>
      </w:r>
      <w:r w:rsidRPr="00F36A62">
        <w:rPr>
          <w:rFonts w:ascii="Times New Roman" w:hAnsi="Times New Roman" w:cs="Times New Roman"/>
          <w:bCs/>
          <w:sz w:val="24"/>
          <w:szCs w:val="24"/>
          <w:shd w:val="clear" w:color="auto" w:fill="FFFFFF"/>
        </w:rPr>
        <w:t xml:space="preserve">. The resultant optical model from this fit is shown in </w:t>
      </w:r>
      <w:r w:rsidR="00B668D9" w:rsidRPr="00F36A62">
        <w:rPr>
          <w:rFonts w:ascii="Times New Roman" w:hAnsi="Times New Roman" w:cs="Times New Roman"/>
          <w:b/>
          <w:sz w:val="24"/>
          <w:szCs w:val="24"/>
          <w:shd w:val="clear" w:color="auto" w:fill="FFFFFF"/>
        </w:rPr>
        <w:fldChar w:fldCharType="begin"/>
      </w:r>
      <w:r w:rsidR="00B668D9" w:rsidRPr="00F36A62">
        <w:rPr>
          <w:rFonts w:ascii="Times New Roman" w:hAnsi="Times New Roman" w:cs="Times New Roman"/>
          <w:b/>
          <w:sz w:val="24"/>
          <w:szCs w:val="24"/>
          <w:shd w:val="clear" w:color="auto" w:fill="FFFFFF"/>
        </w:rPr>
        <w:instrText xml:space="preserve"> REF _Ref104213904 \h  \* MERGEFORMAT </w:instrText>
      </w:r>
      <w:r w:rsidR="00B668D9" w:rsidRPr="00F36A62">
        <w:rPr>
          <w:rFonts w:ascii="Times New Roman" w:hAnsi="Times New Roman" w:cs="Times New Roman"/>
          <w:b/>
          <w:sz w:val="24"/>
          <w:szCs w:val="24"/>
          <w:shd w:val="clear" w:color="auto" w:fill="FFFFFF"/>
        </w:rPr>
      </w:r>
      <w:r w:rsidR="00B668D9" w:rsidRPr="00F36A62">
        <w:rPr>
          <w:rFonts w:ascii="Times New Roman" w:hAnsi="Times New Roman" w:cs="Times New Roman"/>
          <w:b/>
          <w:sz w:val="24"/>
          <w:szCs w:val="24"/>
          <w:shd w:val="clear" w:color="auto" w:fill="FFFFFF"/>
        </w:rPr>
        <w:fldChar w:fldCharType="separate"/>
      </w:r>
      <w:r w:rsidR="0064372D" w:rsidRPr="0064372D">
        <w:rPr>
          <w:rFonts w:ascii="Times New Roman" w:hAnsi="Times New Roman" w:cs="Times New Roman"/>
          <w:b/>
          <w:sz w:val="24"/>
          <w:szCs w:val="24"/>
        </w:rPr>
        <w:t>Fig.</w:t>
      </w:r>
      <w:r w:rsidR="00B668D9" w:rsidRPr="00F36A62">
        <w:rPr>
          <w:rFonts w:ascii="Times New Roman" w:hAnsi="Times New Roman" w:cs="Times New Roman"/>
          <w:b/>
          <w:sz w:val="24"/>
          <w:szCs w:val="24"/>
          <w:shd w:val="clear" w:color="auto" w:fill="FFFFFF"/>
        </w:rPr>
        <w:fldChar w:fldCharType="end"/>
      </w:r>
      <w:r w:rsidR="00DA7091">
        <w:rPr>
          <w:rFonts w:ascii="Times New Roman" w:hAnsi="Times New Roman" w:cs="Times New Roman"/>
          <w:b/>
          <w:sz w:val="24"/>
          <w:szCs w:val="24"/>
          <w:shd w:val="clear" w:color="auto" w:fill="FFFFFF"/>
        </w:rPr>
        <w:t xml:space="preserve"> </w:t>
      </w:r>
      <w:r w:rsidR="00892673">
        <w:rPr>
          <w:rFonts w:ascii="Times New Roman" w:hAnsi="Times New Roman" w:cs="Times New Roman"/>
          <w:b/>
          <w:sz w:val="24"/>
          <w:szCs w:val="24"/>
          <w:shd w:val="clear" w:color="auto" w:fill="FFFFFF"/>
        </w:rPr>
        <w:t>S</w:t>
      </w:r>
      <w:r w:rsidR="00DA7091">
        <w:rPr>
          <w:rFonts w:ascii="Times New Roman" w:hAnsi="Times New Roman" w:cs="Times New Roman"/>
          <w:b/>
          <w:sz w:val="24"/>
          <w:szCs w:val="24"/>
          <w:shd w:val="clear" w:color="auto" w:fill="FFFFFF"/>
        </w:rPr>
        <w:t>2</w:t>
      </w:r>
      <w:r w:rsidR="001C4886">
        <w:rPr>
          <w:rFonts w:ascii="Times New Roman" w:hAnsi="Times New Roman" w:cs="Times New Roman"/>
          <w:b/>
          <w:sz w:val="24"/>
          <w:szCs w:val="24"/>
          <w:shd w:val="clear" w:color="auto" w:fill="FFFFFF"/>
        </w:rPr>
        <w:t>C</w:t>
      </w:r>
      <w:r w:rsidRPr="00F36A62">
        <w:rPr>
          <w:rFonts w:ascii="Times New Roman" w:hAnsi="Times New Roman" w:cs="Times New Roman"/>
          <w:bCs/>
          <w:sz w:val="24"/>
          <w:szCs w:val="24"/>
          <w:shd w:val="clear" w:color="auto" w:fill="FFFFFF"/>
        </w:rPr>
        <w:t xml:space="preserve">. For the PSS optical model, PSS is mixed with 0.14% of GOPS (to mimic the ratios in PEDOT:PSS solutions) before </w:t>
      </w:r>
      <w:proofErr w:type="spellStart"/>
      <w:r w:rsidRPr="00F36A62">
        <w:rPr>
          <w:rFonts w:ascii="Times New Roman" w:hAnsi="Times New Roman" w:cs="Times New Roman"/>
          <w:bCs/>
          <w:sz w:val="24"/>
          <w:szCs w:val="24"/>
          <w:shd w:val="clear" w:color="auto" w:fill="FFFFFF"/>
        </w:rPr>
        <w:t>spincasting</w:t>
      </w:r>
      <w:proofErr w:type="spellEnd"/>
      <w:r w:rsidRPr="00F36A62">
        <w:rPr>
          <w:rFonts w:ascii="Times New Roman" w:hAnsi="Times New Roman" w:cs="Times New Roman"/>
          <w:bCs/>
          <w:sz w:val="24"/>
          <w:szCs w:val="24"/>
          <w:shd w:val="clear" w:color="auto" w:fill="FFFFFF"/>
        </w:rPr>
        <w:t xml:space="preserve"> on native oxide Si wafer with 800 rpm for 1 min (</w:t>
      </w:r>
      <w:proofErr w:type="spellStart"/>
      <w:r w:rsidR="00DB68EB" w:rsidRPr="00F36A62">
        <w:rPr>
          <w:rFonts w:ascii="Times New Roman" w:hAnsi="Times New Roman" w:cs="Times New Roman"/>
          <w:bCs/>
          <w:sz w:val="24"/>
          <w:szCs w:val="24"/>
          <w:shd w:val="clear" w:color="auto" w:fill="FFFFFF"/>
        </w:rPr>
        <w:t>PSS_nat</w:t>
      </w:r>
      <w:proofErr w:type="spellEnd"/>
      <w:r w:rsidRPr="00F36A62">
        <w:rPr>
          <w:rFonts w:ascii="Times New Roman" w:hAnsi="Times New Roman" w:cs="Times New Roman"/>
          <w:bCs/>
          <w:sz w:val="24"/>
          <w:szCs w:val="24"/>
          <w:shd w:val="clear" w:color="auto" w:fill="FFFFFF"/>
        </w:rPr>
        <w:t xml:space="preserve">). An isotropic B-spline model </w:t>
      </w:r>
      <w:r w:rsidR="00503F64">
        <w:rPr>
          <w:rFonts w:ascii="Times New Roman" w:hAnsi="Times New Roman" w:cs="Times New Roman"/>
          <w:bCs/>
          <w:sz w:val="24"/>
          <w:szCs w:val="24"/>
          <w:shd w:val="clear" w:color="auto" w:fill="FFFFFF"/>
        </w:rPr>
        <w:t xml:space="preserve">suffices to </w:t>
      </w:r>
      <w:r w:rsidRPr="00F36A62">
        <w:rPr>
          <w:rFonts w:ascii="Times New Roman" w:hAnsi="Times New Roman" w:cs="Times New Roman"/>
          <w:bCs/>
          <w:sz w:val="24"/>
          <w:szCs w:val="24"/>
          <w:shd w:val="clear" w:color="auto" w:fill="FFFFFF"/>
        </w:rPr>
        <w:t xml:space="preserve">fit to VASE measurements on this sample to create the optical model </w:t>
      </w:r>
      <w:r w:rsidR="00A365EA" w:rsidRPr="00F36A62">
        <w:rPr>
          <w:rFonts w:ascii="Times New Roman" w:hAnsi="Times New Roman" w:cs="Times New Roman"/>
          <w:bCs/>
          <w:sz w:val="24"/>
          <w:szCs w:val="24"/>
          <w:shd w:val="clear" w:color="auto" w:fill="FFFFFF"/>
        </w:rPr>
        <w:t>(</w:t>
      </w:r>
      <w:r w:rsidR="007D35E2" w:rsidRPr="00F36A62">
        <w:rPr>
          <w:rFonts w:ascii="Times New Roman" w:hAnsi="Times New Roman" w:cs="Times New Roman"/>
          <w:b/>
          <w:sz w:val="24"/>
          <w:szCs w:val="24"/>
          <w:shd w:val="clear" w:color="auto" w:fill="FFFFFF"/>
        </w:rPr>
        <w:fldChar w:fldCharType="begin"/>
      </w:r>
      <w:r w:rsidR="007D35E2" w:rsidRPr="00F36A62">
        <w:rPr>
          <w:rFonts w:ascii="Times New Roman" w:hAnsi="Times New Roman" w:cs="Times New Roman"/>
          <w:b/>
          <w:sz w:val="24"/>
          <w:szCs w:val="24"/>
          <w:shd w:val="clear" w:color="auto" w:fill="FFFFFF"/>
        </w:rPr>
        <w:instrText xml:space="preserve"> REF _Ref104213904 \h  \* MERGEFORMAT </w:instrText>
      </w:r>
      <w:r w:rsidR="007D35E2" w:rsidRPr="00F36A62">
        <w:rPr>
          <w:rFonts w:ascii="Times New Roman" w:hAnsi="Times New Roman" w:cs="Times New Roman"/>
          <w:b/>
          <w:sz w:val="24"/>
          <w:szCs w:val="24"/>
          <w:shd w:val="clear" w:color="auto" w:fill="FFFFFF"/>
        </w:rPr>
      </w:r>
      <w:r w:rsidR="007D35E2" w:rsidRPr="00F36A62">
        <w:rPr>
          <w:rFonts w:ascii="Times New Roman" w:hAnsi="Times New Roman" w:cs="Times New Roman"/>
          <w:b/>
          <w:sz w:val="24"/>
          <w:szCs w:val="24"/>
          <w:shd w:val="clear" w:color="auto" w:fill="FFFFFF"/>
        </w:rPr>
        <w:fldChar w:fldCharType="separate"/>
      </w:r>
      <w:r w:rsidR="0064372D" w:rsidRPr="0064372D">
        <w:rPr>
          <w:rFonts w:ascii="Times New Roman" w:hAnsi="Times New Roman" w:cs="Times New Roman"/>
          <w:b/>
          <w:sz w:val="24"/>
          <w:szCs w:val="24"/>
        </w:rPr>
        <w:t>Fig.</w:t>
      </w:r>
      <w:r w:rsidR="007D35E2" w:rsidRPr="00F36A62">
        <w:rPr>
          <w:rFonts w:ascii="Times New Roman" w:hAnsi="Times New Roman" w:cs="Times New Roman"/>
          <w:b/>
          <w:sz w:val="24"/>
          <w:szCs w:val="24"/>
          <w:shd w:val="clear" w:color="auto" w:fill="FFFFFF"/>
        </w:rPr>
        <w:fldChar w:fldCharType="end"/>
      </w:r>
      <w:r w:rsidR="00DA7091">
        <w:rPr>
          <w:rFonts w:ascii="Times New Roman" w:hAnsi="Times New Roman" w:cs="Times New Roman"/>
          <w:b/>
          <w:sz w:val="24"/>
          <w:szCs w:val="24"/>
          <w:shd w:val="clear" w:color="auto" w:fill="FFFFFF"/>
        </w:rPr>
        <w:t xml:space="preserve"> </w:t>
      </w:r>
      <w:r w:rsidR="00892673">
        <w:rPr>
          <w:rFonts w:ascii="Times New Roman" w:hAnsi="Times New Roman" w:cs="Times New Roman"/>
          <w:b/>
          <w:sz w:val="24"/>
          <w:szCs w:val="24"/>
          <w:shd w:val="clear" w:color="auto" w:fill="FFFFFF"/>
        </w:rPr>
        <w:t>S</w:t>
      </w:r>
      <w:r w:rsidR="00DA7091">
        <w:rPr>
          <w:rFonts w:ascii="Times New Roman" w:hAnsi="Times New Roman" w:cs="Times New Roman"/>
          <w:b/>
          <w:sz w:val="24"/>
          <w:szCs w:val="24"/>
          <w:shd w:val="clear" w:color="auto" w:fill="FFFFFF"/>
        </w:rPr>
        <w:t>2</w:t>
      </w:r>
      <w:r w:rsidR="001C4886">
        <w:rPr>
          <w:rFonts w:ascii="Times New Roman" w:hAnsi="Times New Roman" w:cs="Times New Roman"/>
          <w:b/>
          <w:sz w:val="24"/>
          <w:szCs w:val="24"/>
          <w:shd w:val="clear" w:color="auto" w:fill="FFFFFF"/>
        </w:rPr>
        <w:t>D-E</w:t>
      </w:r>
      <w:r w:rsidRPr="00F36A62">
        <w:rPr>
          <w:rFonts w:ascii="Times New Roman" w:hAnsi="Times New Roman" w:cs="Times New Roman"/>
          <w:bCs/>
          <w:sz w:val="24"/>
          <w:szCs w:val="24"/>
          <w:shd w:val="clear" w:color="auto" w:fill="FFFFFF"/>
        </w:rPr>
        <w:t xml:space="preserve">). </w:t>
      </w:r>
    </w:p>
    <w:p w14:paraId="44E983E0" w14:textId="365CF13F" w:rsidR="00BC55AA" w:rsidRPr="00F36A62" w:rsidRDefault="00BC55AA" w:rsidP="00BC55AA">
      <w:pPr>
        <w:autoSpaceDE w:val="0"/>
        <w:autoSpaceDN w:val="0"/>
        <w:adjustRightInd w:val="0"/>
        <w:spacing w:line="360" w:lineRule="auto"/>
        <w:jc w:val="both"/>
        <w:rPr>
          <w:rFonts w:ascii="Times New Roman" w:hAnsi="Times New Roman" w:cs="Times New Roman"/>
          <w:bCs/>
          <w:sz w:val="24"/>
          <w:szCs w:val="24"/>
          <w:shd w:val="clear" w:color="auto" w:fill="FFFFFF"/>
        </w:rPr>
      </w:pPr>
      <w:r w:rsidRPr="00F36A62">
        <w:rPr>
          <w:rFonts w:ascii="Times New Roman" w:hAnsi="Times New Roman" w:cs="Times New Roman"/>
          <w:bCs/>
          <w:sz w:val="24"/>
          <w:szCs w:val="24"/>
          <w:shd w:val="clear" w:color="auto" w:fill="FFFFFF"/>
        </w:rPr>
        <w:t xml:space="preserve">To characterize the bilayer geometry, </w:t>
      </w:r>
      <w:r w:rsidR="00503F64">
        <w:rPr>
          <w:rFonts w:ascii="Times New Roman" w:hAnsi="Times New Roman" w:cs="Times New Roman"/>
          <w:bCs/>
          <w:sz w:val="24"/>
          <w:szCs w:val="24"/>
          <w:shd w:val="clear" w:color="auto" w:fill="FFFFFF"/>
        </w:rPr>
        <w:t>pristine</w:t>
      </w:r>
      <w:r w:rsidRPr="00F36A62">
        <w:rPr>
          <w:rFonts w:ascii="Times New Roman" w:hAnsi="Times New Roman" w:cs="Times New Roman"/>
          <w:bCs/>
          <w:sz w:val="24"/>
          <w:szCs w:val="24"/>
          <w:shd w:val="clear" w:color="auto" w:fill="FFFFFF"/>
        </w:rPr>
        <w:t xml:space="preserve"> PEDOT:PSS films are fit (</w:t>
      </w:r>
      <w:r w:rsidRPr="00F36A62">
        <w:rPr>
          <w:rFonts w:ascii="Times New Roman" w:hAnsi="Times New Roman" w:cs="Times New Roman"/>
          <w:b/>
          <w:sz w:val="24"/>
          <w:szCs w:val="24"/>
          <w:shd w:val="clear" w:color="auto" w:fill="FFFFFF"/>
        </w:rPr>
        <w:t>Fig</w:t>
      </w:r>
      <w:r w:rsidR="00D12F30">
        <w:rPr>
          <w:rFonts w:ascii="Times New Roman" w:hAnsi="Times New Roman" w:cs="Times New Roman"/>
          <w:b/>
          <w:sz w:val="24"/>
          <w:szCs w:val="24"/>
          <w:shd w:val="clear" w:color="auto" w:fill="FFFFFF"/>
        </w:rPr>
        <w:t>.</w:t>
      </w:r>
      <w:r w:rsidRPr="00F36A62">
        <w:rPr>
          <w:rFonts w:ascii="Times New Roman" w:hAnsi="Times New Roman" w:cs="Times New Roman"/>
          <w:b/>
          <w:sz w:val="24"/>
          <w:szCs w:val="24"/>
          <w:shd w:val="clear" w:color="auto" w:fill="FFFFFF"/>
        </w:rPr>
        <w:t xml:space="preserve"> 1</w:t>
      </w:r>
      <w:r w:rsidR="001C4886">
        <w:rPr>
          <w:rFonts w:ascii="Times New Roman" w:hAnsi="Times New Roman" w:cs="Times New Roman"/>
          <w:b/>
          <w:sz w:val="24"/>
          <w:szCs w:val="24"/>
          <w:shd w:val="clear" w:color="auto" w:fill="FFFFFF"/>
        </w:rPr>
        <w:t>B</w:t>
      </w:r>
      <w:r w:rsidRPr="00F36A62">
        <w:rPr>
          <w:rFonts w:ascii="Times New Roman" w:hAnsi="Times New Roman" w:cs="Times New Roman"/>
          <w:bCs/>
          <w:sz w:val="24"/>
          <w:szCs w:val="24"/>
          <w:shd w:val="clear" w:color="auto" w:fill="FFFFFF"/>
        </w:rPr>
        <w:t xml:space="preserve">) </w:t>
      </w:r>
      <w:r w:rsidR="003D3F10" w:rsidRPr="00F36A62">
        <w:rPr>
          <w:rFonts w:ascii="Times New Roman" w:hAnsi="Times New Roman" w:cs="Times New Roman"/>
          <w:bCs/>
          <w:sz w:val="24"/>
          <w:szCs w:val="24"/>
          <w:shd w:val="clear" w:color="auto" w:fill="FFFFFF"/>
        </w:rPr>
        <w:t>using</w:t>
      </w:r>
      <w:r w:rsidRPr="00F36A62">
        <w:rPr>
          <w:rFonts w:ascii="Times New Roman" w:hAnsi="Times New Roman" w:cs="Times New Roman"/>
          <w:bCs/>
          <w:sz w:val="24"/>
          <w:szCs w:val="24"/>
          <w:shd w:val="clear" w:color="auto" w:fill="FFFFFF"/>
        </w:rPr>
        <w:t xml:space="preserve"> the optical models</w:t>
      </w:r>
      <w:r w:rsidR="00503F64">
        <w:rPr>
          <w:rFonts w:ascii="Times New Roman" w:hAnsi="Times New Roman" w:cs="Times New Roman"/>
          <w:bCs/>
          <w:sz w:val="24"/>
          <w:szCs w:val="24"/>
          <w:shd w:val="clear" w:color="auto" w:fill="FFFFFF"/>
        </w:rPr>
        <w:t xml:space="preserve"> separately</w:t>
      </w:r>
      <w:r w:rsidRPr="00F36A62">
        <w:rPr>
          <w:rFonts w:ascii="Times New Roman" w:hAnsi="Times New Roman" w:cs="Times New Roman"/>
          <w:bCs/>
          <w:sz w:val="24"/>
          <w:szCs w:val="24"/>
          <w:shd w:val="clear" w:color="auto" w:fill="FFFFFF"/>
        </w:rPr>
        <w:t xml:space="preserve"> </w:t>
      </w:r>
      <w:r w:rsidR="00503F64">
        <w:rPr>
          <w:rFonts w:ascii="Times New Roman" w:hAnsi="Times New Roman" w:cs="Times New Roman"/>
          <w:bCs/>
          <w:sz w:val="24"/>
          <w:szCs w:val="24"/>
          <w:shd w:val="clear" w:color="auto" w:fill="FFFFFF"/>
        </w:rPr>
        <w:t xml:space="preserve">developed above for </w:t>
      </w:r>
      <w:r w:rsidR="00BA4566" w:rsidRPr="00F36A62">
        <w:rPr>
          <w:rFonts w:ascii="Times New Roman" w:hAnsi="Times New Roman" w:cs="Times New Roman"/>
          <w:bCs/>
          <w:sz w:val="24"/>
          <w:szCs w:val="24"/>
          <w:shd w:val="clear" w:color="auto" w:fill="FFFFFF"/>
        </w:rPr>
        <w:t xml:space="preserve">PEDOT-rich bulk and PSS </w:t>
      </w:r>
      <w:r w:rsidR="003D3F10" w:rsidRPr="00F36A62">
        <w:rPr>
          <w:rFonts w:ascii="Times New Roman" w:hAnsi="Times New Roman" w:cs="Times New Roman"/>
          <w:bCs/>
          <w:sz w:val="24"/>
          <w:szCs w:val="24"/>
          <w:shd w:val="clear" w:color="auto" w:fill="FFFFFF"/>
        </w:rPr>
        <w:t xml:space="preserve">allowing </w:t>
      </w:r>
      <w:r w:rsidRPr="00F36A62">
        <w:rPr>
          <w:rFonts w:ascii="Times New Roman" w:hAnsi="Times New Roman" w:cs="Times New Roman"/>
          <w:bCs/>
          <w:sz w:val="24"/>
          <w:szCs w:val="24"/>
          <w:shd w:val="clear" w:color="auto" w:fill="FFFFFF"/>
        </w:rPr>
        <w:t xml:space="preserve">only two </w:t>
      </w:r>
      <w:r w:rsidR="00D70FB0" w:rsidRPr="00F36A62">
        <w:rPr>
          <w:rFonts w:ascii="Times New Roman" w:hAnsi="Times New Roman" w:cs="Times New Roman"/>
          <w:bCs/>
          <w:sz w:val="24"/>
          <w:szCs w:val="24"/>
          <w:shd w:val="clear" w:color="auto" w:fill="FFFFFF"/>
        </w:rPr>
        <w:t xml:space="preserve">open </w:t>
      </w:r>
      <w:r w:rsidRPr="00F36A62">
        <w:rPr>
          <w:rFonts w:ascii="Times New Roman" w:hAnsi="Times New Roman" w:cs="Times New Roman"/>
          <w:bCs/>
          <w:sz w:val="24"/>
          <w:szCs w:val="24"/>
          <w:shd w:val="clear" w:color="auto" w:fill="FFFFFF"/>
        </w:rPr>
        <w:t>parameters</w:t>
      </w:r>
      <w:r w:rsidR="00D70FB0" w:rsidRPr="00F36A62">
        <w:rPr>
          <w:rFonts w:ascii="Times New Roman" w:hAnsi="Times New Roman" w:cs="Times New Roman"/>
          <w:bCs/>
          <w:sz w:val="24"/>
          <w:szCs w:val="24"/>
          <w:shd w:val="clear" w:color="auto" w:fill="FFFFFF"/>
        </w:rPr>
        <w:t>: thickness of these two channels</w:t>
      </w:r>
      <w:r w:rsidRPr="00F36A62">
        <w:rPr>
          <w:rFonts w:ascii="Times New Roman" w:hAnsi="Times New Roman" w:cs="Times New Roman"/>
          <w:bCs/>
          <w:sz w:val="24"/>
          <w:szCs w:val="24"/>
          <w:shd w:val="clear" w:color="auto" w:fill="FFFFFF"/>
        </w:rPr>
        <w:t>. Thicker films</w:t>
      </w:r>
      <w:r w:rsidR="00B63EDD" w:rsidRPr="00F36A62">
        <w:rPr>
          <w:rFonts w:ascii="Times New Roman" w:hAnsi="Times New Roman" w:cs="Times New Roman"/>
          <w:bCs/>
          <w:sz w:val="24"/>
          <w:szCs w:val="24"/>
          <w:shd w:val="clear" w:color="auto" w:fill="FFFFFF"/>
        </w:rPr>
        <w:t xml:space="preserve"> (</w:t>
      </w:r>
      <w:proofErr w:type="spellStart"/>
      <w:r w:rsidR="000A2361" w:rsidRPr="00F36A62">
        <w:rPr>
          <w:rFonts w:ascii="Times New Roman" w:hAnsi="Times New Roman" w:cs="Times New Roman"/>
          <w:bCs/>
          <w:sz w:val="24"/>
          <w:szCs w:val="24"/>
          <w:shd w:val="clear" w:color="auto" w:fill="FFFFFF"/>
        </w:rPr>
        <w:t>DOT_thick</w:t>
      </w:r>
      <w:proofErr w:type="spellEnd"/>
      <w:r w:rsidR="00B63EDD" w:rsidRPr="00F36A62">
        <w:rPr>
          <w:rFonts w:ascii="Times New Roman" w:hAnsi="Times New Roman" w:cs="Times New Roman"/>
          <w:bCs/>
          <w:sz w:val="24"/>
          <w:szCs w:val="24"/>
          <w:shd w:val="clear" w:color="auto" w:fill="FFFFFF"/>
        </w:rPr>
        <w:t>)</w:t>
      </w:r>
      <w:r w:rsidRPr="00F36A62">
        <w:rPr>
          <w:rFonts w:ascii="Times New Roman" w:hAnsi="Times New Roman" w:cs="Times New Roman"/>
          <w:bCs/>
          <w:sz w:val="24"/>
          <w:szCs w:val="24"/>
          <w:shd w:val="clear" w:color="auto" w:fill="FFFFFF"/>
        </w:rPr>
        <w:t xml:space="preserve"> are fabricated by two </w:t>
      </w:r>
      <w:proofErr w:type="spellStart"/>
      <w:r w:rsidRPr="00F36A62">
        <w:rPr>
          <w:rFonts w:ascii="Times New Roman" w:hAnsi="Times New Roman" w:cs="Times New Roman"/>
          <w:bCs/>
          <w:sz w:val="24"/>
          <w:szCs w:val="24"/>
          <w:shd w:val="clear" w:color="auto" w:fill="FFFFFF"/>
        </w:rPr>
        <w:t>spincasting</w:t>
      </w:r>
      <w:proofErr w:type="spellEnd"/>
      <w:r w:rsidRPr="00F36A62">
        <w:rPr>
          <w:rFonts w:ascii="Times New Roman" w:hAnsi="Times New Roman" w:cs="Times New Roman"/>
          <w:bCs/>
          <w:sz w:val="24"/>
          <w:szCs w:val="24"/>
          <w:shd w:val="clear" w:color="auto" w:fill="FFFFFF"/>
        </w:rPr>
        <w:t xml:space="preserve"> cycles as described in the methods while thinner film</w:t>
      </w:r>
      <w:r w:rsidR="000A2361" w:rsidRPr="00F36A62">
        <w:rPr>
          <w:rFonts w:ascii="Times New Roman" w:hAnsi="Times New Roman" w:cs="Times New Roman"/>
          <w:bCs/>
          <w:sz w:val="24"/>
          <w:szCs w:val="24"/>
          <w:shd w:val="clear" w:color="auto" w:fill="FFFFFF"/>
        </w:rPr>
        <w:t>s (</w:t>
      </w:r>
      <w:proofErr w:type="spellStart"/>
      <w:r w:rsidR="000A2361" w:rsidRPr="00F36A62">
        <w:rPr>
          <w:rFonts w:ascii="Times New Roman" w:hAnsi="Times New Roman" w:cs="Times New Roman"/>
          <w:bCs/>
          <w:sz w:val="24"/>
          <w:szCs w:val="24"/>
          <w:shd w:val="clear" w:color="auto" w:fill="FFFFFF"/>
        </w:rPr>
        <w:t>DOT_thin</w:t>
      </w:r>
      <w:proofErr w:type="spellEnd"/>
      <w:r w:rsidR="000A2361" w:rsidRPr="00F36A62">
        <w:rPr>
          <w:rFonts w:ascii="Times New Roman" w:hAnsi="Times New Roman" w:cs="Times New Roman"/>
          <w:bCs/>
          <w:sz w:val="24"/>
          <w:szCs w:val="24"/>
          <w:shd w:val="clear" w:color="auto" w:fill="FFFFFF"/>
        </w:rPr>
        <w:t>)</w:t>
      </w:r>
      <w:r w:rsidRPr="00F36A62">
        <w:rPr>
          <w:rFonts w:ascii="Times New Roman" w:hAnsi="Times New Roman" w:cs="Times New Roman"/>
          <w:bCs/>
          <w:sz w:val="24"/>
          <w:szCs w:val="24"/>
          <w:shd w:val="clear" w:color="auto" w:fill="FFFFFF"/>
        </w:rPr>
        <w:t xml:space="preserve"> only uses one </w:t>
      </w:r>
      <w:proofErr w:type="spellStart"/>
      <w:r w:rsidRPr="00F36A62">
        <w:rPr>
          <w:rFonts w:ascii="Times New Roman" w:hAnsi="Times New Roman" w:cs="Times New Roman"/>
          <w:bCs/>
          <w:sz w:val="24"/>
          <w:szCs w:val="24"/>
          <w:shd w:val="clear" w:color="auto" w:fill="FFFFFF"/>
        </w:rPr>
        <w:t>spincasting</w:t>
      </w:r>
      <w:proofErr w:type="spellEnd"/>
      <w:r w:rsidRPr="00F36A62">
        <w:rPr>
          <w:rFonts w:ascii="Times New Roman" w:hAnsi="Times New Roman" w:cs="Times New Roman"/>
          <w:bCs/>
          <w:sz w:val="24"/>
          <w:szCs w:val="24"/>
          <w:shd w:val="clear" w:color="auto" w:fill="FFFFFF"/>
        </w:rPr>
        <w:t xml:space="preserve"> cycle. Both </w:t>
      </w:r>
      <w:r w:rsidR="00646DC1" w:rsidRPr="00F36A62">
        <w:rPr>
          <w:rFonts w:ascii="Times New Roman" w:hAnsi="Times New Roman" w:cs="Times New Roman"/>
          <w:bCs/>
          <w:sz w:val="24"/>
          <w:szCs w:val="24"/>
          <w:shd w:val="clear" w:color="auto" w:fill="FFFFFF"/>
        </w:rPr>
        <w:t>film</w:t>
      </w:r>
      <w:r w:rsidRPr="00F36A62">
        <w:rPr>
          <w:rFonts w:ascii="Times New Roman" w:hAnsi="Times New Roman" w:cs="Times New Roman"/>
          <w:bCs/>
          <w:sz w:val="24"/>
          <w:szCs w:val="24"/>
          <w:shd w:val="clear" w:color="auto" w:fill="FFFFFF"/>
        </w:rPr>
        <w:t>s are</w:t>
      </w:r>
      <w:r w:rsidR="00D54EAB" w:rsidRPr="00F36A62">
        <w:rPr>
          <w:rFonts w:ascii="Times New Roman" w:hAnsi="Times New Roman" w:cs="Times New Roman"/>
          <w:bCs/>
          <w:sz w:val="24"/>
          <w:szCs w:val="24"/>
          <w:shd w:val="clear" w:color="auto" w:fill="FFFFFF"/>
        </w:rPr>
        <w:t xml:space="preserve"> </w:t>
      </w:r>
      <w:proofErr w:type="spellStart"/>
      <w:r w:rsidR="00D54EAB" w:rsidRPr="00F36A62">
        <w:rPr>
          <w:rFonts w:ascii="Times New Roman" w:hAnsi="Times New Roman" w:cs="Times New Roman"/>
          <w:bCs/>
          <w:sz w:val="24"/>
          <w:szCs w:val="24"/>
          <w:shd w:val="clear" w:color="auto" w:fill="FFFFFF"/>
        </w:rPr>
        <w:t>spincast</w:t>
      </w:r>
      <w:proofErr w:type="spellEnd"/>
      <w:r w:rsidR="00D54EAB" w:rsidRPr="00F36A62">
        <w:rPr>
          <w:rFonts w:ascii="Times New Roman" w:hAnsi="Times New Roman" w:cs="Times New Roman"/>
          <w:bCs/>
          <w:sz w:val="24"/>
          <w:szCs w:val="24"/>
          <w:shd w:val="clear" w:color="auto" w:fill="FFFFFF"/>
        </w:rPr>
        <w:t xml:space="preserve"> o</w:t>
      </w:r>
      <w:r w:rsidRPr="00F36A62">
        <w:rPr>
          <w:rFonts w:ascii="Times New Roman" w:hAnsi="Times New Roman" w:cs="Times New Roman"/>
          <w:bCs/>
          <w:sz w:val="24"/>
          <w:szCs w:val="24"/>
          <w:shd w:val="clear" w:color="auto" w:fill="FFFFFF"/>
        </w:rPr>
        <w:t>n native oxide Si substrate with 2000 rpm for 1 min. The resulting fit for the thinner sample is shown</w:t>
      </w:r>
      <w:r w:rsidR="00A365EA" w:rsidRPr="00F36A62">
        <w:rPr>
          <w:rFonts w:ascii="Times New Roman" w:hAnsi="Times New Roman" w:cs="Times New Roman"/>
          <w:bCs/>
          <w:sz w:val="24"/>
          <w:szCs w:val="24"/>
          <w:shd w:val="clear" w:color="auto" w:fill="FFFFFF"/>
        </w:rPr>
        <w:t xml:space="preserve"> </w:t>
      </w:r>
      <w:r w:rsidR="00B422FD" w:rsidRPr="00F36A62">
        <w:rPr>
          <w:rFonts w:ascii="Times New Roman" w:hAnsi="Times New Roman" w:cs="Times New Roman"/>
          <w:b/>
          <w:sz w:val="24"/>
          <w:szCs w:val="24"/>
          <w:shd w:val="clear" w:color="auto" w:fill="FFFFFF"/>
        </w:rPr>
        <w:fldChar w:fldCharType="begin"/>
      </w:r>
      <w:r w:rsidR="00B422FD" w:rsidRPr="00F36A62">
        <w:rPr>
          <w:rFonts w:ascii="Times New Roman" w:hAnsi="Times New Roman" w:cs="Times New Roman"/>
          <w:b/>
          <w:sz w:val="24"/>
          <w:szCs w:val="24"/>
          <w:shd w:val="clear" w:color="auto" w:fill="FFFFFF"/>
        </w:rPr>
        <w:instrText xml:space="preserve"> REF _Ref104213904 \h  \* MERGEFORMAT </w:instrText>
      </w:r>
      <w:r w:rsidR="00B422FD" w:rsidRPr="00F36A62">
        <w:rPr>
          <w:rFonts w:ascii="Times New Roman" w:hAnsi="Times New Roman" w:cs="Times New Roman"/>
          <w:b/>
          <w:sz w:val="24"/>
          <w:szCs w:val="24"/>
          <w:shd w:val="clear" w:color="auto" w:fill="FFFFFF"/>
        </w:rPr>
      </w:r>
      <w:r w:rsidR="00B422FD" w:rsidRPr="00F36A62">
        <w:rPr>
          <w:rFonts w:ascii="Times New Roman" w:hAnsi="Times New Roman" w:cs="Times New Roman"/>
          <w:b/>
          <w:sz w:val="24"/>
          <w:szCs w:val="24"/>
          <w:shd w:val="clear" w:color="auto" w:fill="FFFFFF"/>
        </w:rPr>
        <w:fldChar w:fldCharType="separate"/>
      </w:r>
      <w:r w:rsidR="0064372D" w:rsidRPr="0064372D">
        <w:rPr>
          <w:rFonts w:ascii="Times New Roman" w:hAnsi="Times New Roman" w:cs="Times New Roman"/>
          <w:b/>
          <w:sz w:val="24"/>
          <w:szCs w:val="24"/>
        </w:rPr>
        <w:t>Fig.</w:t>
      </w:r>
      <w:r w:rsidR="00B422FD" w:rsidRPr="00F36A62">
        <w:rPr>
          <w:rFonts w:ascii="Times New Roman" w:hAnsi="Times New Roman" w:cs="Times New Roman"/>
          <w:b/>
          <w:sz w:val="24"/>
          <w:szCs w:val="24"/>
          <w:shd w:val="clear" w:color="auto" w:fill="FFFFFF"/>
        </w:rPr>
        <w:fldChar w:fldCharType="end"/>
      </w:r>
      <w:r w:rsidR="00DA7091">
        <w:rPr>
          <w:rFonts w:ascii="Times New Roman" w:hAnsi="Times New Roman" w:cs="Times New Roman"/>
          <w:b/>
          <w:sz w:val="24"/>
          <w:szCs w:val="24"/>
          <w:shd w:val="clear" w:color="auto" w:fill="FFFFFF"/>
        </w:rPr>
        <w:t xml:space="preserve"> </w:t>
      </w:r>
      <w:r w:rsidR="0073270F">
        <w:rPr>
          <w:rFonts w:ascii="Times New Roman" w:hAnsi="Times New Roman" w:cs="Times New Roman"/>
          <w:b/>
          <w:sz w:val="24"/>
          <w:szCs w:val="24"/>
          <w:shd w:val="clear" w:color="auto" w:fill="FFFFFF"/>
        </w:rPr>
        <w:t>S</w:t>
      </w:r>
      <w:r w:rsidR="00DA7091">
        <w:rPr>
          <w:rFonts w:ascii="Times New Roman" w:hAnsi="Times New Roman" w:cs="Times New Roman"/>
          <w:b/>
          <w:sz w:val="24"/>
          <w:szCs w:val="24"/>
          <w:shd w:val="clear" w:color="auto" w:fill="FFFFFF"/>
        </w:rPr>
        <w:t>2</w:t>
      </w:r>
      <w:r w:rsidR="001C4886">
        <w:rPr>
          <w:rFonts w:ascii="Times New Roman" w:hAnsi="Times New Roman" w:cs="Times New Roman"/>
          <w:b/>
          <w:sz w:val="24"/>
          <w:szCs w:val="24"/>
          <w:shd w:val="clear" w:color="auto" w:fill="FFFFFF"/>
        </w:rPr>
        <w:t>F.</w:t>
      </w:r>
      <w:r w:rsidRPr="00F36A62">
        <w:rPr>
          <w:rFonts w:ascii="Times New Roman" w:hAnsi="Times New Roman" w:cs="Times New Roman"/>
          <w:bCs/>
          <w:sz w:val="24"/>
          <w:szCs w:val="24"/>
          <w:shd w:val="clear" w:color="auto" w:fill="FFFFFF"/>
        </w:rPr>
        <w:t xml:space="preserve"> All fit parameters are shown in</w:t>
      </w:r>
      <w:r w:rsidR="00A365EA" w:rsidRPr="00F36A62">
        <w:rPr>
          <w:rFonts w:ascii="Times New Roman" w:hAnsi="Times New Roman" w:cs="Times New Roman"/>
          <w:bCs/>
          <w:sz w:val="24"/>
          <w:szCs w:val="24"/>
          <w:shd w:val="clear" w:color="auto" w:fill="FFFFFF"/>
        </w:rPr>
        <w:t xml:space="preserve"> </w:t>
      </w:r>
      <w:r w:rsidR="00B422FD" w:rsidRPr="00FB769D">
        <w:rPr>
          <w:rFonts w:ascii="Times New Roman" w:hAnsi="Times New Roman" w:cs="Times New Roman"/>
          <w:b/>
          <w:sz w:val="24"/>
          <w:szCs w:val="24"/>
          <w:shd w:val="clear" w:color="auto" w:fill="FFFFFF"/>
        </w:rPr>
        <w:fldChar w:fldCharType="begin"/>
      </w:r>
      <w:r w:rsidR="00B422FD" w:rsidRPr="00FB769D">
        <w:rPr>
          <w:rFonts w:ascii="Times New Roman" w:hAnsi="Times New Roman" w:cs="Times New Roman"/>
          <w:b/>
          <w:sz w:val="24"/>
          <w:szCs w:val="24"/>
          <w:shd w:val="clear" w:color="auto" w:fill="FFFFFF"/>
        </w:rPr>
        <w:instrText xml:space="preserve"> REF _Ref104214052 \h  \* MERGEFORMAT </w:instrText>
      </w:r>
      <w:r w:rsidR="00B422FD" w:rsidRPr="00FB769D">
        <w:rPr>
          <w:rFonts w:ascii="Times New Roman" w:hAnsi="Times New Roman" w:cs="Times New Roman"/>
          <w:b/>
          <w:sz w:val="24"/>
          <w:szCs w:val="24"/>
          <w:shd w:val="clear" w:color="auto" w:fill="FFFFFF"/>
        </w:rPr>
      </w:r>
      <w:r w:rsidR="00B422FD" w:rsidRPr="00FB769D">
        <w:rPr>
          <w:rFonts w:ascii="Times New Roman" w:hAnsi="Times New Roman" w:cs="Times New Roman"/>
          <w:b/>
          <w:sz w:val="24"/>
          <w:szCs w:val="24"/>
          <w:shd w:val="clear" w:color="auto" w:fill="FFFFFF"/>
        </w:rPr>
        <w:fldChar w:fldCharType="separate"/>
      </w:r>
      <w:r w:rsidR="0064372D" w:rsidRPr="0064372D">
        <w:rPr>
          <w:rFonts w:ascii="Times New Roman" w:hAnsi="Times New Roman" w:cs="Times New Roman"/>
          <w:b/>
          <w:sz w:val="24"/>
          <w:szCs w:val="24"/>
        </w:rPr>
        <w:t>Table</w:t>
      </w:r>
      <w:r w:rsidR="00B422FD" w:rsidRPr="00FB769D">
        <w:rPr>
          <w:rFonts w:ascii="Times New Roman" w:hAnsi="Times New Roman" w:cs="Times New Roman"/>
          <w:b/>
          <w:sz w:val="24"/>
          <w:szCs w:val="24"/>
          <w:shd w:val="clear" w:color="auto" w:fill="FFFFFF"/>
        </w:rPr>
        <w:fldChar w:fldCharType="end"/>
      </w:r>
      <w:r w:rsidR="00DA7091" w:rsidRPr="00FB769D">
        <w:rPr>
          <w:rFonts w:ascii="Times New Roman" w:hAnsi="Times New Roman" w:cs="Times New Roman"/>
          <w:b/>
          <w:sz w:val="24"/>
          <w:szCs w:val="24"/>
          <w:shd w:val="clear" w:color="auto" w:fill="FFFFFF"/>
        </w:rPr>
        <w:t xml:space="preserve"> S1</w:t>
      </w:r>
      <w:r w:rsidRPr="00FB769D">
        <w:rPr>
          <w:rFonts w:ascii="Times New Roman" w:hAnsi="Times New Roman" w:cs="Times New Roman"/>
          <w:bCs/>
          <w:sz w:val="24"/>
          <w:szCs w:val="24"/>
          <w:shd w:val="clear" w:color="auto" w:fill="FFFFFF"/>
        </w:rPr>
        <w:t>.</w:t>
      </w:r>
    </w:p>
    <w:p w14:paraId="3FFFAEA2" w14:textId="5F919A1D" w:rsidR="00E708A0" w:rsidRPr="00F36A62" w:rsidRDefault="00E708A0" w:rsidP="0049751B">
      <w:pPr>
        <w:spacing w:before="240" w:line="360" w:lineRule="auto"/>
        <w:jc w:val="both"/>
        <w:rPr>
          <w:rFonts w:ascii="Times New Roman" w:hAnsi="Times New Roman" w:cs="Times New Roman"/>
          <w:sz w:val="24"/>
          <w:szCs w:val="24"/>
        </w:rPr>
      </w:pPr>
      <w:r w:rsidRPr="00F36A62">
        <w:rPr>
          <w:rFonts w:ascii="Times New Roman" w:hAnsi="Times New Roman" w:cs="Times New Roman"/>
          <w:sz w:val="24"/>
          <w:szCs w:val="24"/>
        </w:rPr>
        <w:t xml:space="preserve">Alternative models are fit to </w:t>
      </w:r>
      <w:proofErr w:type="spellStart"/>
      <w:r w:rsidRPr="00F36A62">
        <w:rPr>
          <w:rFonts w:ascii="Times New Roman" w:hAnsi="Times New Roman" w:cs="Times New Roman"/>
          <w:sz w:val="24"/>
          <w:szCs w:val="24"/>
        </w:rPr>
        <w:t>DOT_thick</w:t>
      </w:r>
      <w:proofErr w:type="spellEnd"/>
      <w:r w:rsidRPr="00F36A62">
        <w:rPr>
          <w:rFonts w:ascii="Times New Roman" w:hAnsi="Times New Roman" w:cs="Times New Roman"/>
          <w:sz w:val="24"/>
          <w:szCs w:val="24"/>
        </w:rPr>
        <w:t xml:space="preserve"> and </w:t>
      </w:r>
      <w:proofErr w:type="spellStart"/>
      <w:r w:rsidRPr="00F36A62">
        <w:rPr>
          <w:rFonts w:ascii="Times New Roman" w:hAnsi="Times New Roman" w:cs="Times New Roman"/>
          <w:sz w:val="24"/>
          <w:szCs w:val="24"/>
        </w:rPr>
        <w:t>DOT_thin</w:t>
      </w:r>
      <w:proofErr w:type="spellEnd"/>
      <w:r w:rsidRPr="00F36A62">
        <w:rPr>
          <w:rFonts w:ascii="Times New Roman" w:hAnsi="Times New Roman" w:cs="Times New Roman"/>
          <w:sz w:val="24"/>
          <w:szCs w:val="24"/>
        </w:rPr>
        <w:t xml:space="preserve"> sample’s VASE data to challenge the result of a PSS top layer which are shown in </w:t>
      </w:r>
      <w:r w:rsidR="00EB3E32" w:rsidRPr="00F36A62">
        <w:rPr>
          <w:rFonts w:ascii="Times New Roman" w:hAnsi="Times New Roman" w:cs="Times New Roman"/>
          <w:b/>
          <w:bCs/>
          <w:sz w:val="24"/>
          <w:szCs w:val="24"/>
        </w:rPr>
        <w:fldChar w:fldCharType="begin"/>
      </w:r>
      <w:r w:rsidR="00EB3E32" w:rsidRPr="00F36A62">
        <w:rPr>
          <w:rFonts w:ascii="Times New Roman" w:hAnsi="Times New Roman" w:cs="Times New Roman"/>
          <w:b/>
          <w:bCs/>
          <w:sz w:val="24"/>
          <w:szCs w:val="24"/>
        </w:rPr>
        <w:instrText xml:space="preserve"> REF _Ref104214270 \h  \* MERGEFORMAT </w:instrText>
      </w:r>
      <w:r w:rsidR="00EB3E32" w:rsidRPr="00F36A62">
        <w:rPr>
          <w:rFonts w:ascii="Times New Roman" w:hAnsi="Times New Roman" w:cs="Times New Roman"/>
          <w:b/>
          <w:bCs/>
          <w:sz w:val="24"/>
          <w:szCs w:val="24"/>
        </w:rPr>
      </w:r>
      <w:r w:rsidR="00EB3E32" w:rsidRPr="00F36A62">
        <w:rPr>
          <w:rFonts w:ascii="Times New Roman" w:hAnsi="Times New Roman" w:cs="Times New Roman"/>
          <w:b/>
          <w:bCs/>
          <w:sz w:val="24"/>
          <w:szCs w:val="24"/>
        </w:rPr>
        <w:fldChar w:fldCharType="separate"/>
      </w:r>
      <w:r w:rsidR="0064372D" w:rsidRPr="0064372D">
        <w:rPr>
          <w:rFonts w:ascii="Times New Roman" w:hAnsi="Times New Roman" w:cs="Times New Roman"/>
          <w:b/>
          <w:bCs/>
          <w:sz w:val="24"/>
          <w:szCs w:val="24"/>
        </w:rPr>
        <w:t xml:space="preserve">Fig. </w:t>
      </w:r>
      <w:r w:rsidR="00EB3E32" w:rsidRPr="00F36A62">
        <w:rPr>
          <w:rFonts w:ascii="Times New Roman" w:hAnsi="Times New Roman" w:cs="Times New Roman"/>
          <w:b/>
          <w:bCs/>
          <w:sz w:val="24"/>
          <w:szCs w:val="24"/>
        </w:rPr>
        <w:fldChar w:fldCharType="end"/>
      </w:r>
      <w:r w:rsidRPr="00F36A62">
        <w:rPr>
          <w:rFonts w:ascii="Times New Roman" w:hAnsi="Times New Roman" w:cs="Times New Roman"/>
          <w:sz w:val="24"/>
          <w:szCs w:val="24"/>
        </w:rPr>
        <w:t xml:space="preserve">. </w:t>
      </w:r>
      <w:r w:rsidR="001F2BC8" w:rsidRPr="00F36A62">
        <w:rPr>
          <w:rFonts w:ascii="Times New Roman" w:hAnsi="Times New Roman" w:cs="Times New Roman"/>
          <w:b/>
          <w:bCs/>
          <w:sz w:val="24"/>
          <w:szCs w:val="24"/>
        </w:rPr>
        <w:fldChar w:fldCharType="begin"/>
      </w:r>
      <w:r w:rsidR="001F2BC8" w:rsidRPr="00F36A62">
        <w:rPr>
          <w:rFonts w:ascii="Times New Roman" w:hAnsi="Times New Roman" w:cs="Times New Roman"/>
          <w:b/>
          <w:bCs/>
          <w:sz w:val="24"/>
          <w:szCs w:val="24"/>
        </w:rPr>
        <w:instrText xml:space="preserve"> REF _Ref104214270 \h  \* MERGEFORMAT </w:instrText>
      </w:r>
      <w:r w:rsidR="001F2BC8" w:rsidRPr="00F36A62">
        <w:rPr>
          <w:rFonts w:ascii="Times New Roman" w:hAnsi="Times New Roman" w:cs="Times New Roman"/>
          <w:b/>
          <w:bCs/>
          <w:sz w:val="24"/>
          <w:szCs w:val="24"/>
        </w:rPr>
      </w:r>
      <w:r w:rsidR="001F2BC8" w:rsidRPr="00F36A62">
        <w:rPr>
          <w:rFonts w:ascii="Times New Roman" w:hAnsi="Times New Roman" w:cs="Times New Roman"/>
          <w:b/>
          <w:bCs/>
          <w:sz w:val="24"/>
          <w:szCs w:val="24"/>
        </w:rPr>
        <w:fldChar w:fldCharType="separate"/>
      </w:r>
      <w:r w:rsidR="0064372D" w:rsidRPr="0064372D">
        <w:rPr>
          <w:rFonts w:ascii="Times New Roman" w:hAnsi="Times New Roman" w:cs="Times New Roman"/>
          <w:b/>
          <w:bCs/>
          <w:sz w:val="24"/>
          <w:szCs w:val="24"/>
        </w:rPr>
        <w:t xml:space="preserve">Fig. </w:t>
      </w:r>
      <w:r w:rsidR="001F2BC8" w:rsidRPr="00F36A62">
        <w:rPr>
          <w:rFonts w:ascii="Times New Roman" w:hAnsi="Times New Roman" w:cs="Times New Roman"/>
          <w:b/>
          <w:bCs/>
          <w:sz w:val="24"/>
          <w:szCs w:val="24"/>
        </w:rPr>
        <w:fldChar w:fldCharType="end"/>
      </w:r>
      <w:r w:rsidR="0073270F">
        <w:rPr>
          <w:rFonts w:ascii="Times New Roman" w:hAnsi="Times New Roman" w:cs="Times New Roman"/>
          <w:b/>
          <w:bCs/>
          <w:sz w:val="24"/>
          <w:szCs w:val="24"/>
        </w:rPr>
        <w:t>S</w:t>
      </w:r>
      <w:r w:rsidR="00EA5A18">
        <w:rPr>
          <w:rFonts w:ascii="Times New Roman" w:hAnsi="Times New Roman" w:cs="Times New Roman"/>
          <w:b/>
          <w:bCs/>
          <w:sz w:val="24"/>
          <w:szCs w:val="24"/>
        </w:rPr>
        <w:t>3A</w:t>
      </w:r>
      <w:r w:rsidR="001F2BC8" w:rsidRPr="00F36A62">
        <w:rPr>
          <w:rFonts w:ascii="Times New Roman" w:hAnsi="Times New Roman" w:cs="Times New Roman"/>
          <w:b/>
          <w:bCs/>
          <w:sz w:val="24"/>
          <w:szCs w:val="24"/>
        </w:rPr>
        <w:t xml:space="preserve"> </w:t>
      </w:r>
      <w:r w:rsidR="001F2BC8" w:rsidRPr="00F36A62">
        <w:rPr>
          <w:rFonts w:ascii="Times New Roman" w:hAnsi="Times New Roman" w:cs="Times New Roman"/>
          <w:sz w:val="24"/>
          <w:szCs w:val="24"/>
        </w:rPr>
        <w:t>and</w:t>
      </w:r>
      <w:r w:rsidR="001F2BC8" w:rsidRPr="00F36A62">
        <w:rPr>
          <w:rFonts w:ascii="Times New Roman" w:hAnsi="Times New Roman" w:cs="Times New Roman"/>
          <w:b/>
          <w:bCs/>
          <w:sz w:val="24"/>
          <w:szCs w:val="24"/>
        </w:rPr>
        <w:t xml:space="preserve"> </w:t>
      </w:r>
      <w:r w:rsidR="001F2BC8" w:rsidRPr="00F36A62">
        <w:rPr>
          <w:rFonts w:ascii="Times New Roman" w:hAnsi="Times New Roman" w:cs="Times New Roman"/>
          <w:b/>
          <w:bCs/>
          <w:sz w:val="24"/>
          <w:szCs w:val="24"/>
        </w:rPr>
        <w:fldChar w:fldCharType="begin"/>
      </w:r>
      <w:r w:rsidR="001F2BC8" w:rsidRPr="00F36A62">
        <w:rPr>
          <w:rFonts w:ascii="Times New Roman" w:hAnsi="Times New Roman" w:cs="Times New Roman"/>
          <w:b/>
          <w:bCs/>
          <w:sz w:val="24"/>
          <w:szCs w:val="24"/>
        </w:rPr>
        <w:instrText xml:space="preserve"> REF _Ref104214270 \h  \* MERGEFORMAT </w:instrText>
      </w:r>
      <w:r w:rsidR="001F2BC8" w:rsidRPr="00F36A62">
        <w:rPr>
          <w:rFonts w:ascii="Times New Roman" w:hAnsi="Times New Roman" w:cs="Times New Roman"/>
          <w:b/>
          <w:bCs/>
          <w:sz w:val="24"/>
          <w:szCs w:val="24"/>
        </w:rPr>
      </w:r>
      <w:r w:rsidR="001F2BC8" w:rsidRPr="00F36A62">
        <w:rPr>
          <w:rFonts w:ascii="Times New Roman" w:hAnsi="Times New Roman" w:cs="Times New Roman"/>
          <w:b/>
          <w:bCs/>
          <w:sz w:val="24"/>
          <w:szCs w:val="24"/>
        </w:rPr>
        <w:fldChar w:fldCharType="separate"/>
      </w:r>
      <w:r w:rsidR="0064372D" w:rsidRPr="0064372D">
        <w:rPr>
          <w:rFonts w:ascii="Times New Roman" w:hAnsi="Times New Roman" w:cs="Times New Roman"/>
          <w:b/>
          <w:bCs/>
          <w:sz w:val="24"/>
          <w:szCs w:val="24"/>
        </w:rPr>
        <w:t>Fig</w:t>
      </w:r>
      <w:r w:rsidR="0064372D" w:rsidRPr="00F36A62">
        <w:rPr>
          <w:rFonts w:ascii="Times New Roman" w:hAnsi="Times New Roman" w:cs="Times New Roman"/>
          <w:i/>
          <w:iCs/>
          <w:sz w:val="24"/>
          <w:szCs w:val="24"/>
        </w:rPr>
        <w:t xml:space="preserve">. </w:t>
      </w:r>
      <w:r w:rsidR="001F2BC8" w:rsidRPr="00F36A62">
        <w:rPr>
          <w:rFonts w:ascii="Times New Roman" w:hAnsi="Times New Roman" w:cs="Times New Roman"/>
          <w:b/>
          <w:bCs/>
          <w:sz w:val="24"/>
          <w:szCs w:val="24"/>
        </w:rPr>
        <w:fldChar w:fldCharType="end"/>
      </w:r>
      <w:r w:rsidR="0073270F">
        <w:rPr>
          <w:rFonts w:ascii="Times New Roman" w:hAnsi="Times New Roman" w:cs="Times New Roman"/>
          <w:b/>
          <w:bCs/>
          <w:sz w:val="24"/>
          <w:szCs w:val="24"/>
        </w:rPr>
        <w:t>S</w:t>
      </w:r>
      <w:r w:rsidR="00EA5A18">
        <w:rPr>
          <w:rFonts w:ascii="Times New Roman" w:hAnsi="Times New Roman" w:cs="Times New Roman"/>
          <w:b/>
          <w:bCs/>
          <w:sz w:val="24"/>
          <w:szCs w:val="24"/>
        </w:rPr>
        <w:t>3</w:t>
      </w:r>
      <w:r w:rsidR="002446F7">
        <w:rPr>
          <w:rFonts w:ascii="Times New Roman" w:hAnsi="Times New Roman" w:cs="Times New Roman"/>
          <w:b/>
          <w:bCs/>
          <w:sz w:val="24"/>
          <w:szCs w:val="24"/>
        </w:rPr>
        <w:t>C</w:t>
      </w:r>
      <w:r w:rsidR="001F2BC8" w:rsidRPr="00F36A62">
        <w:rPr>
          <w:rFonts w:ascii="Times New Roman" w:hAnsi="Times New Roman" w:cs="Times New Roman"/>
          <w:b/>
          <w:bCs/>
          <w:sz w:val="24"/>
          <w:szCs w:val="24"/>
        </w:rPr>
        <w:t xml:space="preserve"> </w:t>
      </w:r>
      <w:r w:rsidRPr="00F36A62">
        <w:rPr>
          <w:rFonts w:ascii="Times New Roman" w:hAnsi="Times New Roman" w:cs="Times New Roman"/>
          <w:sz w:val="24"/>
          <w:szCs w:val="24"/>
        </w:rPr>
        <w:t xml:space="preserve">shows VASE </w:t>
      </w:r>
      <w:r w:rsidR="00503F64">
        <w:rPr>
          <w:rFonts w:ascii="Times New Roman" w:hAnsi="Times New Roman" w:cs="Times New Roman"/>
          <w:sz w:val="24"/>
          <w:szCs w:val="24"/>
        </w:rPr>
        <w:t>analyses of</w:t>
      </w:r>
      <w:r w:rsidRPr="00F36A62">
        <w:rPr>
          <w:rFonts w:ascii="Times New Roman" w:hAnsi="Times New Roman" w:cs="Times New Roman"/>
          <w:sz w:val="24"/>
          <w:szCs w:val="24"/>
        </w:rPr>
        <w:t xml:space="preserve"> </w:t>
      </w:r>
      <w:proofErr w:type="spellStart"/>
      <w:r w:rsidRPr="00F36A62">
        <w:rPr>
          <w:rFonts w:ascii="Times New Roman" w:hAnsi="Times New Roman" w:cs="Times New Roman"/>
          <w:sz w:val="24"/>
          <w:szCs w:val="24"/>
        </w:rPr>
        <w:t>DOT_thick</w:t>
      </w:r>
      <w:proofErr w:type="spellEnd"/>
      <w:r w:rsidRPr="00F36A62">
        <w:rPr>
          <w:rFonts w:ascii="Times New Roman" w:hAnsi="Times New Roman" w:cs="Times New Roman"/>
          <w:sz w:val="24"/>
          <w:szCs w:val="24"/>
        </w:rPr>
        <w:t xml:space="preserve"> and </w:t>
      </w:r>
      <w:proofErr w:type="spellStart"/>
      <w:r w:rsidRPr="00F36A62">
        <w:rPr>
          <w:rFonts w:ascii="Times New Roman" w:hAnsi="Times New Roman" w:cs="Times New Roman"/>
          <w:sz w:val="24"/>
          <w:szCs w:val="24"/>
        </w:rPr>
        <w:t>DOT_thin</w:t>
      </w:r>
      <w:proofErr w:type="spellEnd"/>
      <w:r w:rsidRPr="00F36A62">
        <w:rPr>
          <w:rFonts w:ascii="Times New Roman" w:hAnsi="Times New Roman" w:cs="Times New Roman"/>
          <w:sz w:val="24"/>
          <w:szCs w:val="24"/>
        </w:rPr>
        <w:t xml:space="preserve"> samples fitted to </w:t>
      </w:r>
      <w:r w:rsidR="00503F64">
        <w:rPr>
          <w:rFonts w:ascii="Times New Roman" w:hAnsi="Times New Roman" w:cs="Times New Roman"/>
          <w:sz w:val="24"/>
          <w:szCs w:val="24"/>
        </w:rPr>
        <w:t xml:space="preserve">the same bilayer model except using </w:t>
      </w:r>
      <w:r w:rsidRPr="00F36A62">
        <w:rPr>
          <w:rFonts w:ascii="Times New Roman" w:hAnsi="Times New Roman" w:cs="Times New Roman"/>
          <w:sz w:val="24"/>
          <w:szCs w:val="24"/>
        </w:rPr>
        <w:t xml:space="preserve">an isotropic </w:t>
      </w:r>
      <w:r w:rsidR="00503F64">
        <w:rPr>
          <w:rFonts w:ascii="Times New Roman" w:hAnsi="Times New Roman" w:cs="Times New Roman"/>
          <w:sz w:val="24"/>
          <w:szCs w:val="24"/>
        </w:rPr>
        <w:t xml:space="preserve">optical </w:t>
      </w:r>
      <w:r w:rsidRPr="00F36A62">
        <w:rPr>
          <w:rFonts w:ascii="Times New Roman" w:hAnsi="Times New Roman" w:cs="Times New Roman"/>
          <w:sz w:val="24"/>
          <w:szCs w:val="24"/>
        </w:rPr>
        <w:t xml:space="preserve">model of the PEDOT-rich bulk. The </w:t>
      </w:r>
      <w:r w:rsidR="00503F64">
        <w:rPr>
          <w:rFonts w:ascii="Times New Roman" w:hAnsi="Times New Roman" w:cs="Times New Roman"/>
          <w:sz w:val="24"/>
          <w:szCs w:val="24"/>
        </w:rPr>
        <w:t xml:space="preserve">isotropic </w:t>
      </w:r>
      <w:r w:rsidRPr="00F36A62">
        <w:rPr>
          <w:rFonts w:ascii="Times New Roman" w:hAnsi="Times New Roman" w:cs="Times New Roman"/>
          <w:sz w:val="24"/>
          <w:szCs w:val="24"/>
        </w:rPr>
        <w:t>optical models for the PEDOT-rich bulk are shown in</w:t>
      </w:r>
      <w:r w:rsidR="001F2BC8" w:rsidRPr="00F36A62">
        <w:rPr>
          <w:rFonts w:ascii="Times New Roman" w:hAnsi="Times New Roman" w:cs="Times New Roman"/>
          <w:b/>
          <w:bCs/>
          <w:sz w:val="24"/>
          <w:szCs w:val="24"/>
        </w:rPr>
        <w:t xml:space="preserve"> </w:t>
      </w:r>
      <w:r w:rsidR="001F2BC8" w:rsidRPr="00F36A62">
        <w:rPr>
          <w:rFonts w:ascii="Times New Roman" w:hAnsi="Times New Roman" w:cs="Times New Roman"/>
          <w:b/>
          <w:bCs/>
          <w:sz w:val="24"/>
          <w:szCs w:val="24"/>
        </w:rPr>
        <w:fldChar w:fldCharType="begin"/>
      </w:r>
      <w:r w:rsidR="001F2BC8" w:rsidRPr="00F36A62">
        <w:rPr>
          <w:rFonts w:ascii="Times New Roman" w:hAnsi="Times New Roman" w:cs="Times New Roman"/>
          <w:b/>
          <w:bCs/>
          <w:sz w:val="24"/>
          <w:szCs w:val="24"/>
        </w:rPr>
        <w:instrText xml:space="preserve"> REF _Ref104214270 \h  \* MERGEFORMAT </w:instrText>
      </w:r>
      <w:r w:rsidR="001F2BC8" w:rsidRPr="00F36A62">
        <w:rPr>
          <w:rFonts w:ascii="Times New Roman" w:hAnsi="Times New Roman" w:cs="Times New Roman"/>
          <w:b/>
          <w:bCs/>
          <w:sz w:val="24"/>
          <w:szCs w:val="24"/>
        </w:rPr>
      </w:r>
      <w:r w:rsidR="001F2BC8" w:rsidRPr="00F36A62">
        <w:rPr>
          <w:rFonts w:ascii="Times New Roman" w:hAnsi="Times New Roman" w:cs="Times New Roman"/>
          <w:b/>
          <w:bCs/>
          <w:sz w:val="24"/>
          <w:szCs w:val="24"/>
        </w:rPr>
        <w:fldChar w:fldCharType="separate"/>
      </w:r>
      <w:r w:rsidR="0064372D" w:rsidRPr="0064372D">
        <w:rPr>
          <w:rFonts w:ascii="Times New Roman" w:hAnsi="Times New Roman" w:cs="Times New Roman"/>
          <w:b/>
          <w:bCs/>
          <w:sz w:val="24"/>
          <w:szCs w:val="24"/>
        </w:rPr>
        <w:t xml:space="preserve">Fig. </w:t>
      </w:r>
      <w:r w:rsidR="001F2BC8" w:rsidRPr="00F36A62">
        <w:rPr>
          <w:rFonts w:ascii="Times New Roman" w:hAnsi="Times New Roman" w:cs="Times New Roman"/>
          <w:b/>
          <w:bCs/>
          <w:sz w:val="24"/>
          <w:szCs w:val="24"/>
        </w:rPr>
        <w:fldChar w:fldCharType="end"/>
      </w:r>
      <w:r w:rsidR="0073270F">
        <w:rPr>
          <w:rFonts w:ascii="Times New Roman" w:hAnsi="Times New Roman" w:cs="Times New Roman"/>
          <w:b/>
          <w:bCs/>
          <w:sz w:val="24"/>
          <w:szCs w:val="24"/>
        </w:rPr>
        <w:t>S</w:t>
      </w:r>
      <w:r w:rsidR="002446F7">
        <w:rPr>
          <w:rFonts w:ascii="Times New Roman" w:hAnsi="Times New Roman" w:cs="Times New Roman"/>
          <w:b/>
          <w:bCs/>
          <w:sz w:val="24"/>
          <w:szCs w:val="24"/>
        </w:rPr>
        <w:t>3B</w:t>
      </w:r>
      <w:r w:rsidR="001F2BC8" w:rsidRPr="00F36A62">
        <w:rPr>
          <w:rFonts w:ascii="Times New Roman" w:hAnsi="Times New Roman" w:cs="Times New Roman"/>
          <w:b/>
          <w:bCs/>
          <w:sz w:val="24"/>
          <w:szCs w:val="24"/>
        </w:rPr>
        <w:t xml:space="preserve"> </w:t>
      </w:r>
      <w:r w:rsidR="001F2BC8" w:rsidRPr="00F36A62">
        <w:rPr>
          <w:rFonts w:ascii="Times New Roman" w:hAnsi="Times New Roman" w:cs="Times New Roman"/>
          <w:sz w:val="24"/>
          <w:szCs w:val="24"/>
        </w:rPr>
        <w:t xml:space="preserve">and </w:t>
      </w:r>
      <w:r w:rsidR="001F2BC8" w:rsidRPr="00F36A62">
        <w:rPr>
          <w:rFonts w:ascii="Times New Roman" w:hAnsi="Times New Roman" w:cs="Times New Roman"/>
          <w:b/>
          <w:bCs/>
          <w:sz w:val="24"/>
          <w:szCs w:val="24"/>
        </w:rPr>
        <w:fldChar w:fldCharType="begin"/>
      </w:r>
      <w:r w:rsidR="001F2BC8" w:rsidRPr="00F36A62">
        <w:rPr>
          <w:rFonts w:ascii="Times New Roman" w:hAnsi="Times New Roman" w:cs="Times New Roman"/>
          <w:b/>
          <w:bCs/>
          <w:sz w:val="24"/>
          <w:szCs w:val="24"/>
        </w:rPr>
        <w:instrText xml:space="preserve"> REF _Ref104214270 \h  \* MERGEFORMAT </w:instrText>
      </w:r>
      <w:r w:rsidR="001F2BC8" w:rsidRPr="00F36A62">
        <w:rPr>
          <w:rFonts w:ascii="Times New Roman" w:hAnsi="Times New Roman" w:cs="Times New Roman"/>
          <w:b/>
          <w:bCs/>
          <w:sz w:val="24"/>
          <w:szCs w:val="24"/>
        </w:rPr>
      </w:r>
      <w:r w:rsidR="001F2BC8" w:rsidRPr="00F36A62">
        <w:rPr>
          <w:rFonts w:ascii="Times New Roman" w:hAnsi="Times New Roman" w:cs="Times New Roman"/>
          <w:b/>
          <w:bCs/>
          <w:sz w:val="24"/>
          <w:szCs w:val="24"/>
        </w:rPr>
        <w:fldChar w:fldCharType="separate"/>
      </w:r>
      <w:r w:rsidR="0064372D" w:rsidRPr="0064372D">
        <w:rPr>
          <w:rFonts w:ascii="Times New Roman" w:hAnsi="Times New Roman" w:cs="Times New Roman"/>
          <w:b/>
          <w:bCs/>
          <w:sz w:val="24"/>
          <w:szCs w:val="24"/>
        </w:rPr>
        <w:t xml:space="preserve">Fig. </w:t>
      </w:r>
      <w:r w:rsidR="001F2BC8" w:rsidRPr="00F36A62">
        <w:rPr>
          <w:rFonts w:ascii="Times New Roman" w:hAnsi="Times New Roman" w:cs="Times New Roman"/>
          <w:b/>
          <w:bCs/>
          <w:sz w:val="24"/>
          <w:szCs w:val="24"/>
        </w:rPr>
        <w:fldChar w:fldCharType="end"/>
      </w:r>
      <w:r w:rsidR="0073270F">
        <w:rPr>
          <w:rFonts w:ascii="Times New Roman" w:hAnsi="Times New Roman" w:cs="Times New Roman"/>
          <w:b/>
          <w:bCs/>
          <w:sz w:val="24"/>
          <w:szCs w:val="24"/>
        </w:rPr>
        <w:t>S</w:t>
      </w:r>
      <w:r w:rsidR="002446F7">
        <w:rPr>
          <w:rFonts w:ascii="Times New Roman" w:hAnsi="Times New Roman" w:cs="Times New Roman"/>
          <w:b/>
          <w:bCs/>
          <w:sz w:val="24"/>
          <w:szCs w:val="24"/>
        </w:rPr>
        <w:t>3D</w:t>
      </w:r>
      <w:r w:rsidRPr="00F36A62">
        <w:rPr>
          <w:rFonts w:ascii="Times New Roman" w:hAnsi="Times New Roman" w:cs="Times New Roman"/>
          <w:sz w:val="24"/>
          <w:szCs w:val="24"/>
        </w:rPr>
        <w:t>,</w:t>
      </w:r>
      <w:r w:rsidRPr="00F36A62">
        <w:rPr>
          <w:rFonts w:ascii="Times New Roman" w:hAnsi="Times New Roman" w:cs="Times New Roman"/>
          <w:b/>
          <w:bCs/>
          <w:sz w:val="24"/>
          <w:szCs w:val="24"/>
        </w:rPr>
        <w:t xml:space="preserve"> </w:t>
      </w:r>
      <w:r w:rsidRPr="00F36A62">
        <w:rPr>
          <w:rFonts w:ascii="Times New Roman" w:hAnsi="Times New Roman" w:cs="Times New Roman"/>
          <w:sz w:val="24"/>
          <w:szCs w:val="24"/>
        </w:rPr>
        <w:t xml:space="preserve">respectively. These fits are significantly than the uniaxial model despite having significantly more fit parameters. Also, the optical models do not resemble absorbance data. This highlights the necessity to generate uniaxial optical models for conjugated polymer thin films. </w:t>
      </w:r>
      <w:r w:rsidR="0049751B" w:rsidRPr="00F36A62">
        <w:rPr>
          <w:rFonts w:ascii="Times New Roman" w:hAnsi="Times New Roman" w:cs="Times New Roman"/>
          <w:b/>
          <w:bCs/>
          <w:sz w:val="24"/>
          <w:szCs w:val="24"/>
        </w:rPr>
        <w:fldChar w:fldCharType="begin"/>
      </w:r>
      <w:r w:rsidR="0049751B" w:rsidRPr="00F36A62">
        <w:rPr>
          <w:rFonts w:ascii="Times New Roman" w:hAnsi="Times New Roman" w:cs="Times New Roman"/>
          <w:b/>
          <w:bCs/>
          <w:sz w:val="24"/>
          <w:szCs w:val="24"/>
        </w:rPr>
        <w:instrText xml:space="preserve"> REF _Ref104214270 \h  \* MERGEFORMAT </w:instrText>
      </w:r>
      <w:r w:rsidR="0049751B" w:rsidRPr="00F36A62">
        <w:rPr>
          <w:rFonts w:ascii="Times New Roman" w:hAnsi="Times New Roman" w:cs="Times New Roman"/>
          <w:b/>
          <w:bCs/>
          <w:sz w:val="24"/>
          <w:szCs w:val="24"/>
        </w:rPr>
      </w:r>
      <w:r w:rsidR="0049751B" w:rsidRPr="00F36A62">
        <w:rPr>
          <w:rFonts w:ascii="Times New Roman" w:hAnsi="Times New Roman" w:cs="Times New Roman"/>
          <w:b/>
          <w:bCs/>
          <w:sz w:val="24"/>
          <w:szCs w:val="24"/>
        </w:rPr>
        <w:fldChar w:fldCharType="separate"/>
      </w:r>
      <w:r w:rsidR="0064372D" w:rsidRPr="0064372D">
        <w:rPr>
          <w:rFonts w:ascii="Times New Roman" w:hAnsi="Times New Roman" w:cs="Times New Roman"/>
          <w:b/>
          <w:bCs/>
          <w:sz w:val="24"/>
          <w:szCs w:val="24"/>
        </w:rPr>
        <w:t xml:space="preserve">Fig. </w:t>
      </w:r>
      <w:r w:rsidR="0049751B" w:rsidRPr="00F36A62">
        <w:rPr>
          <w:rFonts w:ascii="Times New Roman" w:hAnsi="Times New Roman" w:cs="Times New Roman"/>
          <w:b/>
          <w:bCs/>
          <w:sz w:val="24"/>
          <w:szCs w:val="24"/>
        </w:rPr>
        <w:fldChar w:fldCharType="end"/>
      </w:r>
      <w:r w:rsidR="0073270F">
        <w:rPr>
          <w:rFonts w:ascii="Times New Roman" w:hAnsi="Times New Roman" w:cs="Times New Roman"/>
          <w:b/>
          <w:bCs/>
          <w:sz w:val="24"/>
          <w:szCs w:val="24"/>
        </w:rPr>
        <w:t>S</w:t>
      </w:r>
      <w:r w:rsidR="002446F7">
        <w:rPr>
          <w:rFonts w:ascii="Times New Roman" w:hAnsi="Times New Roman" w:cs="Times New Roman"/>
          <w:b/>
          <w:bCs/>
          <w:sz w:val="24"/>
          <w:szCs w:val="24"/>
        </w:rPr>
        <w:t>3E</w:t>
      </w:r>
      <w:r w:rsidRPr="00F36A62">
        <w:rPr>
          <w:rFonts w:ascii="Times New Roman" w:hAnsi="Times New Roman" w:cs="Times New Roman"/>
          <w:sz w:val="24"/>
          <w:szCs w:val="24"/>
        </w:rPr>
        <w:t xml:space="preserve"> is of the bilayer reversed with the PSS-rich layer below the PEDOT-rich layer and </w:t>
      </w:r>
      <w:r w:rsidR="0049751B" w:rsidRPr="00F36A62">
        <w:rPr>
          <w:rFonts w:ascii="Times New Roman" w:hAnsi="Times New Roman" w:cs="Times New Roman"/>
          <w:b/>
          <w:bCs/>
          <w:sz w:val="24"/>
          <w:szCs w:val="24"/>
        </w:rPr>
        <w:fldChar w:fldCharType="begin"/>
      </w:r>
      <w:r w:rsidR="0049751B" w:rsidRPr="00F36A62">
        <w:rPr>
          <w:rFonts w:ascii="Times New Roman" w:hAnsi="Times New Roman" w:cs="Times New Roman"/>
          <w:b/>
          <w:bCs/>
          <w:sz w:val="24"/>
          <w:szCs w:val="24"/>
        </w:rPr>
        <w:instrText xml:space="preserve"> REF _Ref104214270 \h  \* MERGEFORMAT </w:instrText>
      </w:r>
      <w:r w:rsidR="0049751B" w:rsidRPr="00F36A62">
        <w:rPr>
          <w:rFonts w:ascii="Times New Roman" w:hAnsi="Times New Roman" w:cs="Times New Roman"/>
          <w:b/>
          <w:bCs/>
          <w:sz w:val="24"/>
          <w:szCs w:val="24"/>
        </w:rPr>
      </w:r>
      <w:r w:rsidR="0049751B" w:rsidRPr="00F36A62">
        <w:rPr>
          <w:rFonts w:ascii="Times New Roman" w:hAnsi="Times New Roman" w:cs="Times New Roman"/>
          <w:b/>
          <w:bCs/>
          <w:sz w:val="24"/>
          <w:szCs w:val="24"/>
        </w:rPr>
        <w:fldChar w:fldCharType="separate"/>
      </w:r>
      <w:r w:rsidR="0064372D" w:rsidRPr="0064372D">
        <w:rPr>
          <w:rFonts w:ascii="Times New Roman" w:hAnsi="Times New Roman" w:cs="Times New Roman"/>
          <w:b/>
          <w:bCs/>
          <w:sz w:val="24"/>
          <w:szCs w:val="24"/>
        </w:rPr>
        <w:t xml:space="preserve">Fig. </w:t>
      </w:r>
      <w:r w:rsidR="0049751B" w:rsidRPr="00F36A62">
        <w:rPr>
          <w:rFonts w:ascii="Times New Roman" w:hAnsi="Times New Roman" w:cs="Times New Roman"/>
          <w:b/>
          <w:bCs/>
          <w:sz w:val="24"/>
          <w:szCs w:val="24"/>
        </w:rPr>
        <w:fldChar w:fldCharType="end"/>
      </w:r>
      <w:r w:rsidR="0073270F">
        <w:rPr>
          <w:rFonts w:ascii="Times New Roman" w:hAnsi="Times New Roman" w:cs="Times New Roman"/>
          <w:b/>
          <w:bCs/>
          <w:sz w:val="24"/>
          <w:szCs w:val="24"/>
        </w:rPr>
        <w:t>S</w:t>
      </w:r>
      <w:r w:rsidR="002446F7">
        <w:rPr>
          <w:rFonts w:ascii="Times New Roman" w:hAnsi="Times New Roman" w:cs="Times New Roman"/>
          <w:b/>
          <w:bCs/>
          <w:sz w:val="24"/>
          <w:szCs w:val="24"/>
        </w:rPr>
        <w:t>3F</w:t>
      </w:r>
      <w:r w:rsidRPr="00F36A62">
        <w:rPr>
          <w:rFonts w:ascii="Times New Roman" w:hAnsi="Times New Roman" w:cs="Times New Roman"/>
          <w:sz w:val="24"/>
          <w:szCs w:val="24"/>
        </w:rPr>
        <w:t xml:space="preserve"> is of a single PEDOT-rich layer and no PSS-rich layer. All parameters are </w:t>
      </w:r>
      <w:r w:rsidRPr="00F36A62">
        <w:rPr>
          <w:rFonts w:ascii="Times New Roman" w:hAnsi="Times New Roman" w:cs="Times New Roman"/>
          <w:sz w:val="24"/>
          <w:szCs w:val="24"/>
        </w:rPr>
        <w:lastRenderedPageBreak/>
        <w:t xml:space="preserve">shown in </w:t>
      </w:r>
      <w:r w:rsidR="0049751B" w:rsidRPr="00F36A62">
        <w:rPr>
          <w:rFonts w:ascii="Times New Roman" w:hAnsi="Times New Roman" w:cs="Times New Roman"/>
          <w:b/>
          <w:bCs/>
          <w:sz w:val="24"/>
          <w:szCs w:val="24"/>
        </w:rPr>
        <w:fldChar w:fldCharType="begin"/>
      </w:r>
      <w:r w:rsidR="0049751B" w:rsidRPr="00F36A62">
        <w:rPr>
          <w:rFonts w:ascii="Times New Roman" w:hAnsi="Times New Roman" w:cs="Times New Roman"/>
          <w:b/>
          <w:bCs/>
          <w:sz w:val="24"/>
          <w:szCs w:val="24"/>
        </w:rPr>
        <w:instrText xml:space="preserve"> REF _Ref104214052 \h  \* MERGEFORMAT </w:instrText>
      </w:r>
      <w:r w:rsidR="0049751B" w:rsidRPr="00F36A62">
        <w:rPr>
          <w:rFonts w:ascii="Times New Roman" w:hAnsi="Times New Roman" w:cs="Times New Roman"/>
          <w:b/>
          <w:bCs/>
          <w:sz w:val="24"/>
          <w:szCs w:val="24"/>
        </w:rPr>
      </w:r>
      <w:r w:rsidR="0049751B" w:rsidRPr="00F36A62">
        <w:rPr>
          <w:rFonts w:ascii="Times New Roman" w:hAnsi="Times New Roman" w:cs="Times New Roman"/>
          <w:b/>
          <w:bCs/>
          <w:sz w:val="24"/>
          <w:szCs w:val="24"/>
        </w:rPr>
        <w:fldChar w:fldCharType="separate"/>
      </w:r>
      <w:r w:rsidR="0064372D" w:rsidRPr="0064372D">
        <w:rPr>
          <w:rFonts w:ascii="Times New Roman" w:hAnsi="Times New Roman" w:cs="Times New Roman"/>
          <w:b/>
          <w:bCs/>
          <w:sz w:val="24"/>
          <w:szCs w:val="24"/>
        </w:rPr>
        <w:t>Table</w:t>
      </w:r>
      <w:r w:rsidR="0049751B" w:rsidRPr="00F36A62">
        <w:rPr>
          <w:rFonts w:ascii="Times New Roman" w:hAnsi="Times New Roman" w:cs="Times New Roman"/>
          <w:b/>
          <w:bCs/>
          <w:sz w:val="24"/>
          <w:szCs w:val="24"/>
        </w:rPr>
        <w:fldChar w:fldCharType="end"/>
      </w:r>
      <w:r w:rsidR="002446F7">
        <w:rPr>
          <w:rFonts w:ascii="Times New Roman" w:hAnsi="Times New Roman" w:cs="Times New Roman"/>
          <w:b/>
          <w:bCs/>
          <w:sz w:val="24"/>
          <w:szCs w:val="24"/>
        </w:rPr>
        <w:t xml:space="preserve"> S1</w:t>
      </w:r>
      <w:r w:rsidRPr="00F36A62">
        <w:rPr>
          <w:rFonts w:ascii="Times New Roman" w:hAnsi="Times New Roman" w:cs="Times New Roman"/>
          <w:sz w:val="24"/>
          <w:szCs w:val="24"/>
        </w:rPr>
        <w:t>. The MSE for both alternative models are significantly higher than that for the primary model where the PSS-rich layer is on top. In particular, the reversed bilayer required an unphysical negative thickness of the PEDOT-rich bulk.</w:t>
      </w:r>
    </w:p>
    <w:p w14:paraId="60FE47FA" w14:textId="77777777" w:rsidR="00BC55AA" w:rsidRPr="00F36A62" w:rsidRDefault="00BC55AA" w:rsidP="00BC55AA">
      <w:pPr>
        <w:autoSpaceDE w:val="0"/>
        <w:autoSpaceDN w:val="0"/>
        <w:adjustRightInd w:val="0"/>
        <w:spacing w:after="0" w:line="360" w:lineRule="auto"/>
        <w:jc w:val="both"/>
        <w:rPr>
          <w:rFonts w:ascii="Times New Roman" w:hAnsi="Times New Roman" w:cs="Times New Roman"/>
          <w:bCs/>
          <w:sz w:val="24"/>
          <w:szCs w:val="24"/>
          <w:shd w:val="clear" w:color="auto" w:fill="FFFFFF"/>
        </w:rPr>
      </w:pPr>
    </w:p>
    <w:p w14:paraId="7D668CF0" w14:textId="4F4C9570" w:rsidR="00BC55AA" w:rsidRPr="00F36A62" w:rsidRDefault="002364E9" w:rsidP="000408EF">
      <w:pPr>
        <w:keepNext/>
        <w:autoSpaceDE w:val="0"/>
        <w:autoSpaceDN w:val="0"/>
        <w:adjustRightInd w:val="0"/>
        <w:spacing w:after="0" w:line="360" w:lineRule="auto"/>
        <w:jc w:val="both"/>
        <w:rPr>
          <w:rFonts w:ascii="Times New Roman" w:hAnsi="Times New Roman" w:cs="Times New Roman"/>
          <w:sz w:val="24"/>
          <w:szCs w:val="24"/>
        </w:rPr>
      </w:pPr>
      <w:r w:rsidRPr="00F36A62">
        <w:rPr>
          <w:rFonts w:ascii="Times New Roman" w:hAnsi="Times New Roman" w:cs="Times New Roman"/>
          <w:noProof/>
          <w:sz w:val="24"/>
          <w:szCs w:val="24"/>
        </w:rPr>
        <w:drawing>
          <wp:inline distT="0" distB="0" distL="0" distR="0" wp14:anchorId="22F8988D" wp14:editId="74AB14D5">
            <wp:extent cx="6019800" cy="29400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51485" cy="2955567"/>
                    </a:xfrm>
                    <a:prstGeom prst="rect">
                      <a:avLst/>
                    </a:prstGeom>
                    <a:noFill/>
                  </pic:spPr>
                </pic:pic>
              </a:graphicData>
            </a:graphic>
          </wp:inline>
        </w:drawing>
      </w:r>
    </w:p>
    <w:p w14:paraId="161C258E" w14:textId="6422F19F" w:rsidR="00BC55AA" w:rsidRPr="00F36A62" w:rsidRDefault="00BC55AA" w:rsidP="000408EF">
      <w:pPr>
        <w:pStyle w:val="Caption"/>
        <w:jc w:val="both"/>
        <w:rPr>
          <w:rFonts w:ascii="Times New Roman" w:hAnsi="Times New Roman" w:cs="Times New Roman"/>
          <w:bCs/>
          <w:i w:val="0"/>
          <w:iCs w:val="0"/>
          <w:color w:val="auto"/>
          <w:sz w:val="24"/>
          <w:szCs w:val="24"/>
          <w:shd w:val="clear" w:color="auto" w:fill="FFFFFF"/>
        </w:rPr>
      </w:pPr>
      <w:bookmarkStart w:id="3" w:name="_Ref104213904"/>
      <w:r w:rsidRPr="00F36A62">
        <w:rPr>
          <w:rFonts w:ascii="Times New Roman" w:hAnsi="Times New Roman" w:cs="Times New Roman"/>
          <w:i w:val="0"/>
          <w:iCs w:val="0"/>
          <w:color w:val="auto"/>
          <w:sz w:val="24"/>
          <w:szCs w:val="24"/>
        </w:rPr>
        <w:t>Fig</w:t>
      </w:r>
      <w:r w:rsidR="00387F5C" w:rsidRPr="00F36A62">
        <w:rPr>
          <w:rFonts w:ascii="Times New Roman" w:hAnsi="Times New Roman" w:cs="Times New Roman"/>
          <w:i w:val="0"/>
          <w:iCs w:val="0"/>
          <w:color w:val="auto"/>
          <w:sz w:val="24"/>
          <w:szCs w:val="24"/>
        </w:rPr>
        <w:t>.</w:t>
      </w:r>
      <w:bookmarkEnd w:id="3"/>
      <w:r w:rsidR="001B12A1">
        <w:rPr>
          <w:rFonts w:ascii="Times New Roman" w:hAnsi="Times New Roman" w:cs="Times New Roman"/>
          <w:i w:val="0"/>
          <w:iCs w:val="0"/>
          <w:color w:val="auto"/>
          <w:sz w:val="24"/>
          <w:szCs w:val="24"/>
        </w:rPr>
        <w:t xml:space="preserve"> S2</w:t>
      </w:r>
      <w:r w:rsidRPr="00F36A62">
        <w:rPr>
          <w:rFonts w:ascii="Times New Roman" w:hAnsi="Times New Roman" w:cs="Times New Roman"/>
          <w:i w:val="0"/>
          <w:iCs w:val="0"/>
          <w:color w:val="auto"/>
          <w:sz w:val="24"/>
          <w:szCs w:val="24"/>
        </w:rPr>
        <w:t xml:space="preserve">: </w:t>
      </w:r>
      <w:r w:rsidR="00E826EF" w:rsidRPr="00F36A62">
        <w:rPr>
          <w:rFonts w:ascii="Times New Roman" w:hAnsi="Times New Roman" w:cs="Times New Roman"/>
          <w:b/>
          <w:bCs/>
          <w:i w:val="0"/>
          <w:iCs w:val="0"/>
          <w:color w:val="auto"/>
          <w:sz w:val="24"/>
          <w:szCs w:val="24"/>
        </w:rPr>
        <w:t xml:space="preserve">VASE </w:t>
      </w:r>
      <w:r w:rsidR="009F7D6A" w:rsidRPr="00F36A62">
        <w:rPr>
          <w:rFonts w:ascii="Times New Roman" w:hAnsi="Times New Roman" w:cs="Times New Roman"/>
          <w:b/>
          <w:bCs/>
          <w:i w:val="0"/>
          <w:iCs w:val="0"/>
          <w:color w:val="auto"/>
          <w:sz w:val="24"/>
          <w:szCs w:val="24"/>
        </w:rPr>
        <w:t xml:space="preserve">Models </w:t>
      </w:r>
      <w:r w:rsidR="00E826EF" w:rsidRPr="00F36A62">
        <w:rPr>
          <w:rFonts w:ascii="Times New Roman" w:hAnsi="Times New Roman" w:cs="Times New Roman"/>
          <w:b/>
          <w:bCs/>
          <w:i w:val="0"/>
          <w:iCs w:val="0"/>
          <w:color w:val="auto"/>
          <w:sz w:val="24"/>
          <w:szCs w:val="24"/>
        </w:rPr>
        <w:t xml:space="preserve">of PEDOT </w:t>
      </w:r>
      <w:r w:rsidR="00D12F30">
        <w:rPr>
          <w:rFonts w:ascii="Times New Roman" w:hAnsi="Times New Roman" w:cs="Times New Roman"/>
          <w:b/>
          <w:bCs/>
          <w:i w:val="0"/>
          <w:iCs w:val="0"/>
          <w:color w:val="auto"/>
          <w:sz w:val="24"/>
          <w:szCs w:val="24"/>
        </w:rPr>
        <w:t>B</w:t>
      </w:r>
      <w:r w:rsidR="00E826EF" w:rsidRPr="00F36A62">
        <w:rPr>
          <w:rFonts w:ascii="Times New Roman" w:hAnsi="Times New Roman" w:cs="Times New Roman"/>
          <w:b/>
          <w:bCs/>
          <w:i w:val="0"/>
          <w:iCs w:val="0"/>
          <w:color w:val="auto"/>
          <w:sz w:val="24"/>
          <w:szCs w:val="24"/>
        </w:rPr>
        <w:t>ulk and PSS</w:t>
      </w:r>
      <w:r w:rsidR="009F7D6A" w:rsidRPr="00F36A62">
        <w:rPr>
          <w:rFonts w:ascii="Times New Roman" w:hAnsi="Times New Roman" w:cs="Times New Roman"/>
          <w:i w:val="0"/>
          <w:iCs w:val="0"/>
          <w:color w:val="auto"/>
          <w:sz w:val="24"/>
          <w:szCs w:val="24"/>
        </w:rPr>
        <w:t xml:space="preserve">: </w:t>
      </w:r>
      <w:r w:rsidRPr="00F36A62">
        <w:rPr>
          <w:rFonts w:ascii="Times New Roman" w:hAnsi="Times New Roman" w:cs="Times New Roman"/>
          <w:i w:val="0"/>
          <w:iCs w:val="0"/>
          <w:color w:val="auto"/>
          <w:sz w:val="24"/>
          <w:szCs w:val="24"/>
        </w:rPr>
        <w:t xml:space="preserve">VASE measurements of PEDOT-rich bulk (washed via sonication) films on two different Si substrates with: </w:t>
      </w:r>
      <w:r w:rsidR="002364E9" w:rsidRPr="00F36A62">
        <w:rPr>
          <w:rFonts w:ascii="Times New Roman" w:hAnsi="Times New Roman" w:cs="Times New Roman"/>
          <w:i w:val="0"/>
          <w:iCs w:val="0"/>
          <w:color w:val="auto"/>
          <w:sz w:val="24"/>
          <w:szCs w:val="24"/>
        </w:rPr>
        <w:t>(A</w:t>
      </w:r>
      <w:r w:rsidRPr="00F36A62">
        <w:rPr>
          <w:rFonts w:ascii="Times New Roman" w:hAnsi="Times New Roman" w:cs="Times New Roman"/>
          <w:i w:val="0"/>
          <w:iCs w:val="0"/>
          <w:color w:val="auto"/>
          <w:sz w:val="24"/>
          <w:szCs w:val="24"/>
        </w:rPr>
        <w:t xml:space="preserve">) thermally grown oxide and </w:t>
      </w:r>
      <w:r w:rsidR="002364E9" w:rsidRPr="00F36A62">
        <w:rPr>
          <w:rFonts w:ascii="Times New Roman" w:hAnsi="Times New Roman" w:cs="Times New Roman"/>
          <w:i w:val="0"/>
          <w:iCs w:val="0"/>
          <w:color w:val="auto"/>
          <w:sz w:val="24"/>
          <w:szCs w:val="24"/>
        </w:rPr>
        <w:t>(B</w:t>
      </w:r>
      <w:r w:rsidRPr="00F36A62">
        <w:rPr>
          <w:rFonts w:ascii="Times New Roman" w:hAnsi="Times New Roman" w:cs="Times New Roman"/>
          <w:i w:val="0"/>
          <w:iCs w:val="0"/>
          <w:color w:val="auto"/>
          <w:sz w:val="24"/>
          <w:szCs w:val="24"/>
        </w:rPr>
        <w:t xml:space="preserve">) native oxide. </w:t>
      </w:r>
      <w:r w:rsidR="002364E9" w:rsidRPr="00F36A62">
        <w:rPr>
          <w:rFonts w:ascii="Times New Roman" w:hAnsi="Times New Roman" w:cs="Times New Roman"/>
          <w:i w:val="0"/>
          <w:iCs w:val="0"/>
          <w:color w:val="auto"/>
          <w:sz w:val="24"/>
          <w:szCs w:val="24"/>
        </w:rPr>
        <w:t>(C</w:t>
      </w:r>
      <w:r w:rsidRPr="00F36A62">
        <w:rPr>
          <w:rFonts w:ascii="Times New Roman" w:hAnsi="Times New Roman" w:cs="Times New Roman"/>
          <w:i w:val="0"/>
          <w:iCs w:val="0"/>
          <w:color w:val="auto"/>
          <w:sz w:val="24"/>
          <w:szCs w:val="24"/>
        </w:rPr>
        <w:t xml:space="preserve">) The optical constants, n (real) and k (imaginary), from a (dark red and blue) and b (light red and blue). VASE data for </w:t>
      </w:r>
      <w:r w:rsidR="002364E9" w:rsidRPr="00F36A62">
        <w:rPr>
          <w:rFonts w:ascii="Times New Roman" w:hAnsi="Times New Roman" w:cs="Times New Roman"/>
          <w:i w:val="0"/>
          <w:iCs w:val="0"/>
          <w:color w:val="auto"/>
          <w:sz w:val="24"/>
          <w:szCs w:val="24"/>
        </w:rPr>
        <w:t>(D</w:t>
      </w:r>
      <w:r w:rsidRPr="00F36A62">
        <w:rPr>
          <w:rFonts w:ascii="Times New Roman" w:hAnsi="Times New Roman" w:cs="Times New Roman"/>
          <w:i w:val="0"/>
          <w:iCs w:val="0"/>
          <w:color w:val="auto"/>
          <w:sz w:val="24"/>
          <w:szCs w:val="24"/>
        </w:rPr>
        <w:t xml:space="preserve">) PSS with GOPS with optical constants in e. The PSS solution is prepared by diluting with DI-water in the ratio of 1:10 and mixing 0.14 vol.% of GOPS. </w:t>
      </w:r>
      <w:r w:rsidR="00D62D76" w:rsidRPr="00F36A62">
        <w:rPr>
          <w:rFonts w:ascii="Times New Roman" w:hAnsi="Times New Roman" w:cs="Times New Roman"/>
          <w:i w:val="0"/>
          <w:iCs w:val="0"/>
          <w:color w:val="auto"/>
          <w:sz w:val="24"/>
          <w:szCs w:val="24"/>
        </w:rPr>
        <w:t>(F</w:t>
      </w:r>
      <w:r w:rsidRPr="00F36A62">
        <w:rPr>
          <w:rFonts w:ascii="Times New Roman" w:hAnsi="Times New Roman" w:cs="Times New Roman"/>
          <w:i w:val="0"/>
          <w:iCs w:val="0"/>
          <w:color w:val="auto"/>
          <w:sz w:val="24"/>
          <w:szCs w:val="24"/>
        </w:rPr>
        <w:t xml:space="preserve">) Fitting of </w:t>
      </w:r>
      <w:proofErr w:type="spellStart"/>
      <w:r w:rsidRPr="00F36A62">
        <w:rPr>
          <w:rFonts w:ascii="Times New Roman" w:hAnsi="Times New Roman" w:cs="Times New Roman"/>
          <w:i w:val="0"/>
          <w:iCs w:val="0"/>
          <w:color w:val="auto"/>
          <w:sz w:val="24"/>
          <w:szCs w:val="24"/>
        </w:rPr>
        <w:t>unsonicated</w:t>
      </w:r>
      <w:proofErr w:type="spellEnd"/>
      <w:r w:rsidRPr="00F36A62">
        <w:rPr>
          <w:rFonts w:ascii="Times New Roman" w:hAnsi="Times New Roman" w:cs="Times New Roman"/>
          <w:i w:val="0"/>
          <w:iCs w:val="0"/>
          <w:color w:val="auto"/>
          <w:sz w:val="24"/>
          <w:szCs w:val="24"/>
        </w:rPr>
        <w:t xml:space="preserve"> PEDOT:PSS film using optical constants from </w:t>
      </w:r>
      <w:r w:rsidR="00D62D76" w:rsidRPr="00F36A62">
        <w:rPr>
          <w:rFonts w:ascii="Times New Roman" w:hAnsi="Times New Roman" w:cs="Times New Roman"/>
          <w:i w:val="0"/>
          <w:iCs w:val="0"/>
          <w:color w:val="auto"/>
          <w:sz w:val="24"/>
          <w:szCs w:val="24"/>
        </w:rPr>
        <w:t>C</w:t>
      </w:r>
      <w:r w:rsidRPr="00F36A62">
        <w:rPr>
          <w:rFonts w:ascii="Times New Roman" w:hAnsi="Times New Roman" w:cs="Times New Roman"/>
          <w:i w:val="0"/>
          <w:iCs w:val="0"/>
          <w:color w:val="auto"/>
          <w:sz w:val="24"/>
          <w:szCs w:val="24"/>
        </w:rPr>
        <w:t xml:space="preserve"> and </w:t>
      </w:r>
      <w:r w:rsidR="00D62D76" w:rsidRPr="00F36A62">
        <w:rPr>
          <w:rFonts w:ascii="Times New Roman" w:hAnsi="Times New Roman" w:cs="Times New Roman"/>
          <w:i w:val="0"/>
          <w:iCs w:val="0"/>
          <w:color w:val="auto"/>
          <w:sz w:val="24"/>
          <w:szCs w:val="24"/>
        </w:rPr>
        <w:t>E</w:t>
      </w:r>
      <w:r w:rsidRPr="00F36A62">
        <w:rPr>
          <w:rFonts w:ascii="Times New Roman" w:hAnsi="Times New Roman" w:cs="Times New Roman"/>
          <w:i w:val="0"/>
          <w:iCs w:val="0"/>
          <w:color w:val="auto"/>
          <w:sz w:val="24"/>
          <w:szCs w:val="24"/>
        </w:rPr>
        <w:t xml:space="preserve"> where the film is spin cast once on native oxide Si substrate that shows thinner film than twice spin coated film (see </w:t>
      </w:r>
      <w:r w:rsidRPr="00F36A62">
        <w:rPr>
          <w:rFonts w:ascii="Times New Roman" w:hAnsi="Times New Roman" w:cs="Times New Roman"/>
          <w:b/>
          <w:bCs/>
          <w:i w:val="0"/>
          <w:iCs w:val="0"/>
          <w:color w:val="auto"/>
          <w:sz w:val="24"/>
          <w:szCs w:val="24"/>
        </w:rPr>
        <w:t xml:space="preserve">Table </w:t>
      </w:r>
      <w:r w:rsidR="00D12F30">
        <w:rPr>
          <w:rFonts w:ascii="Times New Roman" w:hAnsi="Times New Roman" w:cs="Times New Roman"/>
          <w:b/>
          <w:bCs/>
          <w:i w:val="0"/>
          <w:iCs w:val="0"/>
          <w:color w:val="auto"/>
          <w:sz w:val="24"/>
          <w:szCs w:val="24"/>
        </w:rPr>
        <w:t>S</w:t>
      </w:r>
      <w:r w:rsidRPr="00F36A62">
        <w:rPr>
          <w:rFonts w:ascii="Times New Roman" w:hAnsi="Times New Roman" w:cs="Times New Roman"/>
          <w:b/>
          <w:bCs/>
          <w:i w:val="0"/>
          <w:iCs w:val="0"/>
          <w:color w:val="auto"/>
          <w:sz w:val="24"/>
          <w:szCs w:val="24"/>
        </w:rPr>
        <w:t>1</w:t>
      </w:r>
      <w:r w:rsidRPr="00F36A62">
        <w:rPr>
          <w:rFonts w:ascii="Times New Roman" w:hAnsi="Times New Roman" w:cs="Times New Roman"/>
          <w:i w:val="0"/>
          <w:iCs w:val="0"/>
          <w:color w:val="auto"/>
          <w:sz w:val="24"/>
          <w:szCs w:val="24"/>
        </w:rPr>
        <w:t xml:space="preserve"> for details). All SE measurements are taken at three different angles, 65ᴼ, 70ᴼ, and 75ᴼ to get the average thickness. The solid lines </w:t>
      </w:r>
      <w:r w:rsidR="002A6A4C" w:rsidRPr="00F36A62">
        <w:rPr>
          <w:rFonts w:ascii="Times New Roman" w:hAnsi="Times New Roman" w:cs="Times New Roman"/>
          <w:i w:val="0"/>
          <w:iCs w:val="0"/>
          <w:color w:val="auto"/>
          <w:sz w:val="24"/>
          <w:szCs w:val="24"/>
        </w:rPr>
        <w:t>represent</w:t>
      </w:r>
      <w:r w:rsidRPr="00F36A62">
        <w:rPr>
          <w:rFonts w:ascii="Times New Roman" w:hAnsi="Times New Roman" w:cs="Times New Roman"/>
          <w:i w:val="0"/>
          <w:iCs w:val="0"/>
          <w:color w:val="auto"/>
          <w:sz w:val="24"/>
          <w:szCs w:val="24"/>
        </w:rPr>
        <w:t xml:space="preserve"> the data where the black dotted lines are the model fitting for the data.</w:t>
      </w:r>
    </w:p>
    <w:p w14:paraId="50D962FF" w14:textId="77777777" w:rsidR="00BC55AA" w:rsidRPr="00F36A62" w:rsidRDefault="00BC55AA" w:rsidP="00BC55AA">
      <w:pPr>
        <w:autoSpaceDE w:val="0"/>
        <w:autoSpaceDN w:val="0"/>
        <w:adjustRightInd w:val="0"/>
        <w:spacing w:after="0" w:line="360" w:lineRule="auto"/>
        <w:jc w:val="both"/>
        <w:rPr>
          <w:rFonts w:ascii="Times New Roman" w:hAnsi="Times New Roman" w:cs="Times New Roman"/>
          <w:b/>
          <w:sz w:val="24"/>
          <w:szCs w:val="24"/>
          <w:shd w:val="clear" w:color="auto" w:fill="FFFFFF"/>
        </w:rPr>
      </w:pPr>
    </w:p>
    <w:p w14:paraId="0B2AD26D" w14:textId="2CA7DF9A" w:rsidR="00BC55AA" w:rsidRPr="00F36A62" w:rsidRDefault="00D62D76" w:rsidP="00F914F5">
      <w:pPr>
        <w:keepNext/>
        <w:autoSpaceDE w:val="0"/>
        <w:autoSpaceDN w:val="0"/>
        <w:adjustRightInd w:val="0"/>
        <w:spacing w:after="0" w:line="360" w:lineRule="auto"/>
        <w:jc w:val="center"/>
        <w:rPr>
          <w:rFonts w:ascii="Times New Roman" w:hAnsi="Times New Roman" w:cs="Times New Roman"/>
          <w:sz w:val="24"/>
          <w:szCs w:val="24"/>
        </w:rPr>
      </w:pPr>
      <w:r w:rsidRPr="00F36A62">
        <w:rPr>
          <w:rFonts w:ascii="Times New Roman" w:hAnsi="Times New Roman" w:cs="Times New Roman"/>
          <w:noProof/>
          <w:sz w:val="24"/>
          <w:szCs w:val="24"/>
        </w:rPr>
        <w:lastRenderedPageBreak/>
        <w:drawing>
          <wp:inline distT="0" distB="0" distL="0" distR="0" wp14:anchorId="2EC3DB82" wp14:editId="0D5D7AA9">
            <wp:extent cx="5457825" cy="2815456"/>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79831" cy="2826808"/>
                    </a:xfrm>
                    <a:prstGeom prst="rect">
                      <a:avLst/>
                    </a:prstGeom>
                    <a:noFill/>
                  </pic:spPr>
                </pic:pic>
              </a:graphicData>
            </a:graphic>
          </wp:inline>
        </w:drawing>
      </w:r>
    </w:p>
    <w:p w14:paraId="25FA28AB" w14:textId="398977D6" w:rsidR="00BC55AA" w:rsidRPr="00F36A62" w:rsidRDefault="00BC55AA" w:rsidP="000408EF">
      <w:pPr>
        <w:pStyle w:val="Caption"/>
        <w:jc w:val="both"/>
        <w:rPr>
          <w:rFonts w:ascii="Times New Roman" w:hAnsi="Times New Roman" w:cs="Times New Roman"/>
          <w:i w:val="0"/>
          <w:iCs w:val="0"/>
          <w:color w:val="auto"/>
          <w:sz w:val="24"/>
          <w:szCs w:val="24"/>
        </w:rPr>
      </w:pPr>
      <w:bookmarkStart w:id="4" w:name="_Ref104214270"/>
      <w:bookmarkStart w:id="5" w:name="_Ref104214194"/>
      <w:r w:rsidRPr="00F36A62">
        <w:rPr>
          <w:rFonts w:ascii="Times New Roman" w:hAnsi="Times New Roman" w:cs="Times New Roman"/>
          <w:i w:val="0"/>
          <w:iCs w:val="0"/>
          <w:color w:val="auto"/>
          <w:sz w:val="24"/>
          <w:szCs w:val="24"/>
        </w:rPr>
        <w:t>Fig</w:t>
      </w:r>
      <w:r w:rsidR="00387F5C" w:rsidRPr="00F36A62">
        <w:rPr>
          <w:rFonts w:ascii="Times New Roman" w:hAnsi="Times New Roman" w:cs="Times New Roman"/>
          <w:i w:val="0"/>
          <w:iCs w:val="0"/>
          <w:color w:val="auto"/>
          <w:sz w:val="24"/>
          <w:szCs w:val="24"/>
        </w:rPr>
        <w:t>.</w:t>
      </w:r>
      <w:r w:rsidRPr="00F36A62">
        <w:rPr>
          <w:rFonts w:ascii="Times New Roman" w:hAnsi="Times New Roman" w:cs="Times New Roman"/>
          <w:i w:val="0"/>
          <w:iCs w:val="0"/>
          <w:color w:val="auto"/>
          <w:sz w:val="24"/>
          <w:szCs w:val="24"/>
        </w:rPr>
        <w:t xml:space="preserve"> </w:t>
      </w:r>
      <w:bookmarkEnd w:id="4"/>
      <w:r w:rsidR="001B12A1">
        <w:rPr>
          <w:rFonts w:ascii="Times New Roman" w:hAnsi="Times New Roman" w:cs="Times New Roman"/>
          <w:i w:val="0"/>
          <w:iCs w:val="0"/>
          <w:color w:val="auto"/>
          <w:sz w:val="24"/>
          <w:szCs w:val="24"/>
        </w:rPr>
        <w:t>S3</w:t>
      </w:r>
      <w:r w:rsidRPr="00F36A62">
        <w:rPr>
          <w:rFonts w:ascii="Times New Roman" w:hAnsi="Times New Roman" w:cs="Times New Roman"/>
          <w:i w:val="0"/>
          <w:iCs w:val="0"/>
          <w:color w:val="auto"/>
          <w:sz w:val="24"/>
          <w:szCs w:val="24"/>
        </w:rPr>
        <w:t xml:space="preserve">: </w:t>
      </w:r>
      <w:bookmarkEnd w:id="5"/>
      <w:r w:rsidR="00387F5C" w:rsidRPr="00F36A62">
        <w:rPr>
          <w:rFonts w:ascii="Times New Roman" w:hAnsi="Times New Roman" w:cs="Times New Roman"/>
          <w:b/>
          <w:bCs/>
          <w:i w:val="0"/>
          <w:iCs w:val="0"/>
          <w:color w:val="auto"/>
          <w:sz w:val="24"/>
          <w:szCs w:val="24"/>
        </w:rPr>
        <w:t>Failed Attempts</w:t>
      </w:r>
      <w:r w:rsidR="00387F5C" w:rsidRPr="00F36A62">
        <w:rPr>
          <w:rFonts w:ascii="Times New Roman" w:hAnsi="Times New Roman" w:cs="Times New Roman"/>
          <w:i w:val="0"/>
          <w:iCs w:val="0"/>
          <w:color w:val="auto"/>
          <w:sz w:val="24"/>
          <w:szCs w:val="24"/>
        </w:rPr>
        <w:t xml:space="preserve">: </w:t>
      </w:r>
      <w:r w:rsidR="00DD56FC" w:rsidRPr="00F36A62">
        <w:rPr>
          <w:rFonts w:ascii="Times New Roman" w:hAnsi="Times New Roman" w:cs="Times New Roman"/>
          <w:bCs/>
          <w:i w:val="0"/>
          <w:iCs w:val="0"/>
          <w:color w:val="auto"/>
          <w:sz w:val="24"/>
          <w:szCs w:val="24"/>
        </w:rPr>
        <w:t xml:space="preserve">Fitting the as cast PEDOT:PSS film using PSS model atop B-Spline when the solution is spin coated </w:t>
      </w:r>
      <w:r w:rsidR="00D62D76" w:rsidRPr="00F36A62">
        <w:rPr>
          <w:rFonts w:ascii="Times New Roman" w:hAnsi="Times New Roman" w:cs="Times New Roman"/>
          <w:bCs/>
          <w:i w:val="0"/>
          <w:iCs w:val="0"/>
          <w:color w:val="auto"/>
          <w:sz w:val="24"/>
          <w:szCs w:val="24"/>
        </w:rPr>
        <w:t>(A</w:t>
      </w:r>
      <w:r w:rsidR="00DD56FC" w:rsidRPr="00F36A62">
        <w:rPr>
          <w:rFonts w:ascii="Times New Roman" w:hAnsi="Times New Roman" w:cs="Times New Roman"/>
          <w:bCs/>
          <w:i w:val="0"/>
          <w:iCs w:val="0"/>
          <w:color w:val="auto"/>
          <w:sz w:val="24"/>
          <w:szCs w:val="24"/>
        </w:rPr>
        <w:t xml:space="preserve">) twice and </w:t>
      </w:r>
      <w:r w:rsidR="00D62D76" w:rsidRPr="00F36A62">
        <w:rPr>
          <w:rFonts w:ascii="Times New Roman" w:hAnsi="Times New Roman" w:cs="Times New Roman"/>
          <w:bCs/>
          <w:i w:val="0"/>
          <w:iCs w:val="0"/>
          <w:color w:val="auto"/>
          <w:sz w:val="24"/>
          <w:szCs w:val="24"/>
        </w:rPr>
        <w:t>(C</w:t>
      </w:r>
      <w:r w:rsidR="00DD56FC" w:rsidRPr="00F36A62">
        <w:rPr>
          <w:rFonts w:ascii="Times New Roman" w:hAnsi="Times New Roman" w:cs="Times New Roman"/>
          <w:bCs/>
          <w:i w:val="0"/>
          <w:iCs w:val="0"/>
          <w:color w:val="auto"/>
          <w:sz w:val="24"/>
          <w:szCs w:val="24"/>
        </w:rPr>
        <w:t xml:space="preserve">) once whose optical constants are in </w:t>
      </w:r>
      <w:r w:rsidR="00F36A62" w:rsidRPr="00F36A62">
        <w:rPr>
          <w:rFonts w:ascii="Times New Roman" w:hAnsi="Times New Roman" w:cs="Times New Roman"/>
          <w:bCs/>
          <w:i w:val="0"/>
          <w:iCs w:val="0"/>
          <w:color w:val="auto"/>
          <w:sz w:val="24"/>
          <w:szCs w:val="24"/>
        </w:rPr>
        <w:t>B</w:t>
      </w:r>
      <w:r w:rsidR="00DD56FC" w:rsidRPr="00F36A62">
        <w:rPr>
          <w:rFonts w:ascii="Times New Roman" w:hAnsi="Times New Roman" w:cs="Times New Roman"/>
          <w:bCs/>
          <w:i w:val="0"/>
          <w:iCs w:val="0"/>
          <w:color w:val="auto"/>
          <w:sz w:val="24"/>
          <w:szCs w:val="24"/>
        </w:rPr>
        <w:t xml:space="preserve"> and </w:t>
      </w:r>
      <w:r w:rsidR="00F36A62" w:rsidRPr="00F36A62">
        <w:rPr>
          <w:rFonts w:ascii="Times New Roman" w:hAnsi="Times New Roman" w:cs="Times New Roman"/>
          <w:bCs/>
          <w:i w:val="0"/>
          <w:iCs w:val="0"/>
          <w:color w:val="auto"/>
          <w:sz w:val="24"/>
          <w:szCs w:val="24"/>
        </w:rPr>
        <w:t>D</w:t>
      </w:r>
      <w:r w:rsidR="00DD56FC" w:rsidRPr="00F36A62">
        <w:rPr>
          <w:rFonts w:ascii="Times New Roman" w:hAnsi="Times New Roman" w:cs="Times New Roman"/>
          <w:bCs/>
          <w:i w:val="0"/>
          <w:iCs w:val="0"/>
          <w:color w:val="auto"/>
          <w:sz w:val="24"/>
          <w:szCs w:val="24"/>
        </w:rPr>
        <w:t xml:space="preserve">, respectively. Fitting the as cast film (spin coated twice) by </w:t>
      </w:r>
      <w:r w:rsidR="00F36A62" w:rsidRPr="00F36A62">
        <w:rPr>
          <w:rFonts w:ascii="Times New Roman" w:hAnsi="Times New Roman" w:cs="Times New Roman"/>
          <w:bCs/>
          <w:i w:val="0"/>
          <w:iCs w:val="0"/>
          <w:color w:val="auto"/>
          <w:sz w:val="24"/>
          <w:szCs w:val="24"/>
        </w:rPr>
        <w:t>(E</w:t>
      </w:r>
      <w:r w:rsidR="00DD56FC" w:rsidRPr="00F36A62">
        <w:rPr>
          <w:rFonts w:ascii="Times New Roman" w:hAnsi="Times New Roman" w:cs="Times New Roman"/>
          <w:bCs/>
          <w:i w:val="0"/>
          <w:iCs w:val="0"/>
          <w:color w:val="auto"/>
          <w:sz w:val="24"/>
          <w:szCs w:val="24"/>
        </w:rPr>
        <w:t xml:space="preserve">) reversing the order of model with the PEDOT-rich layer atop a PSS-rich layer and </w:t>
      </w:r>
      <w:r w:rsidR="00F36A62" w:rsidRPr="00F36A62">
        <w:rPr>
          <w:rFonts w:ascii="Times New Roman" w:hAnsi="Times New Roman" w:cs="Times New Roman"/>
          <w:bCs/>
          <w:i w:val="0"/>
          <w:iCs w:val="0"/>
          <w:color w:val="auto"/>
          <w:sz w:val="24"/>
          <w:szCs w:val="24"/>
        </w:rPr>
        <w:t>(F</w:t>
      </w:r>
      <w:r w:rsidR="00DD56FC" w:rsidRPr="00F36A62">
        <w:rPr>
          <w:rFonts w:ascii="Times New Roman" w:hAnsi="Times New Roman" w:cs="Times New Roman"/>
          <w:bCs/>
          <w:i w:val="0"/>
          <w:iCs w:val="0"/>
          <w:color w:val="auto"/>
          <w:sz w:val="24"/>
          <w:szCs w:val="24"/>
        </w:rPr>
        <w:t>) using only PEDOT-rich bulk model. The solid lines represent data and dashed lines are the fitting models.</w:t>
      </w:r>
    </w:p>
    <w:p w14:paraId="7CECE04E" w14:textId="61C39EC5" w:rsidR="00DC1C54" w:rsidRPr="00F36A62" w:rsidRDefault="00DC1C54" w:rsidP="00DC1C54">
      <w:pPr>
        <w:pStyle w:val="Caption"/>
        <w:keepNext/>
        <w:rPr>
          <w:rFonts w:ascii="Times New Roman" w:hAnsi="Times New Roman" w:cs="Times New Roman"/>
          <w:i w:val="0"/>
          <w:iCs w:val="0"/>
          <w:color w:val="auto"/>
          <w:sz w:val="24"/>
          <w:szCs w:val="24"/>
        </w:rPr>
      </w:pPr>
      <w:bookmarkStart w:id="6" w:name="_Ref104214052"/>
      <w:r w:rsidRPr="00F36A62">
        <w:rPr>
          <w:rFonts w:ascii="Times New Roman" w:hAnsi="Times New Roman" w:cs="Times New Roman"/>
          <w:i w:val="0"/>
          <w:iCs w:val="0"/>
          <w:color w:val="auto"/>
          <w:sz w:val="24"/>
          <w:szCs w:val="24"/>
        </w:rPr>
        <w:t>Table</w:t>
      </w:r>
      <w:bookmarkEnd w:id="6"/>
      <w:r w:rsidR="005E4B05">
        <w:rPr>
          <w:rFonts w:ascii="Times New Roman" w:hAnsi="Times New Roman" w:cs="Times New Roman"/>
          <w:i w:val="0"/>
          <w:iCs w:val="0"/>
          <w:color w:val="auto"/>
          <w:sz w:val="24"/>
          <w:szCs w:val="24"/>
        </w:rPr>
        <w:t xml:space="preserve"> S1</w:t>
      </w:r>
      <w:r w:rsidRPr="00F36A62">
        <w:rPr>
          <w:rFonts w:ascii="Times New Roman" w:hAnsi="Times New Roman" w:cs="Times New Roman"/>
          <w:i w:val="0"/>
          <w:iCs w:val="0"/>
          <w:color w:val="auto"/>
          <w:sz w:val="24"/>
          <w:szCs w:val="24"/>
        </w:rPr>
        <w:t>: Model fitting parameters of VASE measurements for different samples. (The highlighted fit is described in the main text.)</w:t>
      </w:r>
    </w:p>
    <w:tbl>
      <w:tblPr>
        <w:tblStyle w:val="TableGrid"/>
        <w:tblW w:w="9355" w:type="dxa"/>
        <w:tblLook w:val="04A0" w:firstRow="1" w:lastRow="0" w:firstColumn="1" w:lastColumn="0" w:noHBand="0" w:noVBand="1"/>
      </w:tblPr>
      <w:tblGrid>
        <w:gridCol w:w="2254"/>
        <w:gridCol w:w="683"/>
        <w:gridCol w:w="11"/>
        <w:gridCol w:w="1349"/>
        <w:gridCol w:w="1406"/>
        <w:gridCol w:w="1373"/>
        <w:gridCol w:w="710"/>
        <w:gridCol w:w="1569"/>
      </w:tblGrid>
      <w:tr w:rsidR="00BA6865" w:rsidRPr="00F36A62" w14:paraId="157F1159" w14:textId="77777777" w:rsidTr="00A31687">
        <w:tc>
          <w:tcPr>
            <w:tcW w:w="2271" w:type="dxa"/>
            <w:tcBorders>
              <w:tl2br w:val="single" w:sz="4" w:space="0" w:color="auto"/>
              <w:tr2bl w:val="nil"/>
            </w:tcBorders>
          </w:tcPr>
          <w:p w14:paraId="266617E2" w14:textId="4A87EEBA" w:rsidR="00DC1C54" w:rsidRPr="00F36A62" w:rsidRDefault="00DC1C54" w:rsidP="00914D09">
            <w:pPr>
              <w:rPr>
                <w:rFonts w:ascii="Times New Roman" w:hAnsi="Times New Roman" w:cs="Times New Roman"/>
                <w:sz w:val="24"/>
                <w:szCs w:val="24"/>
              </w:rPr>
            </w:pPr>
            <w:bookmarkStart w:id="7" w:name="_Hlk79445379"/>
            <w:r w:rsidRPr="00F36A62">
              <w:rPr>
                <w:rFonts w:ascii="Times New Roman" w:hAnsi="Times New Roman" w:cs="Times New Roman"/>
                <w:sz w:val="24"/>
                <w:szCs w:val="24"/>
              </w:rPr>
              <w:t xml:space="preserve">               </w:t>
            </w:r>
            <w:r w:rsidR="00387F5C" w:rsidRPr="00F36A62">
              <w:rPr>
                <w:rFonts w:ascii="Times New Roman" w:hAnsi="Times New Roman" w:cs="Times New Roman"/>
                <w:sz w:val="24"/>
                <w:szCs w:val="24"/>
              </w:rPr>
              <w:t>P</w:t>
            </w:r>
            <w:r w:rsidRPr="00F36A62">
              <w:rPr>
                <w:rFonts w:ascii="Times New Roman" w:hAnsi="Times New Roman" w:cs="Times New Roman"/>
                <w:sz w:val="24"/>
                <w:szCs w:val="24"/>
              </w:rPr>
              <w:t xml:space="preserve">arameters          </w:t>
            </w:r>
          </w:p>
          <w:p w14:paraId="35AF0335" w14:textId="77777777" w:rsidR="00DC1C54" w:rsidRPr="00F36A62" w:rsidRDefault="00DC1C54" w:rsidP="00914D09">
            <w:pPr>
              <w:rPr>
                <w:rFonts w:ascii="Times New Roman" w:hAnsi="Times New Roman" w:cs="Times New Roman"/>
                <w:sz w:val="24"/>
                <w:szCs w:val="24"/>
              </w:rPr>
            </w:pPr>
            <w:r w:rsidRPr="00F36A62">
              <w:rPr>
                <w:rFonts w:ascii="Times New Roman" w:hAnsi="Times New Roman" w:cs="Times New Roman"/>
                <w:sz w:val="24"/>
                <w:szCs w:val="24"/>
              </w:rPr>
              <w:t xml:space="preserve">Substrates             </w:t>
            </w:r>
          </w:p>
        </w:tc>
        <w:tc>
          <w:tcPr>
            <w:tcW w:w="2046" w:type="dxa"/>
            <w:gridSpan w:val="3"/>
          </w:tcPr>
          <w:p w14:paraId="161AD462" w14:textId="77777777" w:rsidR="00DC1C54" w:rsidRPr="00F36A62" w:rsidRDefault="00DC1C54" w:rsidP="00914D09">
            <w:pPr>
              <w:jc w:val="center"/>
              <w:rPr>
                <w:rFonts w:ascii="Times New Roman" w:hAnsi="Times New Roman" w:cs="Times New Roman"/>
                <w:sz w:val="24"/>
                <w:szCs w:val="24"/>
              </w:rPr>
            </w:pPr>
            <w:r w:rsidRPr="00F36A62">
              <w:rPr>
                <w:rFonts w:ascii="Times New Roman" w:hAnsi="Times New Roman" w:cs="Times New Roman"/>
                <w:sz w:val="24"/>
                <w:szCs w:val="24"/>
              </w:rPr>
              <w:t>Thickness (nm)</w:t>
            </w:r>
          </w:p>
        </w:tc>
        <w:tc>
          <w:tcPr>
            <w:tcW w:w="1419" w:type="dxa"/>
          </w:tcPr>
          <w:p w14:paraId="1E527C0F" w14:textId="77777777" w:rsidR="00DC1C54" w:rsidRPr="00F36A62" w:rsidRDefault="00DC1C54" w:rsidP="00914D09">
            <w:pPr>
              <w:jc w:val="center"/>
              <w:rPr>
                <w:rFonts w:ascii="Times New Roman" w:hAnsi="Times New Roman" w:cs="Times New Roman"/>
                <w:sz w:val="24"/>
                <w:szCs w:val="24"/>
              </w:rPr>
            </w:pPr>
            <w:r w:rsidRPr="00F36A62">
              <w:rPr>
                <w:rFonts w:ascii="Times New Roman" w:hAnsi="Times New Roman" w:cs="Times New Roman"/>
                <w:sz w:val="24"/>
                <w:szCs w:val="24"/>
              </w:rPr>
              <w:t>E inf</w:t>
            </w:r>
          </w:p>
        </w:tc>
        <w:tc>
          <w:tcPr>
            <w:tcW w:w="1376" w:type="dxa"/>
          </w:tcPr>
          <w:p w14:paraId="5D6E17BA" w14:textId="77777777" w:rsidR="00DC1C54" w:rsidRPr="00F36A62" w:rsidRDefault="00DC1C54" w:rsidP="00914D09">
            <w:pPr>
              <w:jc w:val="center"/>
              <w:rPr>
                <w:rFonts w:ascii="Times New Roman" w:hAnsi="Times New Roman" w:cs="Times New Roman"/>
                <w:sz w:val="24"/>
                <w:szCs w:val="24"/>
              </w:rPr>
            </w:pPr>
            <w:r w:rsidRPr="00F36A62">
              <w:rPr>
                <w:rFonts w:ascii="Times New Roman" w:hAnsi="Times New Roman" w:cs="Times New Roman"/>
                <w:sz w:val="24"/>
                <w:szCs w:val="24"/>
              </w:rPr>
              <w:t>IR Amp</w:t>
            </w:r>
          </w:p>
        </w:tc>
        <w:tc>
          <w:tcPr>
            <w:tcW w:w="670" w:type="dxa"/>
          </w:tcPr>
          <w:p w14:paraId="639110F6" w14:textId="77777777" w:rsidR="00DC1C54" w:rsidRPr="00F36A62" w:rsidRDefault="00DC1C54" w:rsidP="00914D09">
            <w:pPr>
              <w:jc w:val="center"/>
              <w:rPr>
                <w:rFonts w:ascii="Times New Roman" w:hAnsi="Times New Roman" w:cs="Times New Roman"/>
                <w:sz w:val="24"/>
                <w:szCs w:val="24"/>
              </w:rPr>
            </w:pPr>
            <w:r w:rsidRPr="00F36A62">
              <w:rPr>
                <w:rFonts w:ascii="Times New Roman" w:hAnsi="Times New Roman" w:cs="Times New Roman"/>
                <w:sz w:val="24"/>
                <w:szCs w:val="24"/>
              </w:rPr>
              <w:t>MSE</w:t>
            </w:r>
          </w:p>
        </w:tc>
        <w:tc>
          <w:tcPr>
            <w:tcW w:w="1573" w:type="dxa"/>
          </w:tcPr>
          <w:p w14:paraId="4F4497C4" w14:textId="77777777" w:rsidR="00DC1C54" w:rsidRPr="00F36A62" w:rsidRDefault="00DC1C54" w:rsidP="00914D09">
            <w:pPr>
              <w:jc w:val="center"/>
              <w:rPr>
                <w:rFonts w:ascii="Times New Roman" w:hAnsi="Times New Roman" w:cs="Times New Roman"/>
                <w:sz w:val="24"/>
                <w:szCs w:val="24"/>
              </w:rPr>
            </w:pPr>
            <w:r w:rsidRPr="00F36A62">
              <w:rPr>
                <w:rFonts w:ascii="Times New Roman" w:hAnsi="Times New Roman" w:cs="Times New Roman"/>
                <w:sz w:val="24"/>
                <w:szCs w:val="24"/>
              </w:rPr>
              <w:t>Angle offset</w:t>
            </w:r>
          </w:p>
        </w:tc>
      </w:tr>
      <w:tr w:rsidR="00BA6865" w:rsidRPr="00F36A62" w14:paraId="0EDDA5D2" w14:textId="77777777" w:rsidTr="00A31687">
        <w:trPr>
          <w:trHeight w:val="144"/>
        </w:trPr>
        <w:tc>
          <w:tcPr>
            <w:tcW w:w="2271" w:type="dxa"/>
            <w:vAlign w:val="center"/>
          </w:tcPr>
          <w:p w14:paraId="46C94053" w14:textId="77777777" w:rsidR="00DC1C54" w:rsidRPr="00F36A62" w:rsidRDefault="00DC1C54" w:rsidP="009A45AF">
            <w:pPr>
              <w:jc w:val="center"/>
              <w:rPr>
                <w:rFonts w:ascii="Times New Roman" w:hAnsi="Times New Roman" w:cs="Times New Roman"/>
                <w:sz w:val="24"/>
                <w:szCs w:val="24"/>
              </w:rPr>
            </w:pPr>
            <w:proofErr w:type="spellStart"/>
            <w:r w:rsidRPr="00F36A62">
              <w:rPr>
                <w:rFonts w:ascii="Times New Roman" w:hAnsi="Times New Roman" w:cs="Times New Roman"/>
                <w:sz w:val="24"/>
                <w:szCs w:val="24"/>
              </w:rPr>
              <w:t>DOT_nat</w:t>
            </w:r>
            <w:proofErr w:type="spellEnd"/>
            <w:r w:rsidRPr="00F36A62">
              <w:rPr>
                <w:rFonts w:ascii="Times New Roman" w:hAnsi="Times New Roman" w:cs="Times New Roman"/>
                <w:sz w:val="24"/>
                <w:szCs w:val="24"/>
              </w:rPr>
              <w:t xml:space="preserve"> (Uniaxial B-spline model)</w:t>
            </w:r>
          </w:p>
        </w:tc>
        <w:tc>
          <w:tcPr>
            <w:tcW w:w="2046" w:type="dxa"/>
            <w:gridSpan w:val="3"/>
            <w:vAlign w:val="center"/>
          </w:tcPr>
          <w:p w14:paraId="31B58473" w14:textId="16E8B604"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111.2 ± 0.2</w:t>
            </w:r>
          </w:p>
        </w:tc>
        <w:tc>
          <w:tcPr>
            <w:tcW w:w="1419" w:type="dxa"/>
            <w:vAlign w:val="center"/>
          </w:tcPr>
          <w:p w14:paraId="1BA6F085" w14:textId="77777777"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1.40 ± 0.03</w:t>
            </w:r>
          </w:p>
        </w:tc>
        <w:tc>
          <w:tcPr>
            <w:tcW w:w="1376" w:type="dxa"/>
            <w:vAlign w:val="center"/>
          </w:tcPr>
          <w:p w14:paraId="6E65CF64" w14:textId="77777777"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1.92 ± 0.04</w:t>
            </w:r>
          </w:p>
        </w:tc>
        <w:tc>
          <w:tcPr>
            <w:tcW w:w="670" w:type="dxa"/>
            <w:vMerge w:val="restart"/>
            <w:vAlign w:val="center"/>
          </w:tcPr>
          <w:p w14:paraId="52D22E8E" w14:textId="4E41405F"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6.6</w:t>
            </w:r>
          </w:p>
        </w:tc>
        <w:tc>
          <w:tcPr>
            <w:tcW w:w="1573" w:type="dxa"/>
            <w:vMerge w:val="restart"/>
            <w:vAlign w:val="center"/>
          </w:tcPr>
          <w:p w14:paraId="6450E7E8" w14:textId="77777777"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0.43 ± 0.05</w:t>
            </w:r>
          </w:p>
        </w:tc>
      </w:tr>
      <w:tr w:rsidR="00BA6865" w:rsidRPr="00F36A62" w14:paraId="45B2C371" w14:textId="77777777" w:rsidTr="00A31687">
        <w:tc>
          <w:tcPr>
            <w:tcW w:w="2271" w:type="dxa"/>
            <w:vAlign w:val="center"/>
          </w:tcPr>
          <w:p w14:paraId="682F2A66" w14:textId="77777777" w:rsidR="00DC1C54" w:rsidRPr="00F36A62" w:rsidRDefault="00DC1C54" w:rsidP="009A45AF">
            <w:pPr>
              <w:jc w:val="center"/>
              <w:rPr>
                <w:rFonts w:ascii="Times New Roman" w:hAnsi="Times New Roman" w:cs="Times New Roman"/>
                <w:sz w:val="24"/>
                <w:szCs w:val="24"/>
              </w:rPr>
            </w:pPr>
            <w:proofErr w:type="spellStart"/>
            <w:r w:rsidRPr="00F36A62">
              <w:rPr>
                <w:rFonts w:ascii="Times New Roman" w:hAnsi="Times New Roman" w:cs="Times New Roman"/>
                <w:sz w:val="24"/>
                <w:szCs w:val="24"/>
              </w:rPr>
              <w:t>DOT_thrm</w:t>
            </w:r>
            <w:proofErr w:type="spellEnd"/>
            <w:r w:rsidRPr="00F36A62">
              <w:rPr>
                <w:rFonts w:ascii="Times New Roman" w:hAnsi="Times New Roman" w:cs="Times New Roman"/>
                <w:sz w:val="24"/>
                <w:szCs w:val="24"/>
              </w:rPr>
              <w:t xml:space="preserve"> (Uniaxial B-spline model)</w:t>
            </w:r>
          </w:p>
        </w:tc>
        <w:tc>
          <w:tcPr>
            <w:tcW w:w="2046" w:type="dxa"/>
            <w:gridSpan w:val="3"/>
            <w:vAlign w:val="center"/>
          </w:tcPr>
          <w:p w14:paraId="747A8556" w14:textId="3FF436D7"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119.2± 0.2</w:t>
            </w:r>
          </w:p>
        </w:tc>
        <w:tc>
          <w:tcPr>
            <w:tcW w:w="1419" w:type="dxa"/>
            <w:vAlign w:val="center"/>
          </w:tcPr>
          <w:p w14:paraId="1B5A1EDE" w14:textId="77777777"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1.40 ± 0.12</w:t>
            </w:r>
          </w:p>
        </w:tc>
        <w:tc>
          <w:tcPr>
            <w:tcW w:w="1376" w:type="dxa"/>
            <w:vAlign w:val="center"/>
          </w:tcPr>
          <w:p w14:paraId="6B5EF068" w14:textId="77777777"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0.39 ± 0.17</w:t>
            </w:r>
          </w:p>
        </w:tc>
        <w:tc>
          <w:tcPr>
            <w:tcW w:w="670" w:type="dxa"/>
            <w:vMerge/>
            <w:vAlign w:val="center"/>
          </w:tcPr>
          <w:p w14:paraId="3439A3BE" w14:textId="77777777" w:rsidR="00DC1C54" w:rsidRPr="00F36A62" w:rsidRDefault="00DC1C54" w:rsidP="009A45AF">
            <w:pPr>
              <w:jc w:val="center"/>
              <w:rPr>
                <w:rFonts w:ascii="Times New Roman" w:hAnsi="Times New Roman" w:cs="Times New Roman"/>
                <w:sz w:val="24"/>
                <w:szCs w:val="24"/>
              </w:rPr>
            </w:pPr>
          </w:p>
        </w:tc>
        <w:tc>
          <w:tcPr>
            <w:tcW w:w="1573" w:type="dxa"/>
            <w:vMerge/>
            <w:vAlign w:val="center"/>
          </w:tcPr>
          <w:p w14:paraId="224B8179" w14:textId="77777777" w:rsidR="00DC1C54" w:rsidRPr="00F36A62" w:rsidRDefault="00DC1C54" w:rsidP="009A45AF">
            <w:pPr>
              <w:jc w:val="center"/>
              <w:rPr>
                <w:rFonts w:ascii="Times New Roman" w:hAnsi="Times New Roman" w:cs="Times New Roman"/>
                <w:sz w:val="24"/>
                <w:szCs w:val="24"/>
              </w:rPr>
            </w:pPr>
          </w:p>
        </w:tc>
      </w:tr>
      <w:tr w:rsidR="00BA6865" w:rsidRPr="00F36A62" w14:paraId="46374E3A" w14:textId="77777777" w:rsidTr="00A31687">
        <w:tc>
          <w:tcPr>
            <w:tcW w:w="2271" w:type="dxa"/>
            <w:vAlign w:val="center"/>
          </w:tcPr>
          <w:p w14:paraId="7600A0A3" w14:textId="42D7A1E4" w:rsidR="00D23BF7" w:rsidRPr="00F36A62" w:rsidRDefault="00DC1C54" w:rsidP="00D23BF7">
            <w:pPr>
              <w:jc w:val="center"/>
              <w:rPr>
                <w:rFonts w:ascii="Times New Roman" w:hAnsi="Times New Roman" w:cs="Times New Roman"/>
                <w:sz w:val="24"/>
                <w:szCs w:val="24"/>
              </w:rPr>
            </w:pPr>
            <w:proofErr w:type="spellStart"/>
            <w:r w:rsidRPr="00F36A62">
              <w:rPr>
                <w:rFonts w:ascii="Times New Roman" w:hAnsi="Times New Roman" w:cs="Times New Roman"/>
                <w:sz w:val="24"/>
                <w:szCs w:val="24"/>
              </w:rPr>
              <w:t>PSS_nat</w:t>
            </w:r>
            <w:proofErr w:type="spellEnd"/>
            <w:r w:rsidRPr="00F36A62">
              <w:rPr>
                <w:rFonts w:ascii="Times New Roman" w:hAnsi="Times New Roman" w:cs="Times New Roman"/>
                <w:sz w:val="24"/>
                <w:szCs w:val="24"/>
              </w:rPr>
              <w:t xml:space="preserve"> (B-spline)</w:t>
            </w:r>
          </w:p>
        </w:tc>
        <w:tc>
          <w:tcPr>
            <w:tcW w:w="2046" w:type="dxa"/>
            <w:gridSpan w:val="3"/>
            <w:vAlign w:val="center"/>
          </w:tcPr>
          <w:p w14:paraId="111F7E36" w14:textId="62D5D25D"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81.7 ± 0.4</w:t>
            </w:r>
          </w:p>
        </w:tc>
        <w:tc>
          <w:tcPr>
            <w:tcW w:w="1419" w:type="dxa"/>
            <w:vAlign w:val="center"/>
          </w:tcPr>
          <w:p w14:paraId="00398DCD" w14:textId="77777777"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1.31 ± 0.03</w:t>
            </w:r>
          </w:p>
        </w:tc>
        <w:tc>
          <w:tcPr>
            <w:tcW w:w="1376" w:type="dxa"/>
            <w:vAlign w:val="center"/>
          </w:tcPr>
          <w:p w14:paraId="3B019D15" w14:textId="77777777" w:rsidR="00DC1C54" w:rsidRPr="00F36A62" w:rsidRDefault="00DC1C54" w:rsidP="009A45AF">
            <w:pPr>
              <w:rPr>
                <w:rFonts w:ascii="Times New Roman" w:hAnsi="Times New Roman" w:cs="Times New Roman"/>
                <w:sz w:val="24"/>
                <w:szCs w:val="24"/>
              </w:rPr>
            </w:pPr>
            <w:r w:rsidRPr="00F36A62">
              <w:rPr>
                <w:rFonts w:ascii="Times New Roman" w:hAnsi="Times New Roman" w:cs="Times New Roman"/>
                <w:sz w:val="24"/>
                <w:szCs w:val="24"/>
              </w:rPr>
              <w:t>0.03 ± 0.08</w:t>
            </w:r>
          </w:p>
        </w:tc>
        <w:tc>
          <w:tcPr>
            <w:tcW w:w="670" w:type="dxa"/>
            <w:vAlign w:val="center"/>
          </w:tcPr>
          <w:p w14:paraId="47F3FD88" w14:textId="311D5B38"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14.0</w:t>
            </w:r>
          </w:p>
        </w:tc>
        <w:tc>
          <w:tcPr>
            <w:tcW w:w="1573" w:type="dxa"/>
            <w:vAlign w:val="center"/>
          </w:tcPr>
          <w:p w14:paraId="76521688" w14:textId="77777777" w:rsidR="00DC1C54" w:rsidRPr="00F36A62" w:rsidRDefault="00DC1C54" w:rsidP="009A45AF">
            <w:pPr>
              <w:jc w:val="center"/>
              <w:rPr>
                <w:rFonts w:ascii="Times New Roman" w:hAnsi="Times New Roman" w:cs="Times New Roman"/>
                <w:sz w:val="24"/>
                <w:szCs w:val="24"/>
              </w:rPr>
            </w:pPr>
            <w:r w:rsidRPr="00F36A62">
              <w:rPr>
                <w:rFonts w:ascii="Times New Roman" w:hAnsi="Times New Roman" w:cs="Times New Roman"/>
                <w:sz w:val="24"/>
                <w:szCs w:val="24"/>
              </w:rPr>
              <w:t>-0.05 ± 0.09</w:t>
            </w:r>
          </w:p>
        </w:tc>
      </w:tr>
      <w:tr w:rsidR="00BA6865" w:rsidRPr="00F36A62" w14:paraId="27A4F15D" w14:textId="77777777" w:rsidTr="00A31687">
        <w:trPr>
          <w:trHeight w:val="168"/>
        </w:trPr>
        <w:tc>
          <w:tcPr>
            <w:tcW w:w="2271" w:type="dxa"/>
            <w:vMerge w:val="restart"/>
            <w:shd w:val="clear" w:color="auto" w:fill="D0CECE" w:themeFill="background2" w:themeFillShade="E6"/>
            <w:vAlign w:val="center"/>
          </w:tcPr>
          <w:p w14:paraId="52C0D36C" w14:textId="77777777" w:rsidR="00DC1C54" w:rsidRPr="00F36A62" w:rsidRDefault="00DC1C54" w:rsidP="00A31687">
            <w:pPr>
              <w:jc w:val="center"/>
              <w:rPr>
                <w:rFonts w:ascii="Times New Roman" w:hAnsi="Times New Roman" w:cs="Times New Roman"/>
                <w:sz w:val="24"/>
                <w:szCs w:val="24"/>
              </w:rPr>
            </w:pPr>
            <w:proofErr w:type="spellStart"/>
            <w:r w:rsidRPr="00F36A62">
              <w:rPr>
                <w:rFonts w:ascii="Times New Roman" w:hAnsi="Times New Roman" w:cs="Times New Roman"/>
                <w:sz w:val="24"/>
                <w:szCs w:val="24"/>
              </w:rPr>
              <w:t>DOT_thick</w:t>
            </w:r>
            <w:proofErr w:type="spellEnd"/>
            <w:r w:rsidRPr="00F36A62">
              <w:rPr>
                <w:rFonts w:ascii="Times New Roman" w:hAnsi="Times New Roman" w:cs="Times New Roman"/>
                <w:sz w:val="24"/>
                <w:szCs w:val="24"/>
              </w:rPr>
              <w:t xml:space="preserve"> (uniaxial &amp; B-Spline)</w:t>
            </w:r>
          </w:p>
        </w:tc>
        <w:tc>
          <w:tcPr>
            <w:tcW w:w="694" w:type="dxa"/>
            <w:gridSpan w:val="2"/>
            <w:shd w:val="clear" w:color="auto" w:fill="D0CECE" w:themeFill="background2" w:themeFillShade="E6"/>
            <w:vAlign w:val="center"/>
          </w:tcPr>
          <w:p w14:paraId="4A7BB398"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PSS</w:t>
            </w:r>
          </w:p>
        </w:tc>
        <w:tc>
          <w:tcPr>
            <w:tcW w:w="1352" w:type="dxa"/>
            <w:shd w:val="clear" w:color="auto" w:fill="D0CECE" w:themeFill="background2" w:themeFillShade="E6"/>
            <w:vAlign w:val="center"/>
          </w:tcPr>
          <w:p w14:paraId="06A5B480"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6.1 ± 0.4</w:t>
            </w:r>
          </w:p>
        </w:tc>
        <w:tc>
          <w:tcPr>
            <w:tcW w:w="1419" w:type="dxa"/>
            <w:vMerge w:val="restart"/>
            <w:shd w:val="clear" w:color="auto" w:fill="D0CECE" w:themeFill="background2" w:themeFillShade="E6"/>
            <w:vAlign w:val="center"/>
          </w:tcPr>
          <w:p w14:paraId="1E0A43A8"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N/A</w:t>
            </w:r>
          </w:p>
        </w:tc>
        <w:tc>
          <w:tcPr>
            <w:tcW w:w="1376" w:type="dxa"/>
            <w:vMerge w:val="restart"/>
            <w:shd w:val="clear" w:color="auto" w:fill="D0CECE" w:themeFill="background2" w:themeFillShade="E6"/>
            <w:vAlign w:val="center"/>
          </w:tcPr>
          <w:p w14:paraId="0AD23D81"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N/A</w:t>
            </w:r>
          </w:p>
        </w:tc>
        <w:tc>
          <w:tcPr>
            <w:tcW w:w="670" w:type="dxa"/>
            <w:vMerge w:val="restart"/>
            <w:shd w:val="clear" w:color="auto" w:fill="D0CECE" w:themeFill="background2" w:themeFillShade="E6"/>
            <w:vAlign w:val="center"/>
          </w:tcPr>
          <w:p w14:paraId="3E8E3D8E"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12.6</w:t>
            </w:r>
          </w:p>
        </w:tc>
        <w:tc>
          <w:tcPr>
            <w:tcW w:w="1573" w:type="dxa"/>
            <w:vMerge w:val="restart"/>
            <w:shd w:val="clear" w:color="auto" w:fill="D0CECE" w:themeFill="background2" w:themeFillShade="E6"/>
            <w:vAlign w:val="center"/>
          </w:tcPr>
          <w:p w14:paraId="71DC3332"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0.14 ± 0.020</w:t>
            </w:r>
          </w:p>
        </w:tc>
      </w:tr>
      <w:tr w:rsidR="00BA6865" w:rsidRPr="00F36A62" w14:paraId="0789EED1" w14:textId="77777777" w:rsidTr="00A31687">
        <w:trPr>
          <w:trHeight w:val="168"/>
        </w:trPr>
        <w:tc>
          <w:tcPr>
            <w:tcW w:w="2271" w:type="dxa"/>
            <w:vMerge/>
            <w:vAlign w:val="center"/>
          </w:tcPr>
          <w:p w14:paraId="7DCC3B59" w14:textId="77777777" w:rsidR="00DC1C54" w:rsidRPr="00F36A62" w:rsidRDefault="00DC1C54" w:rsidP="00A31687">
            <w:pPr>
              <w:jc w:val="center"/>
              <w:rPr>
                <w:rFonts w:ascii="Times New Roman" w:hAnsi="Times New Roman" w:cs="Times New Roman"/>
                <w:sz w:val="24"/>
                <w:szCs w:val="24"/>
              </w:rPr>
            </w:pPr>
          </w:p>
        </w:tc>
        <w:tc>
          <w:tcPr>
            <w:tcW w:w="694" w:type="dxa"/>
            <w:gridSpan w:val="2"/>
            <w:shd w:val="clear" w:color="auto" w:fill="D0CECE" w:themeFill="background2" w:themeFillShade="E6"/>
            <w:vAlign w:val="center"/>
          </w:tcPr>
          <w:p w14:paraId="1F0DB8E0"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Bulk</w:t>
            </w:r>
          </w:p>
        </w:tc>
        <w:tc>
          <w:tcPr>
            <w:tcW w:w="1352" w:type="dxa"/>
            <w:shd w:val="clear" w:color="auto" w:fill="D0CECE" w:themeFill="background2" w:themeFillShade="E6"/>
            <w:vAlign w:val="center"/>
          </w:tcPr>
          <w:p w14:paraId="6C7A2072"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82.0 ± 0.4</w:t>
            </w:r>
          </w:p>
        </w:tc>
        <w:tc>
          <w:tcPr>
            <w:tcW w:w="1419" w:type="dxa"/>
            <w:vMerge/>
            <w:vAlign w:val="center"/>
          </w:tcPr>
          <w:p w14:paraId="243BA2A9" w14:textId="77777777" w:rsidR="00DC1C54" w:rsidRPr="00F36A62" w:rsidRDefault="00DC1C54" w:rsidP="00A31687">
            <w:pPr>
              <w:jc w:val="center"/>
              <w:rPr>
                <w:rFonts w:ascii="Times New Roman" w:hAnsi="Times New Roman" w:cs="Times New Roman"/>
                <w:sz w:val="24"/>
                <w:szCs w:val="24"/>
              </w:rPr>
            </w:pPr>
          </w:p>
        </w:tc>
        <w:tc>
          <w:tcPr>
            <w:tcW w:w="1376" w:type="dxa"/>
            <w:vMerge/>
            <w:vAlign w:val="center"/>
          </w:tcPr>
          <w:p w14:paraId="1EDC00F1" w14:textId="77777777" w:rsidR="00DC1C54" w:rsidRPr="00F36A62" w:rsidRDefault="00DC1C54" w:rsidP="00A31687">
            <w:pPr>
              <w:jc w:val="center"/>
              <w:rPr>
                <w:rFonts w:ascii="Times New Roman" w:hAnsi="Times New Roman" w:cs="Times New Roman"/>
                <w:sz w:val="24"/>
                <w:szCs w:val="24"/>
              </w:rPr>
            </w:pPr>
          </w:p>
        </w:tc>
        <w:tc>
          <w:tcPr>
            <w:tcW w:w="670" w:type="dxa"/>
            <w:vMerge/>
            <w:vAlign w:val="center"/>
          </w:tcPr>
          <w:p w14:paraId="791CE554" w14:textId="77777777" w:rsidR="00DC1C54" w:rsidRPr="00F36A62" w:rsidRDefault="00DC1C54" w:rsidP="00A31687">
            <w:pPr>
              <w:jc w:val="center"/>
              <w:rPr>
                <w:rFonts w:ascii="Times New Roman" w:hAnsi="Times New Roman" w:cs="Times New Roman"/>
                <w:sz w:val="24"/>
                <w:szCs w:val="24"/>
              </w:rPr>
            </w:pPr>
          </w:p>
        </w:tc>
        <w:tc>
          <w:tcPr>
            <w:tcW w:w="1573" w:type="dxa"/>
            <w:vMerge/>
            <w:vAlign w:val="center"/>
          </w:tcPr>
          <w:p w14:paraId="6496C82A" w14:textId="77777777" w:rsidR="00DC1C54" w:rsidRPr="00F36A62" w:rsidRDefault="00DC1C54" w:rsidP="00A31687">
            <w:pPr>
              <w:jc w:val="center"/>
              <w:rPr>
                <w:rFonts w:ascii="Times New Roman" w:hAnsi="Times New Roman" w:cs="Times New Roman"/>
                <w:sz w:val="24"/>
                <w:szCs w:val="24"/>
              </w:rPr>
            </w:pPr>
          </w:p>
        </w:tc>
      </w:tr>
      <w:tr w:rsidR="00BA6865" w:rsidRPr="00F36A62" w14:paraId="18BECA2C" w14:textId="77777777" w:rsidTr="00A31687">
        <w:trPr>
          <w:trHeight w:val="168"/>
        </w:trPr>
        <w:tc>
          <w:tcPr>
            <w:tcW w:w="2271" w:type="dxa"/>
            <w:vMerge w:val="restart"/>
            <w:vAlign w:val="center"/>
          </w:tcPr>
          <w:p w14:paraId="519B8F8E" w14:textId="77777777" w:rsidR="00DC1C54" w:rsidRPr="00F36A62" w:rsidRDefault="00DC1C54" w:rsidP="00A31687">
            <w:pPr>
              <w:jc w:val="center"/>
              <w:rPr>
                <w:rFonts w:ascii="Times New Roman" w:hAnsi="Times New Roman" w:cs="Times New Roman"/>
                <w:sz w:val="24"/>
                <w:szCs w:val="24"/>
              </w:rPr>
            </w:pPr>
            <w:proofErr w:type="spellStart"/>
            <w:r w:rsidRPr="00F36A62">
              <w:rPr>
                <w:rFonts w:ascii="Times New Roman" w:hAnsi="Times New Roman" w:cs="Times New Roman"/>
                <w:sz w:val="24"/>
                <w:szCs w:val="24"/>
              </w:rPr>
              <w:t>DOT_thin</w:t>
            </w:r>
            <w:proofErr w:type="spellEnd"/>
            <w:r w:rsidRPr="00F36A62">
              <w:rPr>
                <w:rFonts w:ascii="Times New Roman" w:hAnsi="Times New Roman" w:cs="Times New Roman"/>
                <w:sz w:val="24"/>
                <w:szCs w:val="24"/>
              </w:rPr>
              <w:t xml:space="preserve"> (uniaxial &amp; B-Spline)</w:t>
            </w:r>
          </w:p>
        </w:tc>
        <w:tc>
          <w:tcPr>
            <w:tcW w:w="694" w:type="dxa"/>
            <w:gridSpan w:val="2"/>
            <w:vAlign w:val="center"/>
          </w:tcPr>
          <w:p w14:paraId="57DF2D4D"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PSS</w:t>
            </w:r>
          </w:p>
        </w:tc>
        <w:tc>
          <w:tcPr>
            <w:tcW w:w="1352" w:type="dxa"/>
            <w:vAlign w:val="center"/>
          </w:tcPr>
          <w:p w14:paraId="27D9C056"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8.1 ± 0.2</w:t>
            </w:r>
          </w:p>
        </w:tc>
        <w:tc>
          <w:tcPr>
            <w:tcW w:w="1419" w:type="dxa"/>
            <w:vMerge w:val="restart"/>
            <w:vAlign w:val="center"/>
          </w:tcPr>
          <w:p w14:paraId="67B46327"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N/A</w:t>
            </w:r>
          </w:p>
        </w:tc>
        <w:tc>
          <w:tcPr>
            <w:tcW w:w="1376" w:type="dxa"/>
            <w:vMerge w:val="restart"/>
            <w:vAlign w:val="center"/>
          </w:tcPr>
          <w:p w14:paraId="0E4CCD0D"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1.92 ± 0.04</w:t>
            </w:r>
          </w:p>
        </w:tc>
        <w:tc>
          <w:tcPr>
            <w:tcW w:w="670" w:type="dxa"/>
            <w:vMerge w:val="restart"/>
            <w:vAlign w:val="center"/>
          </w:tcPr>
          <w:p w14:paraId="33632532"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2.7</w:t>
            </w:r>
          </w:p>
        </w:tc>
        <w:tc>
          <w:tcPr>
            <w:tcW w:w="1573" w:type="dxa"/>
            <w:vMerge w:val="restart"/>
            <w:vAlign w:val="center"/>
          </w:tcPr>
          <w:p w14:paraId="7D96AEDA" w14:textId="77777777" w:rsidR="00DC1C54" w:rsidRPr="00F36A62" w:rsidRDefault="00DC1C54" w:rsidP="00A31687">
            <w:pPr>
              <w:spacing w:line="360" w:lineRule="auto"/>
              <w:jc w:val="center"/>
              <w:rPr>
                <w:rFonts w:ascii="Times New Roman" w:hAnsi="Times New Roman" w:cs="Times New Roman"/>
                <w:sz w:val="24"/>
                <w:szCs w:val="24"/>
              </w:rPr>
            </w:pPr>
            <w:r w:rsidRPr="00F36A62">
              <w:rPr>
                <w:rFonts w:ascii="Times New Roman" w:hAnsi="Times New Roman" w:cs="Times New Roman"/>
                <w:sz w:val="24"/>
                <w:szCs w:val="24"/>
              </w:rPr>
              <w:t>-0.07 ± 0.004</w:t>
            </w:r>
          </w:p>
        </w:tc>
      </w:tr>
      <w:tr w:rsidR="00BA6865" w:rsidRPr="00F36A62" w14:paraId="13E49D94" w14:textId="77777777" w:rsidTr="00A31687">
        <w:trPr>
          <w:trHeight w:val="168"/>
        </w:trPr>
        <w:tc>
          <w:tcPr>
            <w:tcW w:w="2271" w:type="dxa"/>
            <w:vMerge/>
            <w:vAlign w:val="center"/>
          </w:tcPr>
          <w:p w14:paraId="6A5EBFE4" w14:textId="77777777" w:rsidR="00DC1C54" w:rsidRPr="00F36A62" w:rsidRDefault="00DC1C54" w:rsidP="00A31687">
            <w:pPr>
              <w:jc w:val="center"/>
              <w:rPr>
                <w:rFonts w:ascii="Times New Roman" w:hAnsi="Times New Roman" w:cs="Times New Roman"/>
                <w:sz w:val="24"/>
                <w:szCs w:val="24"/>
              </w:rPr>
            </w:pPr>
          </w:p>
        </w:tc>
        <w:tc>
          <w:tcPr>
            <w:tcW w:w="694" w:type="dxa"/>
            <w:gridSpan w:val="2"/>
            <w:vAlign w:val="center"/>
          </w:tcPr>
          <w:p w14:paraId="4FF479B9"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Bulk</w:t>
            </w:r>
          </w:p>
        </w:tc>
        <w:tc>
          <w:tcPr>
            <w:tcW w:w="1352" w:type="dxa"/>
            <w:vAlign w:val="center"/>
          </w:tcPr>
          <w:p w14:paraId="70EE9D9F"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44.0 ± 0.2</w:t>
            </w:r>
          </w:p>
        </w:tc>
        <w:tc>
          <w:tcPr>
            <w:tcW w:w="1419" w:type="dxa"/>
            <w:vMerge/>
          </w:tcPr>
          <w:p w14:paraId="0D21E0CA" w14:textId="77777777" w:rsidR="00DC1C54" w:rsidRPr="00F36A62" w:rsidRDefault="00DC1C54" w:rsidP="00A31687">
            <w:pPr>
              <w:jc w:val="center"/>
              <w:rPr>
                <w:rFonts w:ascii="Times New Roman" w:hAnsi="Times New Roman" w:cs="Times New Roman"/>
                <w:sz w:val="24"/>
                <w:szCs w:val="24"/>
              </w:rPr>
            </w:pPr>
          </w:p>
        </w:tc>
        <w:tc>
          <w:tcPr>
            <w:tcW w:w="1376" w:type="dxa"/>
            <w:vMerge/>
            <w:vAlign w:val="center"/>
          </w:tcPr>
          <w:p w14:paraId="67B95AF4" w14:textId="77777777" w:rsidR="00DC1C54" w:rsidRPr="00F36A62" w:rsidRDefault="00DC1C54" w:rsidP="00A31687">
            <w:pPr>
              <w:spacing w:line="360" w:lineRule="auto"/>
              <w:jc w:val="center"/>
              <w:rPr>
                <w:rFonts w:ascii="Times New Roman" w:hAnsi="Times New Roman" w:cs="Times New Roman"/>
                <w:sz w:val="24"/>
                <w:szCs w:val="24"/>
              </w:rPr>
            </w:pPr>
          </w:p>
        </w:tc>
        <w:tc>
          <w:tcPr>
            <w:tcW w:w="670" w:type="dxa"/>
            <w:vMerge/>
            <w:vAlign w:val="center"/>
          </w:tcPr>
          <w:p w14:paraId="4CE33DF9" w14:textId="77777777" w:rsidR="00DC1C54" w:rsidRPr="00F36A62" w:rsidRDefault="00DC1C54" w:rsidP="00A31687">
            <w:pPr>
              <w:jc w:val="center"/>
              <w:rPr>
                <w:rFonts w:ascii="Times New Roman" w:hAnsi="Times New Roman" w:cs="Times New Roman"/>
                <w:sz w:val="24"/>
                <w:szCs w:val="24"/>
              </w:rPr>
            </w:pPr>
          </w:p>
        </w:tc>
        <w:tc>
          <w:tcPr>
            <w:tcW w:w="1573" w:type="dxa"/>
            <w:vMerge/>
            <w:vAlign w:val="center"/>
          </w:tcPr>
          <w:p w14:paraId="44CD528C" w14:textId="77777777" w:rsidR="00DC1C54" w:rsidRPr="00F36A62" w:rsidRDefault="00DC1C54" w:rsidP="00A31687">
            <w:pPr>
              <w:spacing w:line="360" w:lineRule="auto"/>
              <w:jc w:val="center"/>
              <w:rPr>
                <w:rFonts w:ascii="Times New Roman" w:hAnsi="Times New Roman" w:cs="Times New Roman"/>
                <w:sz w:val="24"/>
                <w:szCs w:val="24"/>
              </w:rPr>
            </w:pPr>
          </w:p>
        </w:tc>
      </w:tr>
      <w:tr w:rsidR="00BA6865" w:rsidRPr="00F36A62" w14:paraId="30C98DEC" w14:textId="77777777" w:rsidTr="00A31687">
        <w:trPr>
          <w:trHeight w:val="377"/>
        </w:trPr>
        <w:tc>
          <w:tcPr>
            <w:tcW w:w="2271" w:type="dxa"/>
            <w:vMerge w:val="restart"/>
            <w:vAlign w:val="center"/>
          </w:tcPr>
          <w:p w14:paraId="447DECA4" w14:textId="77777777" w:rsidR="00DC1C54" w:rsidRPr="00F36A62" w:rsidRDefault="00DC1C54" w:rsidP="00A31687">
            <w:pPr>
              <w:jc w:val="center"/>
              <w:rPr>
                <w:rFonts w:ascii="Times New Roman" w:hAnsi="Times New Roman" w:cs="Times New Roman"/>
                <w:sz w:val="24"/>
                <w:szCs w:val="24"/>
              </w:rPr>
            </w:pPr>
            <w:proofErr w:type="spellStart"/>
            <w:r w:rsidRPr="00F36A62">
              <w:rPr>
                <w:rFonts w:ascii="Times New Roman" w:hAnsi="Times New Roman" w:cs="Times New Roman"/>
                <w:sz w:val="24"/>
                <w:szCs w:val="24"/>
              </w:rPr>
              <w:t>DOT_thick</w:t>
            </w:r>
            <w:proofErr w:type="spellEnd"/>
            <w:r w:rsidRPr="00F36A62">
              <w:rPr>
                <w:rFonts w:ascii="Times New Roman" w:hAnsi="Times New Roman" w:cs="Times New Roman"/>
                <w:sz w:val="24"/>
                <w:szCs w:val="24"/>
              </w:rPr>
              <w:t xml:space="preserve"> (Flipping the </w:t>
            </w:r>
            <w:proofErr w:type="spellStart"/>
            <w:r w:rsidRPr="00F36A62">
              <w:rPr>
                <w:rFonts w:ascii="Times New Roman" w:hAnsi="Times New Roman" w:cs="Times New Roman"/>
                <w:sz w:val="24"/>
                <w:szCs w:val="24"/>
              </w:rPr>
              <w:t>uniaixal</w:t>
            </w:r>
            <w:proofErr w:type="spellEnd"/>
            <w:r w:rsidRPr="00F36A62">
              <w:rPr>
                <w:rFonts w:ascii="Times New Roman" w:hAnsi="Times New Roman" w:cs="Times New Roman"/>
                <w:sz w:val="24"/>
                <w:szCs w:val="24"/>
              </w:rPr>
              <w:t xml:space="preserve"> and Bspline model)</w:t>
            </w:r>
          </w:p>
        </w:tc>
        <w:tc>
          <w:tcPr>
            <w:tcW w:w="694" w:type="dxa"/>
            <w:gridSpan w:val="2"/>
            <w:vAlign w:val="center"/>
          </w:tcPr>
          <w:p w14:paraId="2DEC1A0F"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Bulk</w:t>
            </w:r>
          </w:p>
        </w:tc>
        <w:tc>
          <w:tcPr>
            <w:tcW w:w="1352" w:type="dxa"/>
            <w:vAlign w:val="center"/>
          </w:tcPr>
          <w:p w14:paraId="55B07A0E"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1.0 ± 2.6</w:t>
            </w:r>
          </w:p>
        </w:tc>
        <w:tc>
          <w:tcPr>
            <w:tcW w:w="1419" w:type="dxa"/>
            <w:vMerge w:val="restart"/>
            <w:vAlign w:val="center"/>
          </w:tcPr>
          <w:p w14:paraId="6E47454C"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N/A</w:t>
            </w:r>
          </w:p>
        </w:tc>
        <w:tc>
          <w:tcPr>
            <w:tcW w:w="1376" w:type="dxa"/>
            <w:vMerge w:val="restart"/>
            <w:vAlign w:val="center"/>
          </w:tcPr>
          <w:p w14:paraId="3F3A6920"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N/A</w:t>
            </w:r>
          </w:p>
        </w:tc>
        <w:tc>
          <w:tcPr>
            <w:tcW w:w="670" w:type="dxa"/>
            <w:vMerge w:val="restart"/>
            <w:vAlign w:val="center"/>
          </w:tcPr>
          <w:p w14:paraId="3EDFB57C"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17.5</w:t>
            </w:r>
          </w:p>
        </w:tc>
        <w:tc>
          <w:tcPr>
            <w:tcW w:w="1573" w:type="dxa"/>
            <w:vMerge w:val="restart"/>
            <w:vAlign w:val="center"/>
          </w:tcPr>
          <w:p w14:paraId="27422D1E"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0.14 ± 0.02</w:t>
            </w:r>
          </w:p>
        </w:tc>
      </w:tr>
      <w:tr w:rsidR="00BA6865" w:rsidRPr="00F36A62" w14:paraId="085C9FAB" w14:textId="77777777" w:rsidTr="00A31687">
        <w:trPr>
          <w:trHeight w:val="343"/>
        </w:trPr>
        <w:tc>
          <w:tcPr>
            <w:tcW w:w="2271" w:type="dxa"/>
            <w:vMerge/>
            <w:vAlign w:val="center"/>
          </w:tcPr>
          <w:p w14:paraId="3F566F26" w14:textId="77777777" w:rsidR="00DC1C54" w:rsidRPr="00F36A62" w:rsidRDefault="00DC1C54" w:rsidP="00A31687">
            <w:pPr>
              <w:jc w:val="center"/>
              <w:rPr>
                <w:rFonts w:ascii="Times New Roman" w:hAnsi="Times New Roman" w:cs="Times New Roman"/>
                <w:sz w:val="24"/>
                <w:szCs w:val="24"/>
              </w:rPr>
            </w:pPr>
          </w:p>
        </w:tc>
        <w:tc>
          <w:tcPr>
            <w:tcW w:w="694" w:type="dxa"/>
            <w:gridSpan w:val="2"/>
            <w:vAlign w:val="center"/>
          </w:tcPr>
          <w:p w14:paraId="71F2EB87"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PSS</w:t>
            </w:r>
          </w:p>
        </w:tc>
        <w:tc>
          <w:tcPr>
            <w:tcW w:w="1352" w:type="dxa"/>
            <w:vAlign w:val="center"/>
          </w:tcPr>
          <w:p w14:paraId="0F429B5F"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90.5 ± 2.6</w:t>
            </w:r>
          </w:p>
        </w:tc>
        <w:tc>
          <w:tcPr>
            <w:tcW w:w="1419" w:type="dxa"/>
            <w:vMerge/>
            <w:vAlign w:val="center"/>
          </w:tcPr>
          <w:p w14:paraId="094F52C6" w14:textId="77777777" w:rsidR="00DC1C54" w:rsidRPr="00F36A62" w:rsidRDefault="00DC1C54" w:rsidP="00A31687">
            <w:pPr>
              <w:jc w:val="center"/>
              <w:rPr>
                <w:rFonts w:ascii="Times New Roman" w:hAnsi="Times New Roman" w:cs="Times New Roman"/>
                <w:sz w:val="24"/>
                <w:szCs w:val="24"/>
              </w:rPr>
            </w:pPr>
          </w:p>
        </w:tc>
        <w:tc>
          <w:tcPr>
            <w:tcW w:w="1376" w:type="dxa"/>
            <w:vMerge/>
            <w:vAlign w:val="center"/>
          </w:tcPr>
          <w:p w14:paraId="43271F71" w14:textId="77777777" w:rsidR="00DC1C54" w:rsidRPr="00F36A62" w:rsidRDefault="00DC1C54" w:rsidP="00A31687">
            <w:pPr>
              <w:jc w:val="center"/>
              <w:rPr>
                <w:rFonts w:ascii="Times New Roman" w:hAnsi="Times New Roman" w:cs="Times New Roman"/>
                <w:sz w:val="24"/>
                <w:szCs w:val="24"/>
              </w:rPr>
            </w:pPr>
          </w:p>
        </w:tc>
        <w:tc>
          <w:tcPr>
            <w:tcW w:w="670" w:type="dxa"/>
            <w:vMerge/>
            <w:vAlign w:val="center"/>
          </w:tcPr>
          <w:p w14:paraId="4EEDFDA7" w14:textId="77777777" w:rsidR="00DC1C54" w:rsidRPr="00F36A62" w:rsidRDefault="00DC1C54" w:rsidP="00A31687">
            <w:pPr>
              <w:jc w:val="center"/>
              <w:rPr>
                <w:rFonts w:ascii="Times New Roman" w:hAnsi="Times New Roman" w:cs="Times New Roman"/>
                <w:sz w:val="24"/>
                <w:szCs w:val="24"/>
              </w:rPr>
            </w:pPr>
          </w:p>
        </w:tc>
        <w:tc>
          <w:tcPr>
            <w:tcW w:w="1573" w:type="dxa"/>
            <w:vMerge/>
            <w:vAlign w:val="center"/>
          </w:tcPr>
          <w:p w14:paraId="1B28D413" w14:textId="77777777" w:rsidR="00DC1C54" w:rsidRPr="00F36A62" w:rsidRDefault="00DC1C54" w:rsidP="00A31687">
            <w:pPr>
              <w:jc w:val="center"/>
              <w:rPr>
                <w:rFonts w:ascii="Times New Roman" w:hAnsi="Times New Roman" w:cs="Times New Roman"/>
                <w:sz w:val="24"/>
                <w:szCs w:val="24"/>
              </w:rPr>
            </w:pPr>
          </w:p>
        </w:tc>
      </w:tr>
      <w:tr w:rsidR="00BA6865" w:rsidRPr="00F36A62" w14:paraId="125A2A92" w14:textId="77777777" w:rsidTr="00A31687">
        <w:tc>
          <w:tcPr>
            <w:tcW w:w="2271" w:type="dxa"/>
            <w:vAlign w:val="center"/>
          </w:tcPr>
          <w:p w14:paraId="64661087" w14:textId="77777777" w:rsidR="00DC1C54" w:rsidRPr="00F36A62" w:rsidRDefault="00DC1C54" w:rsidP="00A31687">
            <w:pPr>
              <w:jc w:val="center"/>
              <w:rPr>
                <w:rFonts w:ascii="Times New Roman" w:hAnsi="Times New Roman" w:cs="Times New Roman"/>
                <w:sz w:val="24"/>
                <w:szCs w:val="24"/>
              </w:rPr>
            </w:pPr>
            <w:proofErr w:type="spellStart"/>
            <w:r w:rsidRPr="00F36A62">
              <w:rPr>
                <w:rFonts w:ascii="Times New Roman" w:hAnsi="Times New Roman" w:cs="Times New Roman"/>
                <w:sz w:val="24"/>
                <w:szCs w:val="24"/>
              </w:rPr>
              <w:t>DOT_thick</w:t>
            </w:r>
            <w:proofErr w:type="spellEnd"/>
            <w:r w:rsidRPr="00F36A62">
              <w:rPr>
                <w:rFonts w:ascii="Times New Roman" w:hAnsi="Times New Roman" w:cs="Times New Roman"/>
                <w:sz w:val="24"/>
                <w:szCs w:val="24"/>
              </w:rPr>
              <w:t xml:space="preserve"> (using only uniaxial model)</w:t>
            </w:r>
          </w:p>
        </w:tc>
        <w:tc>
          <w:tcPr>
            <w:tcW w:w="2046" w:type="dxa"/>
            <w:gridSpan w:val="3"/>
            <w:vAlign w:val="center"/>
          </w:tcPr>
          <w:p w14:paraId="3A94E7BB"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89.5 ± 0.02</w:t>
            </w:r>
          </w:p>
        </w:tc>
        <w:tc>
          <w:tcPr>
            <w:tcW w:w="1419" w:type="dxa"/>
            <w:vAlign w:val="center"/>
          </w:tcPr>
          <w:p w14:paraId="7D8ABEDB"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N/A</w:t>
            </w:r>
          </w:p>
        </w:tc>
        <w:tc>
          <w:tcPr>
            <w:tcW w:w="1376" w:type="dxa"/>
            <w:vAlign w:val="center"/>
          </w:tcPr>
          <w:p w14:paraId="4EC8D42A" w14:textId="327845BE" w:rsidR="00DC1C54" w:rsidRPr="00F36A62" w:rsidRDefault="003F49C7" w:rsidP="00A31687">
            <w:pPr>
              <w:jc w:val="center"/>
              <w:rPr>
                <w:rFonts w:ascii="Times New Roman" w:hAnsi="Times New Roman" w:cs="Times New Roman"/>
                <w:sz w:val="24"/>
                <w:szCs w:val="24"/>
              </w:rPr>
            </w:pPr>
            <w:r w:rsidRPr="00F36A62">
              <w:rPr>
                <w:rFonts w:ascii="Times New Roman" w:hAnsi="Times New Roman" w:cs="Times New Roman"/>
                <w:sz w:val="24"/>
                <w:szCs w:val="24"/>
              </w:rPr>
              <w:t>N/A</w:t>
            </w:r>
          </w:p>
        </w:tc>
        <w:tc>
          <w:tcPr>
            <w:tcW w:w="670" w:type="dxa"/>
            <w:vAlign w:val="center"/>
          </w:tcPr>
          <w:p w14:paraId="09802BCC"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17.6</w:t>
            </w:r>
          </w:p>
        </w:tc>
        <w:tc>
          <w:tcPr>
            <w:tcW w:w="1573" w:type="dxa"/>
            <w:vAlign w:val="center"/>
          </w:tcPr>
          <w:p w14:paraId="151CF11A" w14:textId="77777777" w:rsidR="00DC1C54" w:rsidRPr="00F36A62" w:rsidRDefault="00DC1C54" w:rsidP="00A31687">
            <w:pPr>
              <w:jc w:val="center"/>
              <w:rPr>
                <w:rFonts w:ascii="Times New Roman" w:hAnsi="Times New Roman" w:cs="Times New Roman"/>
                <w:sz w:val="24"/>
                <w:szCs w:val="24"/>
              </w:rPr>
            </w:pPr>
            <w:r w:rsidRPr="00F36A62">
              <w:rPr>
                <w:rFonts w:ascii="Times New Roman" w:hAnsi="Times New Roman" w:cs="Times New Roman"/>
                <w:sz w:val="24"/>
                <w:szCs w:val="24"/>
              </w:rPr>
              <w:t>-0.14 ± 0.02</w:t>
            </w:r>
          </w:p>
        </w:tc>
      </w:tr>
      <w:bookmarkEnd w:id="7"/>
      <w:tr w:rsidR="00BA6865" w:rsidRPr="00F36A62" w14:paraId="776940C5" w14:textId="77777777" w:rsidTr="00A31687">
        <w:trPr>
          <w:trHeight w:val="139"/>
        </w:trPr>
        <w:tc>
          <w:tcPr>
            <w:tcW w:w="2271" w:type="dxa"/>
            <w:vMerge w:val="restart"/>
            <w:vAlign w:val="center"/>
          </w:tcPr>
          <w:p w14:paraId="24B37BBC" w14:textId="04CC5D35" w:rsidR="00996C0C" w:rsidRPr="00F36A62" w:rsidRDefault="00996C0C" w:rsidP="00A31687">
            <w:pPr>
              <w:jc w:val="center"/>
              <w:rPr>
                <w:rFonts w:ascii="Times New Roman" w:hAnsi="Times New Roman" w:cs="Times New Roman"/>
                <w:sz w:val="24"/>
                <w:szCs w:val="24"/>
              </w:rPr>
            </w:pPr>
            <w:proofErr w:type="spellStart"/>
            <w:r w:rsidRPr="00F36A62">
              <w:rPr>
                <w:rFonts w:ascii="Times New Roman" w:hAnsi="Times New Roman" w:cs="Times New Roman"/>
                <w:sz w:val="24"/>
                <w:szCs w:val="24"/>
              </w:rPr>
              <w:t>DOT_thin</w:t>
            </w:r>
            <w:proofErr w:type="spellEnd"/>
            <w:r w:rsidRPr="00F36A62">
              <w:rPr>
                <w:rFonts w:ascii="Times New Roman" w:hAnsi="Times New Roman" w:cs="Times New Roman"/>
                <w:sz w:val="24"/>
                <w:szCs w:val="24"/>
              </w:rPr>
              <w:t xml:space="preserve"> (B-Spline)</w:t>
            </w:r>
          </w:p>
        </w:tc>
        <w:tc>
          <w:tcPr>
            <w:tcW w:w="683" w:type="dxa"/>
            <w:vAlign w:val="center"/>
          </w:tcPr>
          <w:p w14:paraId="1AB7BB49" w14:textId="0D5B4C41" w:rsidR="00996C0C" w:rsidRPr="00F36A62" w:rsidRDefault="00996C0C" w:rsidP="00A31687">
            <w:pPr>
              <w:jc w:val="center"/>
              <w:rPr>
                <w:rFonts w:ascii="Times New Roman" w:hAnsi="Times New Roman" w:cs="Times New Roman"/>
                <w:sz w:val="24"/>
                <w:szCs w:val="24"/>
              </w:rPr>
            </w:pPr>
            <w:r w:rsidRPr="00F36A62">
              <w:rPr>
                <w:rFonts w:ascii="Times New Roman" w:hAnsi="Times New Roman" w:cs="Times New Roman"/>
                <w:sz w:val="24"/>
                <w:szCs w:val="24"/>
              </w:rPr>
              <w:t>PSS</w:t>
            </w:r>
          </w:p>
        </w:tc>
        <w:tc>
          <w:tcPr>
            <w:tcW w:w="1363" w:type="dxa"/>
            <w:gridSpan w:val="2"/>
            <w:vAlign w:val="center"/>
          </w:tcPr>
          <w:p w14:paraId="149EA5A1" w14:textId="515E1AE9" w:rsidR="00996C0C" w:rsidRPr="00F36A62" w:rsidRDefault="00996C0C" w:rsidP="00A31687">
            <w:pPr>
              <w:jc w:val="center"/>
              <w:rPr>
                <w:rFonts w:ascii="Times New Roman" w:hAnsi="Times New Roman" w:cs="Times New Roman"/>
                <w:sz w:val="24"/>
                <w:szCs w:val="24"/>
              </w:rPr>
            </w:pPr>
            <w:r w:rsidRPr="00F36A62">
              <w:rPr>
                <w:rFonts w:ascii="Times New Roman" w:hAnsi="Times New Roman" w:cs="Times New Roman"/>
                <w:sz w:val="24"/>
                <w:szCs w:val="24"/>
              </w:rPr>
              <w:t>8.40 ± 2.3</w:t>
            </w:r>
          </w:p>
        </w:tc>
        <w:tc>
          <w:tcPr>
            <w:tcW w:w="1419" w:type="dxa"/>
            <w:vMerge w:val="restart"/>
            <w:vAlign w:val="center"/>
          </w:tcPr>
          <w:p w14:paraId="2544CC29" w14:textId="17E26A66" w:rsidR="00996C0C" w:rsidRPr="00F36A62" w:rsidRDefault="00996C0C" w:rsidP="00A31687">
            <w:pPr>
              <w:jc w:val="center"/>
              <w:rPr>
                <w:rFonts w:ascii="Times New Roman" w:hAnsi="Times New Roman" w:cs="Times New Roman"/>
                <w:sz w:val="24"/>
                <w:szCs w:val="24"/>
              </w:rPr>
            </w:pPr>
            <w:r w:rsidRPr="00F36A62">
              <w:rPr>
                <w:rFonts w:ascii="Times New Roman" w:hAnsi="Times New Roman" w:cs="Times New Roman"/>
                <w:sz w:val="24"/>
                <w:szCs w:val="24"/>
              </w:rPr>
              <w:t>N/A</w:t>
            </w:r>
          </w:p>
        </w:tc>
        <w:tc>
          <w:tcPr>
            <w:tcW w:w="1376" w:type="dxa"/>
            <w:vMerge w:val="restart"/>
            <w:vAlign w:val="center"/>
          </w:tcPr>
          <w:p w14:paraId="5B58FCFC" w14:textId="447018FA" w:rsidR="00996C0C" w:rsidRPr="00F36A62" w:rsidRDefault="00996C0C" w:rsidP="00A31687">
            <w:pPr>
              <w:jc w:val="center"/>
              <w:rPr>
                <w:rFonts w:ascii="Times New Roman" w:hAnsi="Times New Roman" w:cs="Times New Roman"/>
                <w:sz w:val="24"/>
                <w:szCs w:val="24"/>
              </w:rPr>
            </w:pPr>
            <w:r w:rsidRPr="00F36A62">
              <w:rPr>
                <w:rFonts w:ascii="Times New Roman" w:hAnsi="Times New Roman" w:cs="Times New Roman"/>
                <w:sz w:val="24"/>
                <w:szCs w:val="24"/>
              </w:rPr>
              <w:t>1.70±0.10</w:t>
            </w:r>
          </w:p>
        </w:tc>
        <w:tc>
          <w:tcPr>
            <w:tcW w:w="670" w:type="dxa"/>
            <w:vMerge w:val="restart"/>
            <w:vAlign w:val="center"/>
          </w:tcPr>
          <w:p w14:paraId="7FEE434F" w14:textId="1B7B1605" w:rsidR="00996C0C" w:rsidRPr="00F36A62" w:rsidRDefault="00996C0C" w:rsidP="00A31687">
            <w:pPr>
              <w:jc w:val="center"/>
              <w:rPr>
                <w:rFonts w:ascii="Times New Roman" w:hAnsi="Times New Roman" w:cs="Times New Roman"/>
                <w:sz w:val="24"/>
                <w:szCs w:val="24"/>
              </w:rPr>
            </w:pPr>
            <w:r w:rsidRPr="00F36A62">
              <w:rPr>
                <w:rFonts w:ascii="Times New Roman" w:hAnsi="Times New Roman" w:cs="Times New Roman"/>
                <w:sz w:val="24"/>
                <w:szCs w:val="24"/>
              </w:rPr>
              <w:t>6.6</w:t>
            </w:r>
          </w:p>
        </w:tc>
        <w:tc>
          <w:tcPr>
            <w:tcW w:w="1573" w:type="dxa"/>
            <w:vMerge w:val="restart"/>
            <w:vAlign w:val="center"/>
          </w:tcPr>
          <w:p w14:paraId="72991FE3" w14:textId="5C086DFE" w:rsidR="00996C0C" w:rsidRPr="00F36A62" w:rsidRDefault="00996C0C" w:rsidP="00A31687">
            <w:pPr>
              <w:jc w:val="center"/>
              <w:rPr>
                <w:rFonts w:ascii="Times New Roman" w:hAnsi="Times New Roman" w:cs="Times New Roman"/>
                <w:sz w:val="24"/>
                <w:szCs w:val="24"/>
              </w:rPr>
            </w:pPr>
            <w:r w:rsidRPr="00F36A62">
              <w:rPr>
                <w:rFonts w:ascii="Times New Roman" w:hAnsi="Times New Roman" w:cs="Times New Roman"/>
                <w:sz w:val="24"/>
                <w:szCs w:val="24"/>
              </w:rPr>
              <w:t>0.56 ± 0.100</w:t>
            </w:r>
          </w:p>
        </w:tc>
      </w:tr>
      <w:tr w:rsidR="00BA6865" w:rsidRPr="00F36A62" w14:paraId="71B5D20B" w14:textId="77777777" w:rsidTr="00A31687">
        <w:trPr>
          <w:trHeight w:val="139"/>
        </w:trPr>
        <w:tc>
          <w:tcPr>
            <w:tcW w:w="2271" w:type="dxa"/>
            <w:vMerge/>
            <w:vAlign w:val="center"/>
          </w:tcPr>
          <w:p w14:paraId="04C94D61" w14:textId="77777777" w:rsidR="00996C0C" w:rsidRPr="00F36A62" w:rsidRDefault="00996C0C" w:rsidP="00A31687">
            <w:pPr>
              <w:jc w:val="center"/>
              <w:rPr>
                <w:rFonts w:ascii="Times New Roman" w:hAnsi="Times New Roman" w:cs="Times New Roman"/>
                <w:sz w:val="24"/>
                <w:szCs w:val="24"/>
              </w:rPr>
            </w:pPr>
          </w:p>
        </w:tc>
        <w:tc>
          <w:tcPr>
            <w:tcW w:w="683" w:type="dxa"/>
            <w:vAlign w:val="center"/>
          </w:tcPr>
          <w:p w14:paraId="39AA23BB" w14:textId="78649CBF" w:rsidR="00996C0C" w:rsidRPr="00F36A62" w:rsidRDefault="00996C0C" w:rsidP="00A31687">
            <w:pPr>
              <w:jc w:val="center"/>
              <w:rPr>
                <w:rFonts w:ascii="Times New Roman" w:hAnsi="Times New Roman" w:cs="Times New Roman"/>
                <w:sz w:val="24"/>
                <w:szCs w:val="24"/>
              </w:rPr>
            </w:pPr>
            <w:r w:rsidRPr="00F36A62">
              <w:rPr>
                <w:rFonts w:ascii="Times New Roman" w:hAnsi="Times New Roman" w:cs="Times New Roman"/>
                <w:sz w:val="24"/>
                <w:szCs w:val="24"/>
              </w:rPr>
              <w:t>Bulk</w:t>
            </w:r>
          </w:p>
        </w:tc>
        <w:tc>
          <w:tcPr>
            <w:tcW w:w="1363" w:type="dxa"/>
            <w:gridSpan w:val="2"/>
            <w:vAlign w:val="center"/>
          </w:tcPr>
          <w:p w14:paraId="4F299E31" w14:textId="20619E41" w:rsidR="00996C0C" w:rsidRPr="00F36A62" w:rsidRDefault="00996C0C" w:rsidP="00A31687">
            <w:pPr>
              <w:jc w:val="center"/>
              <w:rPr>
                <w:rFonts w:ascii="Times New Roman" w:hAnsi="Times New Roman" w:cs="Times New Roman"/>
                <w:sz w:val="24"/>
                <w:szCs w:val="24"/>
              </w:rPr>
            </w:pPr>
            <w:r w:rsidRPr="00F36A62">
              <w:rPr>
                <w:rFonts w:ascii="Times New Roman" w:hAnsi="Times New Roman" w:cs="Times New Roman"/>
                <w:sz w:val="24"/>
                <w:szCs w:val="24"/>
              </w:rPr>
              <w:t>47.8 ± 2.3</w:t>
            </w:r>
          </w:p>
        </w:tc>
        <w:tc>
          <w:tcPr>
            <w:tcW w:w="1419" w:type="dxa"/>
            <w:vMerge/>
            <w:tcBorders>
              <w:bottom w:val="single" w:sz="4" w:space="0" w:color="auto"/>
            </w:tcBorders>
            <w:vAlign w:val="center"/>
          </w:tcPr>
          <w:p w14:paraId="0AA68ECD" w14:textId="77777777" w:rsidR="00996C0C" w:rsidRPr="00F36A62" w:rsidRDefault="00996C0C" w:rsidP="00A31687">
            <w:pPr>
              <w:jc w:val="center"/>
              <w:rPr>
                <w:rFonts w:ascii="Times New Roman" w:hAnsi="Times New Roman" w:cs="Times New Roman"/>
                <w:sz w:val="24"/>
                <w:szCs w:val="24"/>
              </w:rPr>
            </w:pPr>
          </w:p>
        </w:tc>
        <w:tc>
          <w:tcPr>
            <w:tcW w:w="1376" w:type="dxa"/>
            <w:vMerge/>
            <w:vAlign w:val="center"/>
          </w:tcPr>
          <w:p w14:paraId="32C10F83" w14:textId="77777777" w:rsidR="00996C0C" w:rsidRPr="00F36A62" w:rsidRDefault="00996C0C" w:rsidP="00A31687">
            <w:pPr>
              <w:jc w:val="center"/>
              <w:rPr>
                <w:rFonts w:ascii="Times New Roman" w:hAnsi="Times New Roman" w:cs="Times New Roman"/>
                <w:sz w:val="24"/>
                <w:szCs w:val="24"/>
              </w:rPr>
            </w:pPr>
          </w:p>
        </w:tc>
        <w:tc>
          <w:tcPr>
            <w:tcW w:w="670" w:type="dxa"/>
            <w:vMerge/>
            <w:vAlign w:val="center"/>
          </w:tcPr>
          <w:p w14:paraId="337CE18B" w14:textId="77777777" w:rsidR="00996C0C" w:rsidRPr="00F36A62" w:rsidRDefault="00996C0C" w:rsidP="00A31687">
            <w:pPr>
              <w:jc w:val="center"/>
              <w:rPr>
                <w:rFonts w:ascii="Times New Roman" w:hAnsi="Times New Roman" w:cs="Times New Roman"/>
                <w:sz w:val="24"/>
                <w:szCs w:val="24"/>
              </w:rPr>
            </w:pPr>
          </w:p>
        </w:tc>
        <w:tc>
          <w:tcPr>
            <w:tcW w:w="1573" w:type="dxa"/>
            <w:vMerge/>
            <w:vAlign w:val="center"/>
          </w:tcPr>
          <w:p w14:paraId="58E559E0" w14:textId="77777777" w:rsidR="00996C0C" w:rsidRPr="00F36A62" w:rsidRDefault="00996C0C" w:rsidP="00A31687">
            <w:pPr>
              <w:jc w:val="center"/>
              <w:rPr>
                <w:rFonts w:ascii="Times New Roman" w:hAnsi="Times New Roman" w:cs="Times New Roman"/>
                <w:sz w:val="24"/>
                <w:szCs w:val="24"/>
              </w:rPr>
            </w:pPr>
          </w:p>
        </w:tc>
      </w:tr>
      <w:tr w:rsidR="00BA6865" w:rsidRPr="00F36A62" w14:paraId="12B33BC1" w14:textId="77777777" w:rsidTr="00A31687">
        <w:trPr>
          <w:trHeight w:val="139"/>
        </w:trPr>
        <w:tc>
          <w:tcPr>
            <w:tcW w:w="2271" w:type="dxa"/>
            <w:vMerge w:val="restart"/>
            <w:vAlign w:val="center"/>
          </w:tcPr>
          <w:p w14:paraId="20C50D95" w14:textId="0C45DE41" w:rsidR="00903871" w:rsidRPr="00F36A62" w:rsidRDefault="00903871" w:rsidP="00A31687">
            <w:pPr>
              <w:jc w:val="center"/>
              <w:rPr>
                <w:rFonts w:ascii="Times New Roman" w:hAnsi="Times New Roman" w:cs="Times New Roman"/>
                <w:sz w:val="24"/>
                <w:szCs w:val="24"/>
              </w:rPr>
            </w:pPr>
            <w:proofErr w:type="spellStart"/>
            <w:r w:rsidRPr="00F36A62">
              <w:rPr>
                <w:rFonts w:ascii="Times New Roman" w:hAnsi="Times New Roman" w:cs="Times New Roman"/>
                <w:sz w:val="24"/>
                <w:szCs w:val="24"/>
              </w:rPr>
              <w:t>DOT_thick</w:t>
            </w:r>
            <w:proofErr w:type="spellEnd"/>
            <w:r w:rsidRPr="00F36A62">
              <w:rPr>
                <w:rFonts w:ascii="Times New Roman" w:hAnsi="Times New Roman" w:cs="Times New Roman"/>
                <w:sz w:val="24"/>
                <w:szCs w:val="24"/>
              </w:rPr>
              <w:t xml:space="preserve"> (B-Spline)</w:t>
            </w:r>
          </w:p>
        </w:tc>
        <w:tc>
          <w:tcPr>
            <w:tcW w:w="683" w:type="dxa"/>
            <w:vAlign w:val="center"/>
          </w:tcPr>
          <w:p w14:paraId="42A6D057" w14:textId="21046D4C" w:rsidR="00903871" w:rsidRPr="00F36A62" w:rsidRDefault="00903871" w:rsidP="00A31687">
            <w:pPr>
              <w:jc w:val="center"/>
              <w:rPr>
                <w:rFonts w:ascii="Times New Roman" w:hAnsi="Times New Roman" w:cs="Times New Roman"/>
                <w:sz w:val="24"/>
                <w:szCs w:val="24"/>
              </w:rPr>
            </w:pPr>
            <w:r w:rsidRPr="00F36A62">
              <w:rPr>
                <w:rFonts w:ascii="Times New Roman" w:hAnsi="Times New Roman" w:cs="Times New Roman"/>
                <w:sz w:val="24"/>
                <w:szCs w:val="24"/>
              </w:rPr>
              <w:t>PSS</w:t>
            </w:r>
          </w:p>
        </w:tc>
        <w:tc>
          <w:tcPr>
            <w:tcW w:w="1363" w:type="dxa"/>
            <w:gridSpan w:val="2"/>
            <w:vAlign w:val="center"/>
          </w:tcPr>
          <w:p w14:paraId="149370D3" w14:textId="075F357D" w:rsidR="00903871" w:rsidRPr="00F36A62" w:rsidRDefault="00380715" w:rsidP="00A31687">
            <w:pPr>
              <w:jc w:val="center"/>
              <w:rPr>
                <w:rFonts w:ascii="Times New Roman" w:hAnsi="Times New Roman" w:cs="Times New Roman"/>
                <w:sz w:val="24"/>
                <w:szCs w:val="24"/>
              </w:rPr>
            </w:pPr>
            <w:r w:rsidRPr="00F36A62">
              <w:rPr>
                <w:rFonts w:ascii="Times New Roman" w:hAnsi="Times New Roman" w:cs="Times New Roman"/>
                <w:sz w:val="24"/>
                <w:szCs w:val="24"/>
              </w:rPr>
              <w:t>7.5 ± 17.1</w:t>
            </w:r>
          </w:p>
        </w:tc>
        <w:tc>
          <w:tcPr>
            <w:tcW w:w="1419" w:type="dxa"/>
            <w:vMerge w:val="restart"/>
            <w:vAlign w:val="center"/>
          </w:tcPr>
          <w:p w14:paraId="775C129C" w14:textId="77777777" w:rsidR="00903871" w:rsidRPr="00F36A62" w:rsidRDefault="00903871" w:rsidP="00A31687">
            <w:pPr>
              <w:jc w:val="center"/>
              <w:rPr>
                <w:rFonts w:ascii="Times New Roman" w:hAnsi="Times New Roman" w:cs="Times New Roman"/>
                <w:sz w:val="24"/>
                <w:szCs w:val="24"/>
              </w:rPr>
            </w:pPr>
            <w:r w:rsidRPr="00F36A62">
              <w:rPr>
                <w:rFonts w:ascii="Times New Roman" w:hAnsi="Times New Roman" w:cs="Times New Roman"/>
                <w:sz w:val="24"/>
                <w:szCs w:val="24"/>
              </w:rPr>
              <w:t>N/A</w:t>
            </w:r>
          </w:p>
        </w:tc>
        <w:tc>
          <w:tcPr>
            <w:tcW w:w="1376" w:type="dxa"/>
            <w:vMerge w:val="restart"/>
            <w:vAlign w:val="center"/>
          </w:tcPr>
          <w:p w14:paraId="2242E136" w14:textId="597AFE30" w:rsidR="00903871" w:rsidRPr="00F36A62" w:rsidRDefault="00903871" w:rsidP="00A31687">
            <w:pPr>
              <w:jc w:val="center"/>
              <w:rPr>
                <w:rFonts w:ascii="Times New Roman" w:hAnsi="Times New Roman" w:cs="Times New Roman"/>
                <w:sz w:val="24"/>
                <w:szCs w:val="24"/>
              </w:rPr>
            </w:pPr>
            <w:r w:rsidRPr="00F36A62">
              <w:rPr>
                <w:rFonts w:ascii="Times New Roman" w:hAnsi="Times New Roman" w:cs="Times New Roman"/>
                <w:sz w:val="24"/>
                <w:szCs w:val="24"/>
              </w:rPr>
              <w:t>1.60±0.40</w:t>
            </w:r>
          </w:p>
        </w:tc>
        <w:tc>
          <w:tcPr>
            <w:tcW w:w="670" w:type="dxa"/>
            <w:vMerge w:val="restart"/>
            <w:vAlign w:val="center"/>
          </w:tcPr>
          <w:p w14:paraId="7AC695E0" w14:textId="5E766176" w:rsidR="00903871" w:rsidRPr="00F36A62" w:rsidRDefault="00903871" w:rsidP="00A31687">
            <w:pPr>
              <w:jc w:val="center"/>
              <w:rPr>
                <w:rFonts w:ascii="Times New Roman" w:hAnsi="Times New Roman" w:cs="Times New Roman"/>
                <w:sz w:val="24"/>
                <w:szCs w:val="24"/>
              </w:rPr>
            </w:pPr>
            <w:r w:rsidRPr="00F36A62">
              <w:rPr>
                <w:rFonts w:ascii="Times New Roman" w:hAnsi="Times New Roman" w:cs="Times New Roman"/>
                <w:sz w:val="24"/>
                <w:szCs w:val="24"/>
              </w:rPr>
              <w:t>18.9</w:t>
            </w:r>
          </w:p>
        </w:tc>
        <w:tc>
          <w:tcPr>
            <w:tcW w:w="1573" w:type="dxa"/>
            <w:vMerge w:val="restart"/>
            <w:vAlign w:val="center"/>
          </w:tcPr>
          <w:p w14:paraId="2F70BA99" w14:textId="7E85C687" w:rsidR="00903871" w:rsidRPr="00F36A62" w:rsidRDefault="00903871" w:rsidP="00A31687">
            <w:pPr>
              <w:jc w:val="center"/>
              <w:rPr>
                <w:rFonts w:ascii="Times New Roman" w:hAnsi="Times New Roman" w:cs="Times New Roman"/>
                <w:sz w:val="24"/>
                <w:szCs w:val="24"/>
              </w:rPr>
            </w:pPr>
            <w:r w:rsidRPr="00F36A62">
              <w:rPr>
                <w:rFonts w:ascii="Times New Roman" w:hAnsi="Times New Roman" w:cs="Times New Roman"/>
                <w:sz w:val="24"/>
                <w:szCs w:val="24"/>
              </w:rPr>
              <w:t>-0.20±0.100</w:t>
            </w:r>
          </w:p>
        </w:tc>
      </w:tr>
      <w:tr w:rsidR="00BA6865" w:rsidRPr="00F36A62" w14:paraId="1F6BE3DD" w14:textId="77777777" w:rsidTr="00A31687">
        <w:trPr>
          <w:trHeight w:val="139"/>
        </w:trPr>
        <w:tc>
          <w:tcPr>
            <w:tcW w:w="2271" w:type="dxa"/>
            <w:vMerge/>
          </w:tcPr>
          <w:p w14:paraId="1AF0F382" w14:textId="77777777" w:rsidR="00903871" w:rsidRPr="00F36A62" w:rsidRDefault="00903871" w:rsidP="00A31687">
            <w:pPr>
              <w:jc w:val="center"/>
              <w:rPr>
                <w:rFonts w:ascii="Times New Roman" w:hAnsi="Times New Roman" w:cs="Times New Roman"/>
                <w:sz w:val="24"/>
                <w:szCs w:val="24"/>
              </w:rPr>
            </w:pPr>
          </w:p>
        </w:tc>
        <w:tc>
          <w:tcPr>
            <w:tcW w:w="683" w:type="dxa"/>
            <w:vAlign w:val="center"/>
          </w:tcPr>
          <w:p w14:paraId="28BA83CA" w14:textId="2593394A" w:rsidR="00903871" w:rsidRPr="00F36A62" w:rsidRDefault="00903871" w:rsidP="00A31687">
            <w:pPr>
              <w:jc w:val="center"/>
              <w:rPr>
                <w:rFonts w:ascii="Times New Roman" w:hAnsi="Times New Roman" w:cs="Times New Roman"/>
                <w:sz w:val="24"/>
                <w:szCs w:val="24"/>
              </w:rPr>
            </w:pPr>
            <w:r w:rsidRPr="00F36A62">
              <w:rPr>
                <w:rFonts w:ascii="Times New Roman" w:hAnsi="Times New Roman" w:cs="Times New Roman"/>
                <w:sz w:val="24"/>
                <w:szCs w:val="24"/>
              </w:rPr>
              <w:t>Bulk</w:t>
            </w:r>
          </w:p>
        </w:tc>
        <w:tc>
          <w:tcPr>
            <w:tcW w:w="1363" w:type="dxa"/>
            <w:gridSpan w:val="2"/>
            <w:vAlign w:val="center"/>
          </w:tcPr>
          <w:p w14:paraId="165EB3C1" w14:textId="3206909C" w:rsidR="00903871" w:rsidRPr="00F36A62" w:rsidRDefault="00FF41A3" w:rsidP="00A31687">
            <w:pPr>
              <w:jc w:val="center"/>
              <w:rPr>
                <w:rFonts w:ascii="Times New Roman" w:hAnsi="Times New Roman" w:cs="Times New Roman"/>
                <w:sz w:val="24"/>
                <w:szCs w:val="24"/>
              </w:rPr>
            </w:pPr>
            <w:r w:rsidRPr="00F36A62">
              <w:rPr>
                <w:rFonts w:ascii="Times New Roman" w:hAnsi="Times New Roman" w:cs="Times New Roman"/>
                <w:sz w:val="24"/>
                <w:szCs w:val="24"/>
              </w:rPr>
              <w:t>76.2±18.5</w:t>
            </w:r>
          </w:p>
        </w:tc>
        <w:tc>
          <w:tcPr>
            <w:tcW w:w="1419" w:type="dxa"/>
            <w:vMerge/>
          </w:tcPr>
          <w:p w14:paraId="4A229EA5" w14:textId="77777777" w:rsidR="00903871" w:rsidRPr="00F36A62" w:rsidRDefault="00903871" w:rsidP="00A31687">
            <w:pPr>
              <w:jc w:val="center"/>
              <w:rPr>
                <w:rFonts w:ascii="Times New Roman" w:hAnsi="Times New Roman" w:cs="Times New Roman"/>
                <w:sz w:val="24"/>
                <w:szCs w:val="24"/>
              </w:rPr>
            </w:pPr>
          </w:p>
        </w:tc>
        <w:tc>
          <w:tcPr>
            <w:tcW w:w="1376" w:type="dxa"/>
            <w:vMerge/>
            <w:vAlign w:val="center"/>
          </w:tcPr>
          <w:p w14:paraId="2D2D0E3D" w14:textId="77777777" w:rsidR="00903871" w:rsidRPr="00F36A62" w:rsidRDefault="00903871" w:rsidP="00A31687">
            <w:pPr>
              <w:rPr>
                <w:rFonts w:ascii="Times New Roman" w:hAnsi="Times New Roman" w:cs="Times New Roman"/>
                <w:sz w:val="24"/>
                <w:szCs w:val="24"/>
              </w:rPr>
            </w:pPr>
          </w:p>
        </w:tc>
        <w:tc>
          <w:tcPr>
            <w:tcW w:w="670" w:type="dxa"/>
            <w:vMerge/>
            <w:vAlign w:val="center"/>
          </w:tcPr>
          <w:p w14:paraId="3487FC06" w14:textId="77777777" w:rsidR="00903871" w:rsidRPr="00F36A62" w:rsidRDefault="00903871" w:rsidP="00A31687">
            <w:pPr>
              <w:rPr>
                <w:rFonts w:ascii="Times New Roman" w:hAnsi="Times New Roman" w:cs="Times New Roman"/>
                <w:sz w:val="24"/>
                <w:szCs w:val="24"/>
              </w:rPr>
            </w:pPr>
          </w:p>
        </w:tc>
        <w:tc>
          <w:tcPr>
            <w:tcW w:w="1573" w:type="dxa"/>
            <w:vMerge/>
            <w:vAlign w:val="center"/>
          </w:tcPr>
          <w:p w14:paraId="5FDC3F0E" w14:textId="77777777" w:rsidR="00903871" w:rsidRPr="00F36A62" w:rsidRDefault="00903871" w:rsidP="00A31687">
            <w:pPr>
              <w:rPr>
                <w:rFonts w:ascii="Times New Roman" w:hAnsi="Times New Roman" w:cs="Times New Roman"/>
                <w:sz w:val="24"/>
                <w:szCs w:val="24"/>
              </w:rPr>
            </w:pPr>
          </w:p>
        </w:tc>
      </w:tr>
    </w:tbl>
    <w:p w14:paraId="0D4649D9" w14:textId="349F3D44" w:rsidR="002673BD" w:rsidRPr="00F36A62" w:rsidRDefault="002B2C71" w:rsidP="002673BD">
      <w:pPr>
        <w:autoSpaceDE w:val="0"/>
        <w:autoSpaceDN w:val="0"/>
        <w:adjustRightInd w:val="0"/>
        <w:spacing w:after="0" w:line="360" w:lineRule="auto"/>
        <w:jc w:val="both"/>
        <w:rPr>
          <w:rFonts w:ascii="Times New Roman" w:hAnsi="Times New Roman" w:cs="Times New Roman"/>
          <w:bCs/>
          <w:sz w:val="24"/>
          <w:szCs w:val="24"/>
          <w:u w:val="single"/>
          <w:shd w:val="clear" w:color="auto" w:fill="FFFFFF"/>
        </w:rPr>
      </w:pPr>
      <w:r w:rsidRPr="00F36A62">
        <w:rPr>
          <w:rFonts w:ascii="Times New Roman" w:hAnsi="Times New Roman" w:cs="Times New Roman"/>
          <w:b/>
          <w:sz w:val="24"/>
          <w:szCs w:val="24"/>
          <w:u w:val="single"/>
          <w:shd w:val="clear" w:color="auto" w:fill="FFFFFF"/>
        </w:rPr>
        <w:lastRenderedPageBreak/>
        <w:t xml:space="preserve">Section </w:t>
      </w:r>
      <w:r w:rsidR="00C87D7C">
        <w:rPr>
          <w:rFonts w:ascii="Times New Roman" w:hAnsi="Times New Roman" w:cs="Times New Roman"/>
          <w:b/>
          <w:sz w:val="24"/>
          <w:szCs w:val="24"/>
          <w:u w:val="single"/>
          <w:shd w:val="clear" w:color="auto" w:fill="FFFFFF"/>
        </w:rPr>
        <w:t>S</w:t>
      </w:r>
      <w:r w:rsidRPr="00F36A62">
        <w:rPr>
          <w:rFonts w:ascii="Times New Roman" w:hAnsi="Times New Roman" w:cs="Times New Roman"/>
          <w:b/>
          <w:sz w:val="24"/>
          <w:szCs w:val="24"/>
          <w:u w:val="single"/>
          <w:shd w:val="clear" w:color="auto" w:fill="FFFFFF"/>
        </w:rPr>
        <w:t xml:space="preserve">3: </w:t>
      </w:r>
      <w:r w:rsidR="002673BD" w:rsidRPr="00F36A62">
        <w:rPr>
          <w:rFonts w:ascii="Times New Roman" w:hAnsi="Times New Roman" w:cs="Times New Roman"/>
          <w:b/>
          <w:sz w:val="24"/>
          <w:szCs w:val="24"/>
          <w:u w:val="single"/>
          <w:shd w:val="clear" w:color="auto" w:fill="FFFFFF"/>
        </w:rPr>
        <w:t xml:space="preserve">Conversion from </w:t>
      </w:r>
      <w:r w:rsidR="00F36A62" w:rsidRPr="00F36A62">
        <w:rPr>
          <w:rFonts w:ascii="Times New Roman" w:hAnsi="Times New Roman" w:cs="Times New Roman"/>
          <w:b/>
          <w:sz w:val="24"/>
          <w:szCs w:val="24"/>
          <w:u w:val="single"/>
          <w:shd w:val="clear" w:color="auto" w:fill="FFFFFF"/>
        </w:rPr>
        <w:t>O</w:t>
      </w:r>
      <w:r w:rsidR="002673BD" w:rsidRPr="00F36A62">
        <w:rPr>
          <w:rFonts w:ascii="Times New Roman" w:hAnsi="Times New Roman" w:cs="Times New Roman"/>
          <w:b/>
          <w:sz w:val="24"/>
          <w:szCs w:val="24"/>
          <w:u w:val="single"/>
          <w:shd w:val="clear" w:color="auto" w:fill="FFFFFF"/>
        </w:rPr>
        <w:t xml:space="preserve">ptical </w:t>
      </w:r>
      <w:r w:rsidR="00F36A62" w:rsidRPr="00F36A62">
        <w:rPr>
          <w:rFonts w:ascii="Times New Roman" w:hAnsi="Times New Roman" w:cs="Times New Roman"/>
          <w:b/>
          <w:sz w:val="24"/>
          <w:szCs w:val="24"/>
          <w:u w:val="single"/>
          <w:shd w:val="clear" w:color="auto" w:fill="FFFFFF"/>
        </w:rPr>
        <w:t>D</w:t>
      </w:r>
      <w:r w:rsidR="002673BD" w:rsidRPr="00F36A62">
        <w:rPr>
          <w:rFonts w:ascii="Times New Roman" w:hAnsi="Times New Roman" w:cs="Times New Roman"/>
          <w:b/>
          <w:sz w:val="24"/>
          <w:szCs w:val="24"/>
          <w:u w:val="single"/>
          <w:shd w:val="clear" w:color="auto" w:fill="FFFFFF"/>
        </w:rPr>
        <w:t xml:space="preserve">ensity to </w:t>
      </w:r>
      <w:r w:rsidR="00806E6F">
        <w:rPr>
          <w:rFonts w:ascii="Times New Roman" w:hAnsi="Times New Roman" w:cs="Times New Roman"/>
          <w:b/>
          <w:sz w:val="24"/>
          <w:szCs w:val="24"/>
          <w:u w:val="single"/>
          <w:shd w:val="clear" w:color="auto" w:fill="FFFFFF"/>
        </w:rPr>
        <w:t>Extinction Coefficient</w:t>
      </w:r>
      <w:r w:rsidR="002673BD" w:rsidRPr="00F36A62">
        <w:rPr>
          <w:rFonts w:ascii="Times New Roman" w:hAnsi="Times New Roman" w:cs="Times New Roman"/>
          <w:b/>
          <w:sz w:val="24"/>
          <w:szCs w:val="24"/>
          <w:u w:val="single"/>
          <w:shd w:val="clear" w:color="auto" w:fill="FFFFFF"/>
        </w:rPr>
        <w:t>:</w:t>
      </w:r>
      <w:r w:rsidR="002673BD" w:rsidRPr="00F36A62">
        <w:rPr>
          <w:rFonts w:ascii="Times New Roman" w:hAnsi="Times New Roman" w:cs="Times New Roman"/>
          <w:bCs/>
          <w:sz w:val="24"/>
          <w:szCs w:val="24"/>
          <w:u w:val="single"/>
          <w:shd w:val="clear" w:color="auto" w:fill="FFFFFF"/>
        </w:rPr>
        <w:t xml:space="preserve"> </w:t>
      </w:r>
    </w:p>
    <w:p w14:paraId="5C8BCB3E" w14:textId="502DC1C8" w:rsidR="002673BD" w:rsidRPr="00F36A62" w:rsidRDefault="002673BD" w:rsidP="002673BD">
      <w:pPr>
        <w:autoSpaceDE w:val="0"/>
        <w:autoSpaceDN w:val="0"/>
        <w:adjustRightInd w:val="0"/>
        <w:spacing w:after="0" w:line="360" w:lineRule="auto"/>
        <w:jc w:val="both"/>
        <w:rPr>
          <w:rFonts w:ascii="Times New Roman" w:hAnsi="Times New Roman" w:cs="Times New Roman"/>
          <w:bCs/>
          <w:sz w:val="24"/>
          <w:szCs w:val="24"/>
          <w:shd w:val="clear" w:color="auto" w:fill="FFFFFF"/>
        </w:rPr>
      </w:pPr>
      <w:r w:rsidRPr="00F36A62">
        <w:rPr>
          <w:rFonts w:ascii="Times New Roman" w:hAnsi="Times New Roman" w:cs="Times New Roman"/>
          <w:bCs/>
          <w:sz w:val="24"/>
          <w:szCs w:val="24"/>
          <w:shd w:val="clear" w:color="auto" w:fill="FFFFFF"/>
        </w:rPr>
        <w:t xml:space="preserve">UV-vis </w:t>
      </w:r>
      <w:r w:rsidR="009901A5" w:rsidRPr="00F36A62">
        <w:rPr>
          <w:rFonts w:ascii="Times New Roman" w:hAnsi="Times New Roman" w:cs="Times New Roman"/>
          <w:bCs/>
          <w:sz w:val="24"/>
          <w:szCs w:val="24"/>
          <w:shd w:val="clear" w:color="auto" w:fill="FFFFFF"/>
        </w:rPr>
        <w:t xml:space="preserve">spectroscopy </w:t>
      </w:r>
      <w:r w:rsidRPr="00F36A62">
        <w:rPr>
          <w:rFonts w:ascii="Times New Roman" w:hAnsi="Times New Roman" w:cs="Times New Roman"/>
          <w:bCs/>
          <w:sz w:val="24"/>
          <w:szCs w:val="24"/>
          <w:shd w:val="clear" w:color="auto" w:fill="FFFFFF"/>
        </w:rPr>
        <w:t xml:space="preserve">characteristics on PEDOT:PSS film are measured to compare the optical constants from VASE. In UV vis </w:t>
      </w:r>
      <w:r w:rsidR="009901A5" w:rsidRPr="00F36A62">
        <w:rPr>
          <w:rFonts w:ascii="Times New Roman" w:hAnsi="Times New Roman" w:cs="Times New Roman"/>
          <w:bCs/>
          <w:sz w:val="24"/>
          <w:szCs w:val="24"/>
          <w:shd w:val="clear" w:color="auto" w:fill="FFFFFF"/>
        </w:rPr>
        <w:t xml:space="preserve">spectroscopy </w:t>
      </w:r>
      <w:r w:rsidRPr="00F36A62">
        <w:rPr>
          <w:rFonts w:ascii="Times New Roman" w:hAnsi="Times New Roman" w:cs="Times New Roman"/>
          <w:bCs/>
          <w:sz w:val="24"/>
          <w:szCs w:val="24"/>
          <w:shd w:val="clear" w:color="auto" w:fill="FFFFFF"/>
        </w:rPr>
        <w:t>the absorbance is calculated through the Beer-Lambert Law given by</w:t>
      </w:r>
    </w:p>
    <w:p w14:paraId="794E9A3F" w14:textId="32B08CC5" w:rsidR="00BA6865" w:rsidRPr="00B6054C" w:rsidRDefault="00442BB7" w:rsidP="002673BD">
      <w:pPr>
        <w:autoSpaceDE w:val="0"/>
        <w:autoSpaceDN w:val="0"/>
        <w:adjustRightInd w:val="0"/>
        <w:spacing w:after="0" w:line="360" w:lineRule="auto"/>
        <w:jc w:val="both"/>
        <w:rPr>
          <w:rFonts w:ascii="Times New Roman" w:eastAsiaTheme="minorEastAsia" w:hAnsi="Times New Roman" w:cs="Times New Roman"/>
          <w:bCs/>
          <w:sz w:val="24"/>
          <w:szCs w:val="24"/>
          <w:shd w:val="clear" w:color="auto" w:fill="FFFFFF"/>
        </w:rPr>
      </w:pPr>
      <m:oMathPara>
        <m:oMath>
          <m:f>
            <m:fPr>
              <m:ctrlPr>
                <w:rPr>
                  <w:rFonts w:ascii="Cambria Math" w:hAnsi="Cambria Math" w:cs="Times New Roman"/>
                  <w:bCs/>
                  <w:sz w:val="24"/>
                  <w:szCs w:val="24"/>
                  <w:shd w:val="clear" w:color="auto" w:fill="FFFFFF"/>
                </w:rPr>
              </m:ctrlPr>
            </m:fPr>
            <m:num>
              <m:r>
                <w:rPr>
                  <w:rFonts w:ascii="Cambria Math" w:hAnsi="Cambria Math" w:cs="Times New Roman"/>
                  <w:sz w:val="24"/>
                  <w:szCs w:val="24"/>
                  <w:shd w:val="clear" w:color="auto" w:fill="FFFFFF"/>
                </w:rPr>
                <m:t>I</m:t>
              </m:r>
              <m:d>
                <m:dPr>
                  <m:ctrlPr>
                    <w:rPr>
                      <w:rFonts w:ascii="Cambria Math" w:hAnsi="Cambria Math" w:cs="Times New Roman"/>
                      <w:bCs/>
                      <w:sz w:val="24"/>
                      <w:szCs w:val="24"/>
                      <w:shd w:val="clear" w:color="auto" w:fill="FFFFFF"/>
                    </w:rPr>
                  </m:ctrlPr>
                </m:dPr>
                <m:e>
                  <m:r>
                    <w:rPr>
                      <w:rFonts w:ascii="Cambria Math" w:hAnsi="Cambria Math" w:cs="Times New Roman"/>
                      <w:sz w:val="24"/>
                      <w:szCs w:val="24"/>
                      <w:shd w:val="clear" w:color="auto" w:fill="FFFFFF"/>
                    </w:rPr>
                    <m:t>λ</m:t>
                  </m:r>
                </m:e>
              </m:d>
            </m:num>
            <m:den>
              <m:sSub>
                <m:sSubPr>
                  <m:ctrlPr>
                    <w:rPr>
                      <w:rFonts w:ascii="Cambria Math" w:hAnsi="Cambria Math" w:cs="Times New Roman"/>
                      <w:bCs/>
                      <w:sz w:val="24"/>
                      <w:szCs w:val="24"/>
                      <w:shd w:val="clear" w:color="auto" w:fill="FFFFFF"/>
                    </w:rPr>
                  </m:ctrlPr>
                </m:sSubPr>
                <m:e>
                  <m:r>
                    <w:rPr>
                      <w:rFonts w:ascii="Cambria Math" w:hAnsi="Cambria Math" w:cs="Times New Roman"/>
                      <w:sz w:val="24"/>
                      <w:szCs w:val="24"/>
                      <w:shd w:val="clear" w:color="auto" w:fill="FFFFFF"/>
                    </w:rPr>
                    <m:t>I</m:t>
                  </m:r>
                </m:e>
                <m:sub>
                  <m:r>
                    <m:rPr>
                      <m:sty m:val="p"/>
                    </m:rPr>
                    <w:rPr>
                      <w:rFonts w:ascii="Cambria Math" w:hAnsi="Cambria Math" w:cs="Times New Roman"/>
                      <w:sz w:val="24"/>
                      <w:szCs w:val="24"/>
                      <w:shd w:val="clear" w:color="auto" w:fill="FFFFFF"/>
                    </w:rPr>
                    <m:t>0</m:t>
                  </m:r>
                </m:sub>
              </m:sSub>
              <m:d>
                <m:dPr>
                  <m:ctrlPr>
                    <w:rPr>
                      <w:rFonts w:ascii="Cambria Math" w:hAnsi="Cambria Math" w:cs="Times New Roman"/>
                      <w:bCs/>
                      <w:sz w:val="24"/>
                      <w:szCs w:val="24"/>
                      <w:shd w:val="clear" w:color="auto" w:fill="FFFFFF"/>
                    </w:rPr>
                  </m:ctrlPr>
                </m:dPr>
                <m:e>
                  <m:r>
                    <w:rPr>
                      <w:rFonts w:ascii="Cambria Math" w:hAnsi="Cambria Math" w:cs="Times New Roman"/>
                      <w:sz w:val="24"/>
                      <w:szCs w:val="24"/>
                      <w:shd w:val="clear" w:color="auto" w:fill="FFFFFF"/>
                    </w:rPr>
                    <m:t>λ</m:t>
                  </m:r>
                </m:e>
              </m:d>
            </m:den>
          </m:f>
          <m:r>
            <m:rPr>
              <m:sty m:val="p"/>
            </m:rPr>
            <w:rPr>
              <w:rFonts w:ascii="Cambria Math" w:hAnsi="Cambria Math" w:cs="Times New Roman"/>
              <w:sz w:val="24"/>
              <w:szCs w:val="24"/>
              <w:shd w:val="clear" w:color="auto" w:fill="FFFFFF"/>
            </w:rPr>
            <m:t>=</m:t>
          </m:r>
          <m:func>
            <m:funcPr>
              <m:ctrlPr>
                <w:rPr>
                  <w:rFonts w:ascii="Cambria Math" w:hAnsi="Cambria Math" w:cs="Times New Roman"/>
                  <w:bCs/>
                  <w:sz w:val="24"/>
                  <w:szCs w:val="24"/>
                  <w:shd w:val="clear" w:color="auto" w:fill="FFFFFF"/>
                </w:rPr>
              </m:ctrlPr>
            </m:funcPr>
            <m:fName>
              <m:r>
                <m:rPr>
                  <m:sty m:val="p"/>
                </m:rPr>
                <w:rPr>
                  <w:rFonts w:ascii="Cambria Math" w:hAnsi="Cambria Math" w:cs="Times New Roman"/>
                  <w:sz w:val="24"/>
                  <w:szCs w:val="24"/>
                  <w:shd w:val="clear" w:color="auto" w:fill="FFFFFF"/>
                </w:rPr>
                <m:t>log</m:t>
              </m:r>
            </m:fName>
            <m:e>
              <m:d>
                <m:dPr>
                  <m:ctrlPr>
                    <w:rPr>
                      <w:rFonts w:ascii="Cambria Math" w:hAnsi="Cambria Math" w:cs="Times New Roman"/>
                      <w:bCs/>
                      <w:sz w:val="24"/>
                      <w:szCs w:val="24"/>
                      <w:shd w:val="clear" w:color="auto" w:fill="FFFFFF"/>
                    </w:rPr>
                  </m:ctrlPr>
                </m:dPr>
                <m:e>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αd</m:t>
                  </m:r>
                </m:e>
              </m:d>
            </m:e>
          </m:func>
        </m:oMath>
      </m:oMathPara>
    </w:p>
    <w:p w14:paraId="12697291" w14:textId="28E73592" w:rsidR="002673BD" w:rsidRPr="00F36A62" w:rsidRDefault="002673BD" w:rsidP="002673BD">
      <w:pPr>
        <w:autoSpaceDE w:val="0"/>
        <w:autoSpaceDN w:val="0"/>
        <w:adjustRightInd w:val="0"/>
        <w:spacing w:after="0" w:line="360" w:lineRule="auto"/>
        <w:jc w:val="both"/>
        <w:rPr>
          <w:rFonts w:ascii="Times New Roman" w:hAnsi="Times New Roman" w:cs="Times New Roman"/>
          <w:bCs/>
          <w:sz w:val="24"/>
          <w:szCs w:val="24"/>
          <w:shd w:val="clear" w:color="auto" w:fill="FFFFFF"/>
        </w:rPr>
      </w:pPr>
      <w:r w:rsidRPr="00F36A62">
        <w:rPr>
          <w:rFonts w:ascii="Times New Roman" w:hAnsi="Times New Roman" w:cs="Times New Roman"/>
          <w:bCs/>
          <w:sz w:val="24"/>
          <w:szCs w:val="24"/>
          <w:shd w:val="clear" w:color="auto" w:fill="FFFFFF"/>
        </w:rPr>
        <w:t>Or,</w:t>
      </w:r>
      <w:r w:rsidRPr="00F36A62">
        <w:rPr>
          <w:rFonts w:ascii="Times New Roman" w:hAnsi="Times New Roman" w:cs="Times New Roman"/>
          <w:bCs/>
          <w:sz w:val="24"/>
          <w:szCs w:val="24"/>
          <w:shd w:val="clear" w:color="auto" w:fill="FFFFFF"/>
        </w:rPr>
        <w:tab/>
      </w:r>
      <w:r w:rsidRPr="00F36A62">
        <w:rPr>
          <w:rFonts w:ascii="Times New Roman" w:hAnsi="Times New Roman" w:cs="Times New Roman"/>
          <w:bCs/>
          <w:sz w:val="24"/>
          <w:szCs w:val="24"/>
          <w:shd w:val="clear" w:color="auto" w:fill="FFFFFF"/>
        </w:rPr>
        <w:tab/>
      </w:r>
      <w:r w:rsidRPr="00F36A62">
        <w:rPr>
          <w:rFonts w:ascii="Times New Roman" w:hAnsi="Times New Roman" w:cs="Times New Roman"/>
          <w:bCs/>
          <w:sz w:val="24"/>
          <w:szCs w:val="24"/>
          <w:shd w:val="clear" w:color="auto" w:fill="FFFFFF"/>
        </w:rPr>
        <w:tab/>
      </w:r>
      <w:r w:rsidRPr="00F36A62">
        <w:rPr>
          <w:rFonts w:ascii="Times New Roman" w:hAnsi="Times New Roman" w:cs="Times New Roman"/>
          <w:bCs/>
          <w:sz w:val="24"/>
          <w:szCs w:val="24"/>
          <w:shd w:val="clear" w:color="auto" w:fill="FFFFFF"/>
        </w:rPr>
        <w:tab/>
      </w:r>
      <w:r w:rsidRPr="00F36A62">
        <w:rPr>
          <w:rFonts w:ascii="Times New Roman" w:hAnsi="Times New Roman" w:cs="Times New Roman"/>
          <w:bCs/>
          <w:sz w:val="24"/>
          <w:szCs w:val="24"/>
          <w:shd w:val="clear" w:color="auto" w:fill="FFFFFF"/>
        </w:rPr>
        <w:tab/>
      </w:r>
      <m:oMath>
        <m:r>
          <w:rPr>
            <w:rFonts w:ascii="Cambria Math" w:hAnsi="Cambria Math" w:cs="Times New Roman"/>
            <w:sz w:val="24"/>
            <w:szCs w:val="24"/>
            <w:shd w:val="clear" w:color="auto" w:fill="FFFFFF"/>
          </w:rPr>
          <m:t>I</m:t>
        </m:r>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λ</m:t>
        </m:r>
        <m:r>
          <m:rPr>
            <m:sty m:val="p"/>
          </m:rPr>
          <w:rPr>
            <w:rFonts w:ascii="Cambria Math" w:hAnsi="Cambria Math" w:cs="Times New Roman"/>
            <w:sz w:val="24"/>
            <w:szCs w:val="24"/>
            <w:shd w:val="clear" w:color="auto" w:fill="FFFFFF"/>
          </w:rPr>
          <m:t>)=</m:t>
        </m:r>
        <m:sSub>
          <m:sSubPr>
            <m:ctrlPr>
              <w:rPr>
                <w:rFonts w:ascii="Cambria Math" w:hAnsi="Cambria Math" w:cs="Times New Roman"/>
                <w:bCs/>
                <w:sz w:val="24"/>
                <w:szCs w:val="24"/>
                <w:shd w:val="clear" w:color="auto" w:fill="FFFFFF"/>
              </w:rPr>
            </m:ctrlPr>
          </m:sSubPr>
          <m:e>
            <m:r>
              <w:rPr>
                <w:rFonts w:ascii="Cambria Math" w:hAnsi="Cambria Math" w:cs="Times New Roman"/>
                <w:sz w:val="24"/>
                <w:szCs w:val="24"/>
                <w:shd w:val="clear" w:color="auto" w:fill="FFFFFF"/>
              </w:rPr>
              <m:t>I</m:t>
            </m:r>
          </m:e>
          <m:sub>
            <m:r>
              <m:rPr>
                <m:sty m:val="p"/>
              </m:rPr>
              <w:rPr>
                <w:rFonts w:ascii="Cambria Math" w:hAnsi="Cambria Math" w:cs="Times New Roman"/>
                <w:sz w:val="24"/>
                <w:szCs w:val="24"/>
                <w:shd w:val="clear" w:color="auto" w:fill="FFFFFF"/>
              </w:rPr>
              <m:t>0</m:t>
            </m:r>
          </m:sub>
        </m:sSub>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λ</m:t>
        </m:r>
        <m:r>
          <m:rPr>
            <m:sty m:val="p"/>
          </m:rPr>
          <w:rPr>
            <w:rFonts w:ascii="Cambria Math" w:hAnsi="Cambria Math" w:cs="Times New Roman"/>
            <w:sz w:val="24"/>
            <w:szCs w:val="24"/>
            <w:shd w:val="clear" w:color="auto" w:fill="FFFFFF"/>
          </w:rPr>
          <m:t>) </m:t>
        </m:r>
        <m:sSup>
          <m:sSupPr>
            <m:ctrlPr>
              <w:rPr>
                <w:rFonts w:ascii="Cambria Math" w:hAnsi="Cambria Math" w:cs="Times New Roman"/>
                <w:bCs/>
                <w:sz w:val="24"/>
                <w:szCs w:val="24"/>
                <w:shd w:val="clear" w:color="auto" w:fill="FFFFFF"/>
              </w:rPr>
            </m:ctrlPr>
          </m:sSupPr>
          <m:e>
            <m:r>
              <w:rPr>
                <w:rFonts w:ascii="Cambria Math" w:hAnsi="Cambria Math" w:cs="Times New Roman"/>
                <w:sz w:val="24"/>
                <w:szCs w:val="24"/>
                <w:shd w:val="clear" w:color="auto" w:fill="FFFFFF"/>
              </w:rPr>
              <m:t>e</m:t>
            </m:r>
          </m:e>
          <m:sup>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αd</m:t>
            </m:r>
          </m:sup>
        </m:sSup>
      </m:oMath>
    </w:p>
    <w:p w14:paraId="725CEBEE" w14:textId="4C4243DA" w:rsidR="002673BD" w:rsidRPr="00F36A62" w:rsidRDefault="002673BD" w:rsidP="002673BD">
      <w:pPr>
        <w:autoSpaceDE w:val="0"/>
        <w:autoSpaceDN w:val="0"/>
        <w:adjustRightInd w:val="0"/>
        <w:spacing w:after="0" w:line="360" w:lineRule="auto"/>
        <w:jc w:val="both"/>
        <w:rPr>
          <w:rFonts w:ascii="Times New Roman" w:hAnsi="Times New Roman" w:cs="Times New Roman"/>
          <w:bCs/>
          <w:sz w:val="24"/>
          <w:szCs w:val="24"/>
          <w:shd w:val="clear" w:color="auto" w:fill="FFFFFF"/>
        </w:rPr>
      </w:pPr>
      <w:r w:rsidRPr="00F36A62">
        <w:rPr>
          <w:rFonts w:ascii="Times New Roman" w:hAnsi="Times New Roman" w:cs="Times New Roman"/>
          <w:bCs/>
          <w:sz w:val="24"/>
          <w:szCs w:val="24"/>
          <w:shd w:val="clear" w:color="auto" w:fill="FFFFFF"/>
        </w:rPr>
        <w:t xml:space="preserve">where </w:t>
      </w:r>
      <w:r w:rsidRPr="00F36A62">
        <w:rPr>
          <w:rFonts w:ascii="Cambria Math" w:hAnsi="Cambria Math" w:cs="Cambria Math"/>
          <w:bCs/>
          <w:sz w:val="24"/>
          <w:szCs w:val="24"/>
          <w:shd w:val="clear" w:color="auto" w:fill="FFFFFF"/>
        </w:rPr>
        <w:t>𝐼</w:t>
      </w:r>
      <w:r w:rsidRPr="00F36A62">
        <w:rPr>
          <w:rFonts w:ascii="Times New Roman" w:hAnsi="Times New Roman" w:cs="Times New Roman"/>
          <w:bCs/>
          <w:sz w:val="24"/>
          <w:szCs w:val="24"/>
          <w:shd w:val="clear" w:color="auto" w:fill="FFFFFF"/>
        </w:rPr>
        <w:t>(</w:t>
      </w:r>
      <w:r w:rsidRPr="00F36A62">
        <w:rPr>
          <w:rFonts w:ascii="Cambria Math" w:hAnsi="Cambria Math" w:cs="Cambria Math"/>
          <w:bCs/>
          <w:sz w:val="24"/>
          <w:szCs w:val="24"/>
          <w:shd w:val="clear" w:color="auto" w:fill="FFFFFF"/>
        </w:rPr>
        <w:t>𝜆</w:t>
      </w:r>
      <w:r w:rsidRPr="00F36A62">
        <w:rPr>
          <w:rFonts w:ascii="Times New Roman" w:hAnsi="Times New Roman" w:cs="Times New Roman"/>
          <w:bCs/>
          <w:sz w:val="24"/>
          <w:szCs w:val="24"/>
          <w:shd w:val="clear" w:color="auto" w:fill="FFFFFF"/>
        </w:rPr>
        <w:t xml:space="preserve">) is the intensity measured through the active layer, </w:t>
      </w:r>
      <w:r w:rsidRPr="00F36A62">
        <w:rPr>
          <w:rFonts w:ascii="Cambria Math" w:hAnsi="Cambria Math" w:cs="Cambria Math"/>
          <w:bCs/>
          <w:sz w:val="24"/>
          <w:szCs w:val="24"/>
          <w:shd w:val="clear" w:color="auto" w:fill="FFFFFF"/>
        </w:rPr>
        <w:t>𝐼</w:t>
      </w:r>
      <w:r w:rsidRPr="00F36A62">
        <w:rPr>
          <w:rFonts w:ascii="Times New Roman" w:hAnsi="Times New Roman" w:cs="Times New Roman"/>
          <w:bCs/>
          <w:sz w:val="24"/>
          <w:szCs w:val="24"/>
          <w:shd w:val="clear" w:color="auto" w:fill="FFFFFF"/>
          <w:vertAlign w:val="subscript"/>
        </w:rPr>
        <w:t>0</w:t>
      </w:r>
      <w:r w:rsidRPr="00F36A62">
        <w:rPr>
          <w:rFonts w:ascii="Times New Roman" w:hAnsi="Times New Roman" w:cs="Times New Roman"/>
          <w:bCs/>
          <w:sz w:val="24"/>
          <w:szCs w:val="24"/>
          <w:shd w:val="clear" w:color="auto" w:fill="FFFFFF"/>
        </w:rPr>
        <w:t>(</w:t>
      </w:r>
      <w:r w:rsidRPr="00F36A62">
        <w:rPr>
          <w:rFonts w:ascii="Cambria Math" w:hAnsi="Cambria Math" w:cs="Cambria Math"/>
          <w:bCs/>
          <w:sz w:val="24"/>
          <w:szCs w:val="24"/>
          <w:shd w:val="clear" w:color="auto" w:fill="FFFFFF"/>
        </w:rPr>
        <w:t>𝜆</w:t>
      </w:r>
      <w:r w:rsidRPr="00F36A62">
        <w:rPr>
          <w:rFonts w:ascii="Times New Roman" w:hAnsi="Times New Roman" w:cs="Times New Roman"/>
          <w:bCs/>
          <w:sz w:val="24"/>
          <w:szCs w:val="24"/>
          <w:shd w:val="clear" w:color="auto" w:fill="FFFFFF"/>
        </w:rPr>
        <w:t xml:space="preserve">) is the measurement of direct beam through a substrate without any active layer, </w:t>
      </w:r>
      <w:r w:rsidRPr="00F36A62">
        <w:rPr>
          <w:rFonts w:ascii="Cambria Math" w:hAnsi="Cambria Math" w:cs="Cambria Math"/>
          <w:bCs/>
          <w:sz w:val="24"/>
          <w:szCs w:val="24"/>
          <w:shd w:val="clear" w:color="auto" w:fill="FFFFFF"/>
        </w:rPr>
        <w:t>𝛼</w:t>
      </w:r>
      <w:r w:rsidRPr="00F36A62">
        <w:rPr>
          <w:rFonts w:ascii="Times New Roman" w:hAnsi="Times New Roman" w:cs="Times New Roman"/>
          <w:bCs/>
          <w:sz w:val="24"/>
          <w:szCs w:val="24"/>
          <w:shd w:val="clear" w:color="auto" w:fill="FFFFFF"/>
        </w:rPr>
        <w:t xml:space="preserve"> is the film attenuation coefficient, and </w:t>
      </w:r>
      <m:oMath>
        <m:r>
          <w:rPr>
            <w:rFonts w:ascii="Cambria Math" w:hAnsi="Cambria Math" w:cs="Times New Roman"/>
            <w:sz w:val="24"/>
            <w:szCs w:val="24"/>
            <w:shd w:val="clear" w:color="auto" w:fill="FFFFFF"/>
          </w:rPr>
          <m:t>d</m:t>
        </m:r>
      </m:oMath>
      <w:r w:rsidRPr="00F36A62">
        <w:rPr>
          <w:rFonts w:ascii="Times New Roman" w:hAnsi="Times New Roman" w:cs="Times New Roman"/>
          <w:bCs/>
          <w:sz w:val="24"/>
          <w:szCs w:val="24"/>
          <w:shd w:val="clear" w:color="auto" w:fill="FFFFFF"/>
        </w:rPr>
        <w:t xml:space="preserve"> is the film thickness. It does not change the physical attributes of the measurement. Further the optical density (OD) is converted to imaginary refractive index</w:t>
      </w:r>
      <w:r w:rsidR="00DA2FF3">
        <w:rPr>
          <w:rFonts w:ascii="Times New Roman" w:hAnsi="Times New Roman" w:cs="Times New Roman"/>
          <w:bCs/>
          <w:sz w:val="24"/>
          <w:szCs w:val="24"/>
          <w:shd w:val="clear" w:color="auto" w:fill="FFFFFF"/>
        </w:rPr>
        <w:t xml:space="preserve"> </w:t>
      </w:r>
      <m:oMath>
        <m:r>
          <w:rPr>
            <w:rFonts w:ascii="Cambria Math" w:hAnsi="Cambria Math" w:cs="Times New Roman"/>
            <w:sz w:val="24"/>
            <w:szCs w:val="24"/>
            <w:shd w:val="clear" w:color="auto" w:fill="FFFFFF"/>
          </w:rPr>
          <m:t>k</m:t>
        </m:r>
      </m:oMath>
      <w:r w:rsidRPr="00F36A62">
        <w:rPr>
          <w:rFonts w:ascii="Times New Roman" w:hAnsi="Times New Roman" w:cs="Times New Roman"/>
          <w:bCs/>
          <w:sz w:val="24"/>
          <w:szCs w:val="24"/>
          <w:shd w:val="clear" w:color="auto" w:fill="FFFFFF"/>
        </w:rPr>
        <w:t xml:space="preserve">. </w:t>
      </w:r>
    </w:p>
    <w:p w14:paraId="7C6F2F7B" w14:textId="60E38A2C" w:rsidR="00BA6865" w:rsidRPr="00F36A62" w:rsidRDefault="002673BD" w:rsidP="002673BD">
      <w:pPr>
        <w:autoSpaceDE w:val="0"/>
        <w:autoSpaceDN w:val="0"/>
        <w:adjustRightInd w:val="0"/>
        <w:spacing w:after="0" w:line="360" w:lineRule="auto"/>
        <w:jc w:val="both"/>
        <w:rPr>
          <w:rFonts w:ascii="Times New Roman" w:hAnsi="Times New Roman" w:cs="Times New Roman"/>
          <w:bCs/>
          <w:sz w:val="24"/>
          <w:szCs w:val="24"/>
          <w:shd w:val="clear" w:color="auto" w:fill="FFFFFF"/>
        </w:rPr>
      </w:pPr>
      <w:r w:rsidRPr="00F36A62">
        <w:rPr>
          <w:rFonts w:ascii="Times New Roman" w:hAnsi="Times New Roman" w:cs="Times New Roman"/>
          <w:bCs/>
          <w:sz w:val="24"/>
          <w:szCs w:val="24"/>
          <w:shd w:val="clear" w:color="auto" w:fill="FFFFFF"/>
        </w:rPr>
        <w:t>The OD is defined by the following equation:</w:t>
      </w:r>
    </w:p>
    <w:p w14:paraId="6D0541C7" w14:textId="596CEF48" w:rsidR="002673BD" w:rsidRPr="00F36A62" w:rsidRDefault="00B754E0" w:rsidP="002673BD">
      <w:pPr>
        <w:autoSpaceDE w:val="0"/>
        <w:autoSpaceDN w:val="0"/>
        <w:adjustRightInd w:val="0"/>
        <w:spacing w:after="0" w:line="360" w:lineRule="auto"/>
        <w:jc w:val="both"/>
        <w:rPr>
          <w:rFonts w:ascii="Times New Roman" w:eastAsiaTheme="minorEastAsia" w:hAnsi="Times New Roman" w:cs="Times New Roman"/>
          <w:bCs/>
          <w:sz w:val="24"/>
          <w:szCs w:val="24"/>
          <w:shd w:val="clear" w:color="auto" w:fill="FFFFFF"/>
        </w:rPr>
      </w:pPr>
      <m:oMathPara>
        <m:oMathParaPr>
          <m:jc m:val="centerGroup"/>
        </m:oMathParaPr>
        <m:oMath>
          <m:r>
            <w:rPr>
              <w:rFonts w:ascii="Cambria Math" w:hAnsi="Cambria Math" w:cs="Times New Roman"/>
              <w:sz w:val="24"/>
              <w:szCs w:val="24"/>
              <w:shd w:val="clear" w:color="auto" w:fill="FFFFFF"/>
            </w:rPr>
            <m:t>O</m:t>
          </m:r>
          <m:sSub>
            <m:sSubPr>
              <m:ctrlPr>
                <w:rPr>
                  <w:rFonts w:ascii="Cambria Math" w:hAnsi="Cambria Math" w:cs="Times New Roman"/>
                  <w:bCs/>
                  <w:sz w:val="24"/>
                  <w:szCs w:val="24"/>
                  <w:shd w:val="clear" w:color="auto" w:fill="FFFFFF"/>
                </w:rPr>
              </m:ctrlPr>
            </m:sSubPr>
            <m:e>
              <m:r>
                <w:rPr>
                  <w:rFonts w:ascii="Cambria Math" w:hAnsi="Cambria Math" w:cs="Times New Roman"/>
                  <w:sz w:val="24"/>
                  <w:szCs w:val="24"/>
                  <w:shd w:val="clear" w:color="auto" w:fill="FFFFFF"/>
                </w:rPr>
                <m:t>D</m:t>
              </m:r>
            </m:e>
            <m:sub>
              <m:r>
                <m:rPr>
                  <m:sty m:val="p"/>
                </m:rPr>
                <w:rPr>
                  <w:rFonts w:ascii="Cambria Math" w:hAnsi="Cambria Math" w:cs="Times New Roman"/>
                  <w:sz w:val="24"/>
                  <w:szCs w:val="24"/>
                  <w:shd w:val="clear" w:color="auto" w:fill="FFFFFF"/>
                </w:rPr>
                <m:t>10</m:t>
              </m:r>
            </m:sub>
          </m:sSub>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λ</m:t>
          </m:r>
          <m:r>
            <m:rPr>
              <m:sty m:val="p"/>
            </m:rPr>
            <w:rPr>
              <w:rFonts w:ascii="Cambria Math" w:hAnsi="Cambria Math" w:cs="Times New Roman"/>
              <w:sz w:val="24"/>
              <w:szCs w:val="24"/>
              <w:shd w:val="clear" w:color="auto" w:fill="FFFFFF"/>
            </w:rPr>
            <m:t>)=</m:t>
          </m:r>
          <m:func>
            <m:funcPr>
              <m:ctrlPr>
                <w:rPr>
                  <w:rFonts w:ascii="Cambria Math" w:hAnsi="Cambria Math" w:cs="Times New Roman"/>
                  <w:bCs/>
                  <w:sz w:val="24"/>
                  <w:szCs w:val="24"/>
                  <w:shd w:val="clear" w:color="auto" w:fill="FFFFFF"/>
                </w:rPr>
              </m:ctrlPr>
            </m:funcPr>
            <m:fName>
              <m:sSub>
                <m:sSubPr>
                  <m:ctrlPr>
                    <w:rPr>
                      <w:rFonts w:ascii="Cambria Math" w:hAnsi="Cambria Math" w:cs="Times New Roman"/>
                      <w:bCs/>
                      <w:sz w:val="24"/>
                      <w:szCs w:val="24"/>
                      <w:shd w:val="clear" w:color="auto" w:fill="FFFFFF"/>
                    </w:rPr>
                  </m:ctrlPr>
                </m:sSubPr>
                <m:e>
                  <m:r>
                    <m:rPr>
                      <m:sty m:val="p"/>
                    </m:rPr>
                    <w:rPr>
                      <w:rFonts w:ascii="Cambria Math" w:hAnsi="Cambria Math" w:cs="Times New Roman"/>
                      <w:sz w:val="24"/>
                      <w:szCs w:val="24"/>
                      <w:shd w:val="clear" w:color="auto" w:fill="FFFFFF"/>
                    </w:rPr>
                    <m:t>log</m:t>
                  </m:r>
                </m:e>
                <m:sub>
                  <m:r>
                    <m:rPr>
                      <m:sty m:val="p"/>
                    </m:rPr>
                    <w:rPr>
                      <w:rFonts w:ascii="Cambria Math" w:hAnsi="Cambria Math" w:cs="Times New Roman"/>
                      <w:sz w:val="24"/>
                      <w:szCs w:val="24"/>
                      <w:shd w:val="clear" w:color="auto" w:fill="FFFFFF"/>
                    </w:rPr>
                    <m:t>10</m:t>
                  </m:r>
                </m:sub>
              </m:sSub>
            </m:fName>
            <m:e>
              <m:f>
                <m:fPr>
                  <m:ctrlPr>
                    <w:rPr>
                      <w:rFonts w:ascii="Cambria Math" w:hAnsi="Cambria Math" w:cs="Times New Roman"/>
                      <w:bCs/>
                      <w:sz w:val="24"/>
                      <w:szCs w:val="24"/>
                      <w:shd w:val="clear" w:color="auto" w:fill="FFFFFF"/>
                    </w:rPr>
                  </m:ctrlPr>
                </m:fPr>
                <m:num>
                  <m:sSub>
                    <m:sSubPr>
                      <m:ctrlPr>
                        <w:rPr>
                          <w:rFonts w:ascii="Cambria Math" w:hAnsi="Cambria Math" w:cs="Times New Roman"/>
                          <w:bCs/>
                          <w:sz w:val="24"/>
                          <w:szCs w:val="24"/>
                          <w:shd w:val="clear" w:color="auto" w:fill="FFFFFF"/>
                        </w:rPr>
                      </m:ctrlPr>
                    </m:sSubPr>
                    <m:e>
                      <m:r>
                        <w:rPr>
                          <w:rFonts w:ascii="Cambria Math" w:hAnsi="Cambria Math" w:cs="Times New Roman"/>
                          <w:sz w:val="24"/>
                          <w:szCs w:val="24"/>
                          <w:shd w:val="clear" w:color="auto" w:fill="FFFFFF"/>
                        </w:rPr>
                        <m:t>I</m:t>
                      </m:r>
                    </m:e>
                    <m:sub>
                      <m:r>
                        <m:rPr>
                          <m:sty m:val="p"/>
                        </m:rPr>
                        <w:rPr>
                          <w:rFonts w:ascii="Cambria Math" w:hAnsi="Cambria Math" w:cs="Times New Roman"/>
                          <w:sz w:val="24"/>
                          <w:szCs w:val="24"/>
                          <w:shd w:val="clear" w:color="auto" w:fill="FFFFFF"/>
                        </w:rPr>
                        <m:t>0</m:t>
                      </m:r>
                    </m:sub>
                  </m:sSub>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λ</m:t>
                  </m:r>
                  <m:r>
                    <m:rPr>
                      <m:sty m:val="p"/>
                    </m:rPr>
                    <w:rPr>
                      <w:rFonts w:ascii="Cambria Math" w:hAnsi="Cambria Math" w:cs="Times New Roman"/>
                      <w:sz w:val="24"/>
                      <w:szCs w:val="24"/>
                      <w:shd w:val="clear" w:color="auto" w:fill="FFFFFF"/>
                    </w:rPr>
                    <m:t>)</m:t>
                  </m:r>
                </m:num>
                <m:den>
                  <m:r>
                    <w:rPr>
                      <w:rFonts w:ascii="Cambria Math" w:hAnsi="Cambria Math" w:cs="Times New Roman"/>
                      <w:sz w:val="24"/>
                      <w:szCs w:val="24"/>
                      <w:shd w:val="clear" w:color="auto" w:fill="FFFFFF"/>
                    </w:rPr>
                    <m:t>I</m:t>
                  </m:r>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λ</m:t>
                  </m:r>
                  <m:r>
                    <m:rPr>
                      <m:sty m:val="p"/>
                    </m:rPr>
                    <w:rPr>
                      <w:rFonts w:ascii="Cambria Math" w:hAnsi="Cambria Math" w:cs="Times New Roman"/>
                      <w:sz w:val="24"/>
                      <w:szCs w:val="24"/>
                      <w:shd w:val="clear" w:color="auto" w:fill="FFFFFF"/>
                    </w:rPr>
                    <m:t>)</m:t>
                  </m:r>
                </m:den>
              </m:f>
            </m:e>
          </m:func>
        </m:oMath>
      </m:oMathPara>
    </w:p>
    <w:p w14:paraId="7DB961B4" w14:textId="77777777" w:rsidR="002673BD" w:rsidRPr="00F36A62" w:rsidRDefault="002673BD" w:rsidP="002673BD">
      <w:pPr>
        <w:autoSpaceDE w:val="0"/>
        <w:autoSpaceDN w:val="0"/>
        <w:adjustRightInd w:val="0"/>
        <w:spacing w:after="0" w:line="360" w:lineRule="auto"/>
        <w:jc w:val="both"/>
        <w:rPr>
          <w:rFonts w:ascii="Times New Roman" w:hAnsi="Times New Roman" w:cs="Times New Roman"/>
          <w:bCs/>
          <w:sz w:val="24"/>
          <w:szCs w:val="24"/>
          <w:shd w:val="clear" w:color="auto" w:fill="FFFFFF"/>
        </w:rPr>
      </w:pPr>
      <w:r w:rsidRPr="00F36A62">
        <w:rPr>
          <w:rFonts w:ascii="Times New Roman" w:hAnsi="Times New Roman" w:cs="Times New Roman"/>
          <w:bCs/>
          <w:sz w:val="24"/>
          <w:szCs w:val="24"/>
          <w:shd w:val="clear" w:color="auto" w:fill="FFFFFF"/>
        </w:rPr>
        <w:t xml:space="preserve">Therefore, combining the last two equations, </w:t>
      </w:r>
    </w:p>
    <w:p w14:paraId="4BE644AE" w14:textId="31159415" w:rsidR="002673BD" w:rsidRPr="00F36A62" w:rsidRDefault="00B754E0" w:rsidP="002673BD">
      <w:pPr>
        <w:autoSpaceDE w:val="0"/>
        <w:autoSpaceDN w:val="0"/>
        <w:adjustRightInd w:val="0"/>
        <w:spacing w:after="0" w:line="360" w:lineRule="auto"/>
        <w:jc w:val="both"/>
        <w:rPr>
          <w:rFonts w:ascii="Times New Roman" w:eastAsiaTheme="minorEastAsia" w:hAnsi="Times New Roman" w:cs="Times New Roman"/>
          <w:bCs/>
          <w:sz w:val="24"/>
          <w:szCs w:val="24"/>
          <w:shd w:val="clear" w:color="auto" w:fill="FFFFFF"/>
        </w:rPr>
      </w:pPr>
      <m:oMathPara>
        <m:oMathParaPr>
          <m:jc m:val="centerGroup"/>
        </m:oMathParaPr>
        <m:oMath>
          <m:r>
            <w:rPr>
              <w:rFonts w:ascii="Cambria Math" w:hAnsi="Cambria Math" w:cs="Times New Roman"/>
              <w:sz w:val="24"/>
              <w:szCs w:val="24"/>
              <w:shd w:val="clear" w:color="auto" w:fill="FFFFFF"/>
            </w:rPr>
            <m:t>OD</m:t>
          </m:r>
          <m:r>
            <m:rPr>
              <m:sty m:val="p"/>
            </m:rPr>
            <w:rPr>
              <w:rFonts w:ascii="Cambria Math" w:hAnsi="Cambria Math" w:cs="Times New Roman"/>
              <w:sz w:val="24"/>
              <w:szCs w:val="24"/>
              <w:shd w:val="clear" w:color="auto" w:fill="FFFFFF"/>
            </w:rPr>
            <m:t> </m:t>
          </m:r>
          <m:d>
            <m:dPr>
              <m:ctrlPr>
                <w:rPr>
                  <w:rFonts w:ascii="Cambria Math" w:hAnsi="Cambria Math" w:cs="Times New Roman"/>
                  <w:bCs/>
                  <w:sz w:val="24"/>
                  <w:szCs w:val="24"/>
                  <w:shd w:val="clear" w:color="auto" w:fill="FFFFFF"/>
                </w:rPr>
              </m:ctrlPr>
            </m:dPr>
            <m:e>
              <m:r>
                <w:rPr>
                  <w:rFonts w:ascii="Cambria Math" w:hAnsi="Cambria Math" w:cs="Times New Roman"/>
                  <w:sz w:val="24"/>
                  <w:szCs w:val="24"/>
                  <w:shd w:val="clear" w:color="auto" w:fill="FFFFFF"/>
                </w:rPr>
                <m:t>λ</m:t>
              </m:r>
            </m:e>
          </m:d>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α</m:t>
          </m:r>
          <m:d>
            <m:dPr>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λ</m:t>
              </m:r>
            </m:e>
          </m:d>
          <m:f>
            <m:fPr>
              <m:ctrlPr>
                <w:rPr>
                  <w:rFonts w:ascii="Cambria Math" w:hAnsi="Cambria Math" w:cs="Times New Roman"/>
                  <w:bCs/>
                  <w:sz w:val="24"/>
                  <w:szCs w:val="24"/>
                  <w:shd w:val="clear" w:color="auto" w:fill="FFFFFF"/>
                </w:rPr>
              </m:ctrlPr>
            </m:fPr>
            <m:num>
              <m:r>
                <w:rPr>
                  <w:rFonts w:ascii="Cambria Math" w:hAnsi="Cambria Math" w:cs="Times New Roman"/>
                  <w:sz w:val="24"/>
                  <w:szCs w:val="24"/>
                  <w:shd w:val="clear" w:color="auto" w:fill="FFFFFF"/>
                </w:rPr>
                <m:t>d</m:t>
              </m:r>
            </m:num>
            <m:den>
              <m:func>
                <m:funcPr>
                  <m:ctrlPr>
                    <w:rPr>
                      <w:rFonts w:ascii="Cambria Math" w:hAnsi="Cambria Math" w:cs="Times New Roman"/>
                      <w:bCs/>
                      <w:sz w:val="24"/>
                      <w:szCs w:val="24"/>
                      <w:shd w:val="clear" w:color="auto" w:fill="FFFFFF"/>
                    </w:rPr>
                  </m:ctrlPr>
                </m:funcPr>
                <m:fName>
                  <m:r>
                    <m:rPr>
                      <m:sty m:val="p"/>
                    </m:rPr>
                    <w:rPr>
                      <w:rFonts w:ascii="Cambria Math" w:hAnsi="Cambria Math" w:cs="Times New Roman"/>
                      <w:sz w:val="24"/>
                      <w:szCs w:val="24"/>
                      <w:shd w:val="clear" w:color="auto" w:fill="FFFFFF"/>
                    </w:rPr>
                    <m:t>ln</m:t>
                  </m:r>
                </m:fName>
                <m:e>
                  <m:r>
                    <m:rPr>
                      <m:sty m:val="p"/>
                    </m:rPr>
                    <w:rPr>
                      <w:rFonts w:ascii="Cambria Math" w:hAnsi="Cambria Math" w:cs="Times New Roman"/>
                      <w:sz w:val="24"/>
                      <w:szCs w:val="24"/>
                      <w:shd w:val="clear" w:color="auto" w:fill="FFFFFF"/>
                    </w:rPr>
                    <m:t>10</m:t>
                  </m:r>
                </m:e>
              </m:func>
            </m:den>
          </m:f>
        </m:oMath>
      </m:oMathPara>
    </w:p>
    <w:p w14:paraId="5BE59EA7" w14:textId="4520BA84" w:rsidR="002673BD" w:rsidRPr="00F36A62" w:rsidRDefault="00DA2FF3" w:rsidP="002673BD">
      <w:pPr>
        <w:autoSpaceDE w:val="0"/>
        <w:autoSpaceDN w:val="0"/>
        <w:adjustRightInd w:val="0"/>
        <w:spacing w:after="0" w:line="360" w:lineRule="auto"/>
        <w:jc w:val="both"/>
        <w:rPr>
          <w:rFonts w:ascii="Times New Roman" w:eastAsiaTheme="minorEastAsia" w:hAnsi="Times New Roman" w:cs="Times New Roman"/>
          <w:bCs/>
          <w:sz w:val="24"/>
          <w:szCs w:val="24"/>
          <w:shd w:val="clear" w:color="auto" w:fill="FFFFFF"/>
        </w:rPr>
      </w:pPr>
      <w:r>
        <w:rPr>
          <w:rFonts w:ascii="Times New Roman" w:hAnsi="Times New Roman" w:cs="Times New Roman"/>
          <w:bCs/>
          <w:sz w:val="24"/>
          <w:szCs w:val="24"/>
          <w:shd w:val="clear" w:color="auto" w:fill="FFFFFF"/>
        </w:rPr>
        <w:t>The a</w:t>
      </w:r>
      <w:r w:rsidR="002673BD" w:rsidRPr="00F36A62">
        <w:rPr>
          <w:rFonts w:ascii="Times New Roman" w:hAnsi="Times New Roman" w:cs="Times New Roman"/>
          <w:bCs/>
          <w:sz w:val="24"/>
          <w:szCs w:val="24"/>
          <w:shd w:val="clear" w:color="auto" w:fill="FFFFFF"/>
        </w:rPr>
        <w:t>bsorption coefficient</w:t>
      </w:r>
      <w:r>
        <w:rPr>
          <w:rFonts w:ascii="Times New Roman" w:hAnsi="Times New Roman" w:cs="Times New Roman"/>
          <w:bCs/>
          <w:sz w:val="24"/>
          <w:szCs w:val="24"/>
          <w:shd w:val="clear" w:color="auto" w:fill="FFFFFF"/>
        </w:rPr>
        <w:t xml:space="preserve"> is related to the imaginary refractive index</w:t>
      </w:r>
      <w:r w:rsidR="002673BD" w:rsidRPr="00F36A62">
        <w:rPr>
          <w:rFonts w:ascii="Times New Roman" w:hAnsi="Times New Roman" w:cs="Times New Roman"/>
          <w:bCs/>
          <w:sz w:val="24"/>
          <w:szCs w:val="24"/>
          <w:shd w:val="clear" w:color="auto" w:fill="FFFFFF"/>
        </w:rPr>
        <w:t xml:space="preserve">, </w:t>
      </w:r>
      <m:oMath>
        <m:r>
          <w:rPr>
            <w:rFonts w:ascii="Cambria Math" w:hAnsi="Cambria Math" w:cs="Times New Roman"/>
            <w:sz w:val="24"/>
            <w:szCs w:val="24"/>
            <w:shd w:val="clear" w:color="auto" w:fill="FFFFFF"/>
          </w:rPr>
          <m:t>α</m:t>
        </m:r>
        <m:r>
          <m:rPr>
            <m:sty m:val="p"/>
          </m:rPr>
          <w:rPr>
            <w:rFonts w:ascii="Cambria Math" w:hAnsi="Cambria Math" w:cs="Times New Roman"/>
            <w:sz w:val="24"/>
            <w:szCs w:val="24"/>
            <w:shd w:val="clear" w:color="auto" w:fill="FFFFFF"/>
          </w:rPr>
          <m:t>=</m:t>
        </m:r>
        <m:f>
          <m:fPr>
            <m:ctrlPr>
              <w:rPr>
                <w:rFonts w:ascii="Cambria Math" w:hAnsi="Cambria Math" w:cs="Times New Roman"/>
                <w:bCs/>
                <w:sz w:val="24"/>
                <w:szCs w:val="24"/>
                <w:shd w:val="clear" w:color="auto" w:fill="FFFFFF"/>
              </w:rPr>
            </m:ctrlPr>
          </m:fPr>
          <m:num>
            <m:r>
              <m:rPr>
                <m:sty m:val="p"/>
              </m:rPr>
              <w:rPr>
                <w:rFonts w:ascii="Cambria Math" w:hAnsi="Cambria Math" w:cs="Times New Roman"/>
                <w:sz w:val="24"/>
                <w:szCs w:val="24"/>
                <w:shd w:val="clear" w:color="auto" w:fill="FFFFFF"/>
              </w:rPr>
              <m:t>4</m:t>
            </m:r>
            <m:r>
              <w:rPr>
                <w:rFonts w:ascii="Cambria Math" w:hAnsi="Cambria Math" w:cs="Times New Roman"/>
                <w:sz w:val="24"/>
                <w:szCs w:val="24"/>
                <w:shd w:val="clear" w:color="auto" w:fill="FFFFFF"/>
              </w:rPr>
              <m:t>π</m:t>
            </m:r>
          </m:num>
          <m:den>
            <m:r>
              <w:rPr>
                <w:rFonts w:ascii="Cambria Math" w:hAnsi="Cambria Math" w:cs="Times New Roman"/>
                <w:sz w:val="24"/>
                <w:szCs w:val="24"/>
                <w:shd w:val="clear" w:color="auto" w:fill="FFFFFF"/>
              </w:rPr>
              <m:t>λ</m:t>
            </m:r>
          </m:den>
        </m:f>
        <m:r>
          <w:rPr>
            <w:rFonts w:ascii="Cambria Math" w:eastAsiaTheme="minorEastAsia" w:hAnsi="Cambria Math" w:cs="Times New Roman"/>
            <w:sz w:val="24"/>
            <w:szCs w:val="24"/>
            <w:shd w:val="clear" w:color="auto" w:fill="FFFFFF"/>
          </w:rPr>
          <m:t>k</m:t>
        </m:r>
      </m:oMath>
      <w:r>
        <w:rPr>
          <w:rFonts w:ascii="Times New Roman" w:eastAsiaTheme="minorEastAsia" w:hAnsi="Times New Roman" w:cs="Times New Roman"/>
          <w:bCs/>
          <w:sz w:val="24"/>
          <w:szCs w:val="24"/>
          <w:shd w:val="clear" w:color="auto" w:fill="FFFFFF"/>
        </w:rPr>
        <w:t>. From this relationship, we get</w:t>
      </w:r>
    </w:p>
    <w:p w14:paraId="13044589" w14:textId="36A22653" w:rsidR="002673BD" w:rsidRPr="00F36A62" w:rsidRDefault="00B754E0" w:rsidP="002673BD">
      <w:pPr>
        <w:autoSpaceDE w:val="0"/>
        <w:autoSpaceDN w:val="0"/>
        <w:adjustRightInd w:val="0"/>
        <w:spacing w:after="0" w:line="360" w:lineRule="auto"/>
        <w:jc w:val="both"/>
        <w:rPr>
          <w:rFonts w:ascii="Times New Roman" w:eastAsiaTheme="minorEastAsia" w:hAnsi="Times New Roman" w:cs="Times New Roman"/>
          <w:bCs/>
          <w:sz w:val="24"/>
          <w:szCs w:val="24"/>
          <w:shd w:val="clear" w:color="auto" w:fill="FFFFFF"/>
        </w:rPr>
      </w:pPr>
      <m:oMathPara>
        <m:oMathParaPr>
          <m:jc m:val="centerGroup"/>
        </m:oMathParaPr>
        <m:oMath>
          <m:r>
            <w:rPr>
              <w:rFonts w:ascii="Cambria Math" w:hAnsi="Cambria Math" w:cs="Times New Roman"/>
              <w:sz w:val="24"/>
              <w:szCs w:val="24"/>
              <w:shd w:val="clear" w:color="auto" w:fill="FFFFFF"/>
            </w:rPr>
            <m:t>OD</m:t>
          </m:r>
          <m:r>
            <m:rPr>
              <m:sty m:val="p"/>
            </m:rPr>
            <w:rPr>
              <w:rFonts w:ascii="Cambria Math" w:hAnsi="Cambria Math" w:cs="Times New Roman"/>
              <w:sz w:val="24"/>
              <w:szCs w:val="24"/>
              <w:shd w:val="clear" w:color="auto" w:fill="FFFFFF"/>
            </w:rPr>
            <m:t> </m:t>
          </m:r>
          <m:d>
            <m:dPr>
              <m:ctrlPr>
                <w:rPr>
                  <w:rFonts w:ascii="Cambria Math" w:hAnsi="Cambria Math" w:cs="Times New Roman"/>
                  <w:bCs/>
                  <w:sz w:val="24"/>
                  <w:szCs w:val="24"/>
                  <w:shd w:val="clear" w:color="auto" w:fill="FFFFFF"/>
                </w:rPr>
              </m:ctrlPr>
            </m:dPr>
            <m:e>
              <m:r>
                <w:rPr>
                  <w:rFonts w:ascii="Cambria Math" w:hAnsi="Cambria Math" w:cs="Times New Roman"/>
                  <w:sz w:val="24"/>
                  <w:szCs w:val="24"/>
                  <w:shd w:val="clear" w:color="auto" w:fill="FFFFFF"/>
                </w:rPr>
                <m:t>λ</m:t>
              </m:r>
            </m:e>
          </m:d>
          <m:r>
            <m:rPr>
              <m:sty m:val="p"/>
            </m:rPr>
            <w:rPr>
              <w:rFonts w:ascii="Cambria Math" w:hAnsi="Cambria Math" w:cs="Times New Roman"/>
              <w:sz w:val="24"/>
              <w:szCs w:val="24"/>
              <w:shd w:val="clear" w:color="auto" w:fill="FFFFFF"/>
            </w:rPr>
            <m:t> =</m:t>
          </m:r>
          <m:f>
            <m:fPr>
              <m:ctrlPr>
                <w:rPr>
                  <w:rFonts w:ascii="Cambria Math" w:hAnsi="Cambria Math" w:cs="Times New Roman"/>
                  <w:bCs/>
                  <w:sz w:val="24"/>
                  <w:szCs w:val="24"/>
                  <w:shd w:val="clear" w:color="auto" w:fill="FFFFFF"/>
                </w:rPr>
              </m:ctrlPr>
            </m:fPr>
            <m:num>
              <m:r>
                <m:rPr>
                  <m:sty m:val="p"/>
                </m:rPr>
                <w:rPr>
                  <w:rFonts w:ascii="Cambria Math" w:hAnsi="Cambria Math" w:cs="Times New Roman"/>
                  <w:sz w:val="24"/>
                  <w:szCs w:val="24"/>
                  <w:shd w:val="clear" w:color="auto" w:fill="FFFFFF"/>
                </w:rPr>
                <m:t>4</m:t>
              </m:r>
              <m:r>
                <w:rPr>
                  <w:rFonts w:ascii="Cambria Math" w:hAnsi="Cambria Math" w:cs="Times New Roman"/>
                  <w:sz w:val="24"/>
                  <w:szCs w:val="24"/>
                  <w:shd w:val="clear" w:color="auto" w:fill="FFFFFF"/>
                </w:rPr>
                <m:t>πd</m:t>
              </m:r>
            </m:num>
            <m:den>
              <m:r>
                <w:rPr>
                  <w:rFonts w:ascii="Cambria Math" w:hAnsi="Cambria Math" w:cs="Times New Roman"/>
                  <w:sz w:val="24"/>
                  <w:szCs w:val="24"/>
                  <w:shd w:val="clear" w:color="auto" w:fill="FFFFFF"/>
                </w:rPr>
                <m:t>λ</m:t>
              </m:r>
              <m:func>
                <m:funcPr>
                  <m:ctrlPr>
                    <w:rPr>
                      <w:rFonts w:ascii="Cambria Math" w:hAnsi="Cambria Math" w:cs="Times New Roman"/>
                      <w:bCs/>
                      <w:sz w:val="24"/>
                      <w:szCs w:val="24"/>
                      <w:shd w:val="clear" w:color="auto" w:fill="FFFFFF"/>
                    </w:rPr>
                  </m:ctrlPr>
                </m:funcPr>
                <m:fName>
                  <m:r>
                    <m:rPr>
                      <m:sty m:val="p"/>
                    </m:rPr>
                    <w:rPr>
                      <w:rFonts w:ascii="Cambria Math" w:hAnsi="Cambria Math" w:cs="Times New Roman"/>
                      <w:sz w:val="24"/>
                      <w:szCs w:val="24"/>
                      <w:shd w:val="clear" w:color="auto" w:fill="FFFFFF"/>
                    </w:rPr>
                    <m:t>ln</m:t>
                  </m:r>
                </m:fName>
                <m:e>
                  <m:r>
                    <m:rPr>
                      <m:sty m:val="p"/>
                    </m:rPr>
                    <w:rPr>
                      <w:rFonts w:ascii="Cambria Math" w:hAnsi="Cambria Math" w:cs="Times New Roman"/>
                      <w:sz w:val="24"/>
                      <w:szCs w:val="24"/>
                      <w:shd w:val="clear" w:color="auto" w:fill="FFFFFF"/>
                    </w:rPr>
                    <m:t>10</m:t>
                  </m:r>
                </m:e>
              </m:func>
            </m:den>
          </m:f>
          <m:r>
            <w:rPr>
              <w:rFonts w:ascii="Cambria Math" w:hAnsi="Cambria Math" w:cs="Times New Roman"/>
              <w:sz w:val="24"/>
              <w:szCs w:val="24"/>
              <w:shd w:val="clear" w:color="auto" w:fill="FFFFFF"/>
            </w:rPr>
            <m:t>k</m:t>
          </m:r>
          <m:d>
            <m:dPr>
              <m:ctrlPr>
                <w:rPr>
                  <w:rFonts w:ascii="Cambria Math" w:hAnsi="Cambria Math" w:cs="Times New Roman"/>
                  <w:bCs/>
                  <w:sz w:val="24"/>
                  <w:szCs w:val="24"/>
                  <w:shd w:val="clear" w:color="auto" w:fill="FFFFFF"/>
                </w:rPr>
              </m:ctrlPr>
            </m:dPr>
            <m:e>
              <m:r>
                <w:rPr>
                  <w:rFonts w:ascii="Cambria Math" w:hAnsi="Cambria Math" w:cs="Times New Roman"/>
                  <w:sz w:val="24"/>
                  <w:szCs w:val="24"/>
                  <w:shd w:val="clear" w:color="auto" w:fill="FFFFFF"/>
                </w:rPr>
                <m:t>λ</m:t>
              </m:r>
            </m:e>
          </m:d>
        </m:oMath>
      </m:oMathPara>
    </w:p>
    <w:p w14:paraId="56094FCD" w14:textId="298ABD77" w:rsidR="00BA6865" w:rsidRPr="00B6054C" w:rsidRDefault="002673BD" w:rsidP="002673BD">
      <w:pPr>
        <w:autoSpaceDE w:val="0"/>
        <w:autoSpaceDN w:val="0"/>
        <w:adjustRightInd w:val="0"/>
        <w:spacing w:after="0" w:line="360" w:lineRule="auto"/>
        <w:jc w:val="both"/>
        <w:rPr>
          <w:rFonts w:ascii="Times New Roman" w:hAnsi="Times New Roman" w:cs="Times New Roman"/>
          <w:bCs/>
          <w:sz w:val="24"/>
          <w:szCs w:val="24"/>
          <w:shd w:val="clear" w:color="auto" w:fill="FFFFFF"/>
          <w:lang w:val=""/>
        </w:rPr>
      </w:pPr>
      <m:oMath>
        <m:r>
          <m:rPr>
            <m:nor/>
          </m:rPr>
          <w:rPr>
            <w:rFonts w:ascii="Times New Roman" w:hAnsi="Times New Roman" w:cs="Times New Roman"/>
            <w:bCs/>
            <w:sz w:val="24"/>
            <w:szCs w:val="24"/>
            <w:shd w:val="clear" w:color="auto" w:fill="FFFFFF"/>
            <w:lang w:val=""/>
          </w:rPr>
          <m:t>Therefore,</m:t>
        </m:r>
        <m:r>
          <m:rPr>
            <m:sty m:val="p"/>
          </m:rPr>
          <w:rPr>
            <w:rFonts w:ascii="Cambria Math" w:hAnsi="Cambria Math" w:cs="Times New Roman"/>
            <w:sz w:val="24"/>
            <w:szCs w:val="24"/>
            <w:shd w:val="clear" w:color="auto" w:fill="FFFFFF"/>
            <w:lang w:val=""/>
          </w:rPr>
          <m:t xml:space="preserve">                                         </m:t>
        </m:r>
        <m:r>
          <w:rPr>
            <w:rFonts w:ascii="Cambria Math" w:hAnsi="Cambria Math" w:cs="Times New Roman"/>
            <w:sz w:val="24"/>
            <w:szCs w:val="24"/>
            <w:shd w:val="clear" w:color="auto" w:fill="FFFFFF"/>
            <w:lang w:val=""/>
          </w:rPr>
          <m:t>k</m:t>
        </m:r>
        <m:d>
          <m:dPr>
            <m:ctrlPr>
              <w:rPr>
                <w:rFonts w:ascii="Cambria Math" w:hAnsi="Cambria Math" w:cs="Times New Roman"/>
                <w:bCs/>
                <w:sz w:val="24"/>
                <w:szCs w:val="24"/>
                <w:shd w:val="clear" w:color="auto" w:fill="FFFFFF"/>
                <w:lang w:val=""/>
              </w:rPr>
            </m:ctrlPr>
          </m:dPr>
          <m:e>
            <m:r>
              <w:rPr>
                <w:rFonts w:ascii="Cambria Math" w:hAnsi="Cambria Math" w:cs="Times New Roman"/>
                <w:sz w:val="24"/>
                <w:szCs w:val="24"/>
                <w:shd w:val="clear" w:color="auto" w:fill="FFFFFF"/>
                <w:lang w:val=""/>
              </w:rPr>
              <m:t>λ</m:t>
            </m:r>
          </m:e>
        </m:d>
        <m:r>
          <m:rPr>
            <m:sty m:val="p"/>
          </m:rPr>
          <w:rPr>
            <w:rFonts w:ascii="Cambria Math" w:hAnsi="Cambria Math" w:cs="Times New Roman"/>
            <w:sz w:val="24"/>
            <w:szCs w:val="24"/>
            <w:shd w:val="clear" w:color="auto" w:fill="FFFFFF"/>
            <w:lang w:val=""/>
          </w:rPr>
          <m:t>=</m:t>
        </m:r>
        <m:r>
          <w:rPr>
            <w:rFonts w:ascii="Cambria Math" w:hAnsi="Cambria Math" w:cs="Times New Roman"/>
            <w:sz w:val="24"/>
            <w:szCs w:val="24"/>
            <w:shd w:val="clear" w:color="auto" w:fill="FFFFFF"/>
            <w:lang w:val=""/>
          </w:rPr>
          <m:t>OD</m:t>
        </m:r>
        <m:d>
          <m:dPr>
            <m:ctrlPr>
              <w:rPr>
                <w:rFonts w:ascii="Cambria Math" w:hAnsi="Cambria Math" w:cs="Times New Roman"/>
                <w:bCs/>
                <w:sz w:val="24"/>
                <w:szCs w:val="24"/>
                <w:shd w:val="clear" w:color="auto" w:fill="FFFFFF"/>
                <w:lang w:val=""/>
              </w:rPr>
            </m:ctrlPr>
          </m:dPr>
          <m:e>
            <m:r>
              <w:rPr>
                <w:rFonts w:ascii="Cambria Math" w:hAnsi="Cambria Math" w:cs="Times New Roman"/>
                <w:sz w:val="24"/>
                <w:szCs w:val="24"/>
                <w:shd w:val="clear" w:color="auto" w:fill="FFFFFF"/>
                <w:lang w:val=""/>
              </w:rPr>
              <m:t>λ</m:t>
            </m:r>
          </m:e>
        </m:d>
        <m:r>
          <m:rPr>
            <m:sty m:val="p"/>
          </m:rPr>
          <w:rPr>
            <w:rFonts w:ascii="Cambria Math" w:hAnsi="Cambria Math" w:cs="Times New Roman"/>
            <w:sz w:val="24"/>
            <w:szCs w:val="24"/>
            <w:shd w:val="clear" w:color="auto" w:fill="FFFFFF"/>
            <w:lang w:val=""/>
          </w:rPr>
          <m:t>∙ </m:t>
        </m:r>
        <m:r>
          <w:rPr>
            <w:rFonts w:ascii="Cambria Math" w:hAnsi="Cambria Math" w:cs="Times New Roman"/>
            <w:sz w:val="24"/>
            <w:szCs w:val="24"/>
            <w:shd w:val="clear" w:color="auto" w:fill="FFFFFF"/>
            <w:lang w:val=""/>
          </w:rPr>
          <m:t>λ</m:t>
        </m:r>
        <m:r>
          <m:rPr>
            <m:sty m:val="p"/>
          </m:rPr>
          <w:rPr>
            <w:rFonts w:ascii="Cambria Math" w:hAnsi="Cambria Math" w:cs="Times New Roman"/>
            <w:sz w:val="24"/>
            <w:szCs w:val="24"/>
            <w:shd w:val="clear" w:color="auto" w:fill="FFFFFF"/>
            <w:lang w:val=""/>
          </w:rPr>
          <m:t>∙</m:t>
        </m:r>
        <m:f>
          <m:fPr>
            <m:ctrlPr>
              <w:rPr>
                <w:rFonts w:ascii="Cambria Math" w:hAnsi="Cambria Math" w:cs="Times New Roman"/>
                <w:bCs/>
                <w:sz w:val="24"/>
                <w:szCs w:val="24"/>
                <w:shd w:val="clear" w:color="auto" w:fill="FFFFFF"/>
                <w:lang w:val=""/>
              </w:rPr>
            </m:ctrlPr>
          </m:fPr>
          <m:num>
            <m:r>
              <m:rPr>
                <m:sty m:val="p"/>
              </m:rPr>
              <w:rPr>
                <w:rFonts w:ascii="Cambria Math" w:hAnsi="Cambria Math" w:cs="Times New Roman"/>
                <w:sz w:val="24"/>
                <w:szCs w:val="24"/>
                <w:shd w:val="clear" w:color="auto" w:fill="FFFFFF"/>
                <w:lang w:val=""/>
              </w:rPr>
              <m:t>ln10</m:t>
            </m:r>
          </m:num>
          <m:den>
            <m:r>
              <m:rPr>
                <m:sty m:val="p"/>
              </m:rPr>
              <w:rPr>
                <w:rFonts w:ascii="Cambria Math" w:hAnsi="Cambria Math" w:cs="Times New Roman"/>
                <w:sz w:val="24"/>
                <w:szCs w:val="24"/>
                <w:shd w:val="clear" w:color="auto" w:fill="FFFFFF"/>
                <w:lang w:val=""/>
              </w:rPr>
              <m:t>4</m:t>
            </m:r>
            <m:r>
              <w:rPr>
                <w:rFonts w:ascii="Cambria Math" w:hAnsi="Cambria Math" w:cs="Times New Roman"/>
                <w:sz w:val="24"/>
                <w:szCs w:val="24"/>
                <w:shd w:val="clear" w:color="auto" w:fill="FFFFFF"/>
                <w:lang w:val=""/>
              </w:rPr>
              <m:t>πd</m:t>
            </m:r>
          </m:den>
        </m:f>
      </m:oMath>
      <w:r w:rsidRPr="00F36A62">
        <w:rPr>
          <w:rFonts w:ascii="Times New Roman" w:hAnsi="Times New Roman" w:cs="Times New Roman"/>
          <w:bCs/>
          <w:sz w:val="24"/>
          <w:szCs w:val="24"/>
          <w:shd w:val="clear" w:color="auto" w:fill="FFFFFF"/>
          <w:lang w:val=""/>
        </w:rPr>
        <w:t xml:space="preserve">                              </w:t>
      </w:r>
    </w:p>
    <w:p w14:paraId="77A8825D" w14:textId="3F525EBD" w:rsidR="002673BD" w:rsidRPr="00F36A62" w:rsidRDefault="002673BD" w:rsidP="002673BD">
      <w:pPr>
        <w:autoSpaceDE w:val="0"/>
        <w:autoSpaceDN w:val="0"/>
        <w:adjustRightInd w:val="0"/>
        <w:spacing w:after="0" w:line="360" w:lineRule="auto"/>
        <w:jc w:val="both"/>
        <w:rPr>
          <w:rFonts w:ascii="Times New Roman" w:hAnsi="Times New Roman" w:cs="Times New Roman"/>
          <w:bCs/>
          <w:sz w:val="24"/>
          <w:szCs w:val="24"/>
          <w:shd w:val="clear" w:color="auto" w:fill="FFFFFF"/>
        </w:rPr>
      </w:pPr>
      <w:r w:rsidRPr="00F36A62">
        <w:rPr>
          <w:rFonts w:ascii="Times New Roman" w:hAnsi="Times New Roman" w:cs="Times New Roman"/>
          <w:bCs/>
          <w:sz w:val="24"/>
          <w:szCs w:val="24"/>
          <w:shd w:val="clear" w:color="auto" w:fill="FFFFFF"/>
        </w:rPr>
        <w:t>The above equation is used to convert the OD from UV vis to k.</w:t>
      </w:r>
    </w:p>
    <w:p w14:paraId="70D6C316" w14:textId="77777777" w:rsidR="00FB21C7" w:rsidRPr="00F36A62" w:rsidRDefault="00BC55AA" w:rsidP="009F03C8">
      <w:pPr>
        <w:keepNext/>
        <w:autoSpaceDE w:val="0"/>
        <w:autoSpaceDN w:val="0"/>
        <w:adjustRightInd w:val="0"/>
        <w:spacing w:after="0" w:line="360" w:lineRule="auto"/>
        <w:jc w:val="center"/>
        <w:rPr>
          <w:rFonts w:ascii="Times New Roman" w:hAnsi="Times New Roman" w:cs="Times New Roman"/>
          <w:sz w:val="24"/>
          <w:szCs w:val="24"/>
        </w:rPr>
      </w:pPr>
      <w:r w:rsidRPr="00F36A62">
        <w:rPr>
          <w:rFonts w:ascii="Times New Roman" w:hAnsi="Times New Roman" w:cs="Times New Roman"/>
          <w:noProof/>
          <w:sz w:val="24"/>
          <w:szCs w:val="24"/>
        </w:rPr>
        <w:lastRenderedPageBreak/>
        <w:drawing>
          <wp:inline distT="0" distB="0" distL="0" distR="0" wp14:anchorId="5E3DB2FB" wp14:editId="657F5AE2">
            <wp:extent cx="4412874" cy="305950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412874" cy="3059509"/>
                    </a:xfrm>
                    <a:prstGeom prst="rect">
                      <a:avLst/>
                    </a:prstGeom>
                    <a:noFill/>
                    <a:ln>
                      <a:noFill/>
                    </a:ln>
                  </pic:spPr>
                </pic:pic>
              </a:graphicData>
            </a:graphic>
          </wp:inline>
        </w:drawing>
      </w:r>
    </w:p>
    <w:p w14:paraId="044A2C1E" w14:textId="13439FC1" w:rsidR="00BC55AA" w:rsidRPr="00F36A62" w:rsidRDefault="00FB21C7" w:rsidP="000408EF">
      <w:pPr>
        <w:pStyle w:val="Caption"/>
        <w:jc w:val="both"/>
        <w:rPr>
          <w:rFonts w:ascii="Times New Roman" w:hAnsi="Times New Roman" w:cs="Times New Roman"/>
          <w:i w:val="0"/>
          <w:iCs w:val="0"/>
          <w:color w:val="auto"/>
          <w:sz w:val="24"/>
          <w:szCs w:val="24"/>
        </w:rPr>
      </w:pPr>
      <w:bookmarkStart w:id="8" w:name="_Ref104214349"/>
      <w:r w:rsidRPr="00F36A62">
        <w:rPr>
          <w:rFonts w:ascii="Times New Roman" w:hAnsi="Times New Roman" w:cs="Times New Roman"/>
          <w:i w:val="0"/>
          <w:iCs w:val="0"/>
          <w:color w:val="auto"/>
          <w:sz w:val="24"/>
          <w:szCs w:val="24"/>
        </w:rPr>
        <w:t>Fig</w:t>
      </w:r>
      <w:r w:rsidR="00387F5C" w:rsidRPr="00F36A62">
        <w:rPr>
          <w:rFonts w:ascii="Times New Roman" w:hAnsi="Times New Roman" w:cs="Times New Roman"/>
          <w:i w:val="0"/>
          <w:iCs w:val="0"/>
          <w:color w:val="auto"/>
          <w:sz w:val="24"/>
          <w:szCs w:val="24"/>
        </w:rPr>
        <w:t>.</w:t>
      </w:r>
      <w:bookmarkEnd w:id="8"/>
      <w:r w:rsidR="001B12A1">
        <w:rPr>
          <w:rFonts w:ascii="Times New Roman" w:hAnsi="Times New Roman" w:cs="Times New Roman"/>
          <w:i w:val="0"/>
          <w:iCs w:val="0"/>
          <w:color w:val="auto"/>
          <w:sz w:val="24"/>
          <w:szCs w:val="24"/>
        </w:rPr>
        <w:t xml:space="preserve"> S4</w:t>
      </w:r>
      <w:r w:rsidRPr="00F36A62">
        <w:rPr>
          <w:rFonts w:ascii="Times New Roman" w:hAnsi="Times New Roman" w:cs="Times New Roman"/>
          <w:i w:val="0"/>
          <w:iCs w:val="0"/>
          <w:color w:val="auto"/>
          <w:sz w:val="24"/>
          <w:szCs w:val="24"/>
        </w:rPr>
        <w:t xml:space="preserve">: </w:t>
      </w:r>
      <w:r w:rsidRPr="00F36A62">
        <w:rPr>
          <w:rFonts w:ascii="Times New Roman" w:hAnsi="Times New Roman" w:cs="Times New Roman"/>
          <w:b/>
          <w:bCs/>
          <w:i w:val="0"/>
          <w:iCs w:val="0"/>
          <w:color w:val="auto"/>
          <w:sz w:val="24"/>
          <w:szCs w:val="24"/>
        </w:rPr>
        <w:t xml:space="preserve">Comparison of </w:t>
      </w:r>
      <w:r w:rsidR="005A2F6E" w:rsidRPr="00F36A62">
        <w:rPr>
          <w:rFonts w:ascii="Times New Roman" w:hAnsi="Times New Roman" w:cs="Times New Roman"/>
          <w:b/>
          <w:bCs/>
          <w:i w:val="0"/>
          <w:iCs w:val="0"/>
          <w:color w:val="auto"/>
          <w:sz w:val="24"/>
          <w:szCs w:val="24"/>
        </w:rPr>
        <w:t>O</w:t>
      </w:r>
      <w:r w:rsidRPr="00F36A62">
        <w:rPr>
          <w:rFonts w:ascii="Times New Roman" w:hAnsi="Times New Roman" w:cs="Times New Roman"/>
          <w:b/>
          <w:bCs/>
          <w:i w:val="0"/>
          <w:iCs w:val="0"/>
          <w:color w:val="auto"/>
          <w:sz w:val="24"/>
          <w:szCs w:val="24"/>
        </w:rPr>
        <w:t xml:space="preserve">ptical </w:t>
      </w:r>
      <w:r w:rsidR="005A2F6E" w:rsidRPr="00F36A62">
        <w:rPr>
          <w:rFonts w:ascii="Times New Roman" w:hAnsi="Times New Roman" w:cs="Times New Roman"/>
          <w:b/>
          <w:bCs/>
          <w:i w:val="0"/>
          <w:iCs w:val="0"/>
          <w:color w:val="auto"/>
          <w:sz w:val="24"/>
          <w:szCs w:val="24"/>
        </w:rPr>
        <w:t>C</w:t>
      </w:r>
      <w:r w:rsidRPr="00F36A62">
        <w:rPr>
          <w:rFonts w:ascii="Times New Roman" w:hAnsi="Times New Roman" w:cs="Times New Roman"/>
          <w:b/>
          <w:bCs/>
          <w:i w:val="0"/>
          <w:iCs w:val="0"/>
          <w:color w:val="auto"/>
          <w:sz w:val="24"/>
          <w:szCs w:val="24"/>
        </w:rPr>
        <w:t>onstant (k)</w:t>
      </w:r>
      <w:r w:rsidR="005A2F6E" w:rsidRPr="00F36A62">
        <w:rPr>
          <w:rFonts w:ascii="Times New Roman" w:hAnsi="Times New Roman" w:cs="Times New Roman"/>
          <w:i w:val="0"/>
          <w:iCs w:val="0"/>
          <w:color w:val="auto"/>
          <w:sz w:val="24"/>
          <w:szCs w:val="24"/>
        </w:rPr>
        <w:t>: The blue trace represents the measurement from VASE measurements and the red is from UV-</w:t>
      </w:r>
      <w:r w:rsidRPr="00F36A62">
        <w:rPr>
          <w:rFonts w:ascii="Times New Roman" w:hAnsi="Times New Roman" w:cs="Times New Roman"/>
          <w:i w:val="0"/>
          <w:iCs w:val="0"/>
          <w:color w:val="auto"/>
          <w:sz w:val="24"/>
          <w:szCs w:val="24"/>
        </w:rPr>
        <w:t xml:space="preserve">vis </w:t>
      </w:r>
      <w:r w:rsidR="002673BD" w:rsidRPr="00F36A62">
        <w:rPr>
          <w:rFonts w:ascii="Times New Roman" w:hAnsi="Times New Roman" w:cs="Times New Roman"/>
          <w:i w:val="0"/>
          <w:iCs w:val="0"/>
          <w:color w:val="auto"/>
          <w:sz w:val="24"/>
          <w:szCs w:val="24"/>
        </w:rPr>
        <w:t>spectroscopy</w:t>
      </w:r>
      <w:r w:rsidRPr="00F36A62">
        <w:rPr>
          <w:rFonts w:ascii="Times New Roman" w:hAnsi="Times New Roman" w:cs="Times New Roman"/>
          <w:i w:val="0"/>
          <w:iCs w:val="0"/>
          <w:color w:val="auto"/>
          <w:sz w:val="24"/>
          <w:szCs w:val="24"/>
        </w:rPr>
        <w:t xml:space="preserve"> of PEDOT- rich bulk. Identical method as VASE measurements is used to make film for UV-vis</w:t>
      </w:r>
      <w:r w:rsidR="00615FFC" w:rsidRPr="00F36A62">
        <w:rPr>
          <w:rFonts w:ascii="Times New Roman" w:hAnsi="Times New Roman" w:cs="Times New Roman"/>
          <w:i w:val="0"/>
          <w:iCs w:val="0"/>
          <w:color w:val="auto"/>
          <w:sz w:val="24"/>
          <w:szCs w:val="24"/>
        </w:rPr>
        <w:t xml:space="preserve"> spectroscopy</w:t>
      </w:r>
      <w:r w:rsidR="001235A5" w:rsidRPr="00F36A62">
        <w:rPr>
          <w:rFonts w:ascii="Times New Roman" w:hAnsi="Times New Roman" w:cs="Times New Roman"/>
          <w:i w:val="0"/>
          <w:iCs w:val="0"/>
          <w:color w:val="auto"/>
          <w:sz w:val="24"/>
          <w:szCs w:val="24"/>
        </w:rPr>
        <w:t xml:space="preserve"> measurements</w:t>
      </w:r>
      <w:r w:rsidRPr="00F36A62">
        <w:rPr>
          <w:rFonts w:ascii="Times New Roman" w:hAnsi="Times New Roman" w:cs="Times New Roman"/>
          <w:i w:val="0"/>
          <w:iCs w:val="0"/>
          <w:color w:val="auto"/>
          <w:sz w:val="24"/>
          <w:szCs w:val="24"/>
        </w:rPr>
        <w:t>.</w:t>
      </w:r>
    </w:p>
    <w:p w14:paraId="45AA4B1D" w14:textId="7F59D1C0" w:rsidR="00D55FEA" w:rsidRPr="00F36A62" w:rsidRDefault="001B51FE" w:rsidP="00D55FEA">
      <w:pPr>
        <w:autoSpaceDE w:val="0"/>
        <w:autoSpaceDN w:val="0"/>
        <w:adjustRightInd w:val="0"/>
        <w:spacing w:after="0" w:line="360" w:lineRule="auto"/>
        <w:jc w:val="both"/>
        <w:rPr>
          <w:rFonts w:ascii="Times New Roman" w:hAnsi="Times New Roman" w:cs="Times New Roman"/>
          <w:b/>
          <w:sz w:val="24"/>
          <w:szCs w:val="24"/>
          <w:u w:val="single"/>
          <w:shd w:val="clear" w:color="auto" w:fill="FFFFFF"/>
        </w:rPr>
      </w:pPr>
      <w:r w:rsidRPr="00F36A62">
        <w:rPr>
          <w:rFonts w:ascii="Times New Roman" w:hAnsi="Times New Roman" w:cs="Times New Roman"/>
          <w:b/>
          <w:sz w:val="24"/>
          <w:szCs w:val="24"/>
          <w:u w:val="single"/>
          <w:shd w:val="clear" w:color="auto" w:fill="FFFFFF"/>
        </w:rPr>
        <w:t xml:space="preserve">Section </w:t>
      </w:r>
      <w:r w:rsidR="00C87D7C">
        <w:rPr>
          <w:rFonts w:ascii="Times New Roman" w:hAnsi="Times New Roman" w:cs="Times New Roman"/>
          <w:b/>
          <w:sz w:val="24"/>
          <w:szCs w:val="24"/>
          <w:u w:val="single"/>
          <w:shd w:val="clear" w:color="auto" w:fill="FFFFFF"/>
        </w:rPr>
        <w:t>S</w:t>
      </w:r>
      <w:r w:rsidRPr="00F36A62">
        <w:rPr>
          <w:rFonts w:ascii="Times New Roman" w:hAnsi="Times New Roman" w:cs="Times New Roman"/>
          <w:b/>
          <w:sz w:val="24"/>
          <w:szCs w:val="24"/>
          <w:u w:val="single"/>
          <w:shd w:val="clear" w:color="auto" w:fill="FFFFFF"/>
        </w:rPr>
        <w:t xml:space="preserve">4: </w:t>
      </w:r>
      <w:r w:rsidR="00D55FEA" w:rsidRPr="00F36A62">
        <w:rPr>
          <w:rFonts w:ascii="Times New Roman" w:hAnsi="Times New Roman" w:cs="Times New Roman"/>
          <w:b/>
          <w:sz w:val="24"/>
          <w:szCs w:val="24"/>
          <w:u w:val="single"/>
          <w:shd w:val="clear" w:color="auto" w:fill="FFFFFF"/>
        </w:rPr>
        <w:t xml:space="preserve">Equation </w:t>
      </w:r>
      <w:r w:rsidR="00F36A62" w:rsidRPr="00F36A62">
        <w:rPr>
          <w:rFonts w:ascii="Times New Roman" w:hAnsi="Times New Roman" w:cs="Times New Roman"/>
          <w:b/>
          <w:sz w:val="24"/>
          <w:szCs w:val="24"/>
          <w:u w:val="single"/>
          <w:shd w:val="clear" w:color="auto" w:fill="FFFFFF"/>
        </w:rPr>
        <w:t>D</w:t>
      </w:r>
      <w:r w:rsidR="00D55FEA" w:rsidRPr="00F36A62">
        <w:rPr>
          <w:rFonts w:ascii="Times New Roman" w:hAnsi="Times New Roman" w:cs="Times New Roman"/>
          <w:b/>
          <w:sz w:val="24"/>
          <w:szCs w:val="24"/>
          <w:u w:val="single"/>
          <w:shd w:val="clear" w:color="auto" w:fill="FFFFFF"/>
        </w:rPr>
        <w:t xml:space="preserve">erivation for </w:t>
      </w:r>
      <w:r w:rsidR="00F36A62" w:rsidRPr="00F36A62">
        <w:rPr>
          <w:rFonts w:ascii="Times New Roman" w:hAnsi="Times New Roman" w:cs="Times New Roman"/>
          <w:b/>
          <w:sz w:val="24"/>
          <w:szCs w:val="24"/>
          <w:u w:val="single"/>
          <w:shd w:val="clear" w:color="auto" w:fill="FFFFFF"/>
        </w:rPr>
        <w:t>I</w:t>
      </w:r>
      <w:r w:rsidR="00D55FEA" w:rsidRPr="00F36A62">
        <w:rPr>
          <w:rFonts w:ascii="Times New Roman" w:hAnsi="Times New Roman" w:cs="Times New Roman"/>
          <w:b/>
          <w:sz w:val="24"/>
          <w:szCs w:val="24"/>
          <w:u w:val="single"/>
          <w:shd w:val="clear" w:color="auto" w:fill="FFFFFF"/>
        </w:rPr>
        <w:t xml:space="preserve">on </w:t>
      </w:r>
      <w:r w:rsidR="00F36A62" w:rsidRPr="00F36A62">
        <w:rPr>
          <w:rFonts w:ascii="Times New Roman" w:hAnsi="Times New Roman" w:cs="Times New Roman"/>
          <w:b/>
          <w:sz w:val="24"/>
          <w:szCs w:val="24"/>
          <w:u w:val="single"/>
          <w:shd w:val="clear" w:color="auto" w:fill="FFFFFF"/>
        </w:rPr>
        <w:t>M</w:t>
      </w:r>
      <w:r w:rsidR="00D55FEA" w:rsidRPr="00F36A62">
        <w:rPr>
          <w:rFonts w:ascii="Times New Roman" w:hAnsi="Times New Roman" w:cs="Times New Roman"/>
          <w:b/>
          <w:sz w:val="24"/>
          <w:szCs w:val="24"/>
          <w:u w:val="single"/>
          <w:shd w:val="clear" w:color="auto" w:fill="FFFFFF"/>
        </w:rPr>
        <w:t>obility:</w:t>
      </w:r>
    </w:p>
    <w:p w14:paraId="0C5325AB" w14:textId="3054366B" w:rsidR="00D55FEA" w:rsidRPr="00F36A62" w:rsidRDefault="009901A5" w:rsidP="00D55FEA">
      <w:pPr>
        <w:keepNext/>
        <w:autoSpaceDE w:val="0"/>
        <w:autoSpaceDN w:val="0"/>
        <w:adjustRightInd w:val="0"/>
        <w:spacing w:after="0" w:line="360" w:lineRule="auto"/>
        <w:jc w:val="center"/>
        <w:rPr>
          <w:rFonts w:ascii="Times New Roman" w:hAnsi="Times New Roman" w:cs="Times New Roman"/>
          <w:sz w:val="24"/>
          <w:szCs w:val="24"/>
        </w:rPr>
      </w:pPr>
      <w:r w:rsidRPr="00F36A62">
        <w:rPr>
          <w:rFonts w:ascii="Times New Roman" w:hAnsi="Times New Roman" w:cs="Times New Roman"/>
          <w:noProof/>
          <w:sz w:val="24"/>
          <w:szCs w:val="24"/>
        </w:rPr>
        <w:drawing>
          <wp:inline distT="0" distB="0" distL="0" distR="0" wp14:anchorId="6CF938E4" wp14:editId="6C2B5D1A">
            <wp:extent cx="3467891" cy="170682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1423" t="5575" r="8937" b="8007"/>
                    <a:stretch/>
                  </pic:blipFill>
                  <pic:spPr bwMode="auto">
                    <a:xfrm>
                      <a:off x="0" y="0"/>
                      <a:ext cx="3476879" cy="1711249"/>
                    </a:xfrm>
                    <a:prstGeom prst="rect">
                      <a:avLst/>
                    </a:prstGeom>
                    <a:noFill/>
                    <a:ln>
                      <a:noFill/>
                    </a:ln>
                    <a:extLst>
                      <a:ext uri="{53640926-AAD7-44D8-BBD7-CCE9431645EC}">
                        <a14:shadowObscured xmlns:a14="http://schemas.microsoft.com/office/drawing/2010/main"/>
                      </a:ext>
                    </a:extLst>
                  </pic:spPr>
                </pic:pic>
              </a:graphicData>
            </a:graphic>
          </wp:inline>
        </w:drawing>
      </w:r>
    </w:p>
    <w:p w14:paraId="1FE5E5AA" w14:textId="1D93BD26" w:rsidR="00D55FEA" w:rsidRPr="00F36A62" w:rsidRDefault="00D55FEA" w:rsidP="00D55FEA">
      <w:pPr>
        <w:pStyle w:val="Caption"/>
        <w:rPr>
          <w:rFonts w:ascii="Times New Roman" w:hAnsi="Times New Roman" w:cs="Times New Roman"/>
          <w:i w:val="0"/>
          <w:iCs w:val="0"/>
          <w:color w:val="auto"/>
          <w:sz w:val="24"/>
          <w:szCs w:val="24"/>
        </w:rPr>
      </w:pPr>
      <w:bookmarkStart w:id="9" w:name="_Ref104830776"/>
      <w:r w:rsidRPr="00F36A62">
        <w:rPr>
          <w:rFonts w:ascii="Times New Roman" w:hAnsi="Times New Roman" w:cs="Times New Roman"/>
          <w:i w:val="0"/>
          <w:iCs w:val="0"/>
          <w:color w:val="auto"/>
          <w:sz w:val="24"/>
          <w:szCs w:val="24"/>
        </w:rPr>
        <w:t>Fig</w:t>
      </w:r>
      <w:r w:rsidR="00387F5C" w:rsidRPr="00F36A62">
        <w:rPr>
          <w:rFonts w:ascii="Times New Roman" w:hAnsi="Times New Roman" w:cs="Times New Roman"/>
          <w:i w:val="0"/>
          <w:iCs w:val="0"/>
          <w:color w:val="auto"/>
          <w:sz w:val="24"/>
          <w:szCs w:val="24"/>
        </w:rPr>
        <w:t>.</w:t>
      </w:r>
      <w:bookmarkEnd w:id="9"/>
      <w:r w:rsidR="001B12A1">
        <w:rPr>
          <w:rFonts w:ascii="Times New Roman" w:hAnsi="Times New Roman" w:cs="Times New Roman"/>
          <w:i w:val="0"/>
          <w:iCs w:val="0"/>
          <w:color w:val="auto"/>
          <w:sz w:val="24"/>
          <w:szCs w:val="24"/>
        </w:rPr>
        <w:t xml:space="preserve"> S5</w:t>
      </w:r>
      <w:r w:rsidRPr="00F36A62">
        <w:rPr>
          <w:rFonts w:ascii="Times New Roman" w:hAnsi="Times New Roman" w:cs="Times New Roman"/>
          <w:i w:val="0"/>
          <w:iCs w:val="0"/>
          <w:color w:val="auto"/>
          <w:sz w:val="24"/>
          <w:szCs w:val="24"/>
        </w:rPr>
        <w:t xml:space="preserve">: </w:t>
      </w:r>
      <w:r w:rsidR="00F36A62" w:rsidRPr="00F36A62">
        <w:rPr>
          <w:rFonts w:ascii="Times New Roman" w:hAnsi="Times New Roman" w:cs="Times New Roman"/>
          <w:b/>
          <w:bCs/>
          <w:i w:val="0"/>
          <w:iCs w:val="0"/>
          <w:color w:val="auto"/>
          <w:sz w:val="24"/>
          <w:szCs w:val="24"/>
        </w:rPr>
        <w:t xml:space="preserve">Film </w:t>
      </w:r>
      <w:r w:rsidRPr="00F36A62">
        <w:rPr>
          <w:rFonts w:ascii="Times New Roman" w:hAnsi="Times New Roman" w:cs="Times New Roman"/>
          <w:b/>
          <w:bCs/>
          <w:i w:val="0"/>
          <w:iCs w:val="0"/>
          <w:color w:val="auto"/>
          <w:sz w:val="24"/>
          <w:szCs w:val="24"/>
        </w:rPr>
        <w:t xml:space="preserve">Charge </w:t>
      </w:r>
      <w:r w:rsidR="00F36A62" w:rsidRPr="00F36A62">
        <w:rPr>
          <w:rFonts w:ascii="Times New Roman" w:hAnsi="Times New Roman" w:cs="Times New Roman"/>
          <w:b/>
          <w:bCs/>
          <w:i w:val="0"/>
          <w:iCs w:val="0"/>
          <w:color w:val="auto"/>
          <w:sz w:val="24"/>
          <w:szCs w:val="24"/>
        </w:rPr>
        <w:t>D</w:t>
      </w:r>
      <w:r w:rsidRPr="00F36A62">
        <w:rPr>
          <w:rFonts w:ascii="Times New Roman" w:hAnsi="Times New Roman" w:cs="Times New Roman"/>
          <w:b/>
          <w:bCs/>
          <w:i w:val="0"/>
          <w:iCs w:val="0"/>
          <w:color w:val="auto"/>
          <w:sz w:val="24"/>
          <w:szCs w:val="24"/>
        </w:rPr>
        <w:t>istribution</w:t>
      </w:r>
      <w:r w:rsidR="00F36A62" w:rsidRPr="00F36A62">
        <w:rPr>
          <w:rFonts w:ascii="Times New Roman" w:hAnsi="Times New Roman" w:cs="Times New Roman"/>
          <w:i w:val="0"/>
          <w:iCs w:val="0"/>
          <w:color w:val="auto"/>
          <w:sz w:val="24"/>
          <w:szCs w:val="24"/>
        </w:rPr>
        <w:t>:</w:t>
      </w:r>
      <w:r w:rsidRPr="00F36A62">
        <w:rPr>
          <w:rFonts w:ascii="Times New Roman" w:hAnsi="Times New Roman" w:cs="Times New Roman"/>
          <w:i w:val="0"/>
          <w:iCs w:val="0"/>
          <w:color w:val="auto"/>
          <w:sz w:val="24"/>
          <w:szCs w:val="24"/>
        </w:rPr>
        <w:t xml:space="preserve"> </w:t>
      </w:r>
      <w:r w:rsidR="00F36A62" w:rsidRPr="00F36A62">
        <w:rPr>
          <w:rFonts w:ascii="Times New Roman" w:hAnsi="Times New Roman" w:cs="Times New Roman"/>
          <w:i w:val="0"/>
          <w:iCs w:val="0"/>
          <w:color w:val="auto"/>
          <w:sz w:val="24"/>
          <w:szCs w:val="24"/>
        </w:rPr>
        <w:t>P</w:t>
      </w:r>
      <w:r w:rsidRPr="00F36A62">
        <w:rPr>
          <w:rFonts w:ascii="Times New Roman" w:hAnsi="Times New Roman" w:cs="Times New Roman"/>
          <w:i w:val="0"/>
          <w:iCs w:val="0"/>
          <w:color w:val="auto"/>
          <w:sz w:val="24"/>
          <w:szCs w:val="24"/>
        </w:rPr>
        <w:t xml:space="preserve">artially (de)doped film when voltage, V is applied. The drift length, </w:t>
      </w:r>
      <m:oMath>
        <m:r>
          <w:rPr>
            <w:rFonts w:ascii="Cambria Math" w:hAnsi="Cambria Math" w:cs="Times New Roman"/>
            <w:color w:val="auto"/>
            <w:sz w:val="24"/>
            <w:szCs w:val="24"/>
          </w:rPr>
          <m:t>l</m:t>
        </m:r>
      </m:oMath>
      <w:r w:rsidRPr="00F36A62">
        <w:rPr>
          <w:rFonts w:ascii="Times New Roman" w:hAnsi="Times New Roman" w:cs="Times New Roman"/>
          <w:i w:val="0"/>
          <w:iCs w:val="0"/>
          <w:color w:val="auto"/>
          <w:sz w:val="24"/>
          <w:szCs w:val="24"/>
        </w:rPr>
        <w:t xml:space="preserve"> is the distance between the electrolyte/conducting polymer interface to the (de)doped part.</w:t>
      </w:r>
    </w:p>
    <w:p w14:paraId="5A7D22EE" w14:textId="54BB2637" w:rsidR="00D55FEA" w:rsidRPr="00F36A62" w:rsidRDefault="00D55FEA" w:rsidP="00D55FEA">
      <w:pPr>
        <w:autoSpaceDE w:val="0"/>
        <w:autoSpaceDN w:val="0"/>
        <w:adjustRightInd w:val="0"/>
        <w:spacing w:after="0" w:line="360" w:lineRule="auto"/>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The velocity (</w:t>
      </w:r>
      <m:oMath>
        <m:r>
          <w:rPr>
            <w:rFonts w:ascii="Cambria Math" w:hAnsi="Cambria Math" w:cs="Times New Roman"/>
            <w:sz w:val="24"/>
            <w:szCs w:val="24"/>
            <w:shd w:val="clear" w:color="auto" w:fill="FFFFFF"/>
          </w:rPr>
          <m:t>u</m:t>
        </m:r>
      </m:oMath>
      <w:r w:rsidRPr="00F36A62">
        <w:rPr>
          <w:rFonts w:ascii="Times New Roman" w:hAnsi="Times New Roman" w:cs="Times New Roman"/>
          <w:sz w:val="24"/>
          <w:szCs w:val="24"/>
          <w:shd w:val="clear" w:color="auto" w:fill="FFFFFF"/>
        </w:rPr>
        <w:t xml:space="preserve">) of the ion can be determined from the ion mobility, </w:t>
      </w:r>
      <m:oMath>
        <m:r>
          <w:rPr>
            <w:rFonts w:ascii="Cambria Math" w:hAnsi="Cambria Math" w:cs="Times New Roman"/>
            <w:sz w:val="24"/>
            <w:szCs w:val="24"/>
            <w:shd w:val="clear" w:color="auto" w:fill="FFFFFF"/>
          </w:rPr>
          <m:t>μ</m:t>
        </m:r>
      </m:oMath>
      <w:r w:rsidRPr="00F36A62">
        <w:rPr>
          <w:rFonts w:ascii="Times New Roman" w:hAnsi="Times New Roman" w:cs="Times New Roman"/>
          <w:sz w:val="24"/>
          <w:szCs w:val="24"/>
          <w:shd w:val="clear" w:color="auto" w:fill="FFFFFF"/>
        </w:rPr>
        <w:t xml:space="preserve"> times the electric field, </w:t>
      </w:r>
      <m:oMath>
        <m:r>
          <w:rPr>
            <w:rFonts w:ascii="Cambria Math" w:hAnsi="Cambria Math" w:cs="Times New Roman"/>
            <w:sz w:val="24"/>
            <w:szCs w:val="24"/>
            <w:shd w:val="clear" w:color="auto" w:fill="FFFFFF"/>
          </w:rPr>
          <m:t>E</m:t>
        </m:r>
      </m:oMath>
      <w:r w:rsidRPr="00F36A62">
        <w:rPr>
          <w:rFonts w:ascii="Times New Roman" w:hAnsi="Times New Roman" w:cs="Times New Roman"/>
          <w:sz w:val="24"/>
          <w:szCs w:val="24"/>
          <w:shd w:val="clear" w:color="auto" w:fill="FFFFFF"/>
        </w:rPr>
        <w:t>:</w:t>
      </w:r>
    </w:p>
    <w:p w14:paraId="0DB1F6E1" w14:textId="681D16C4" w:rsidR="00D55FEA" w:rsidRPr="00F36A62" w:rsidRDefault="00D55FEA" w:rsidP="00D55FEA">
      <w:pPr>
        <w:autoSpaceDE w:val="0"/>
        <w:autoSpaceDN w:val="0"/>
        <w:adjustRightInd w:val="0"/>
        <w:spacing w:after="0" w:line="360" w:lineRule="auto"/>
        <w:rPr>
          <w:rFonts w:ascii="Times New Roman" w:hAnsi="Times New Roman" w:cs="Times New Roman"/>
          <w:sz w:val="24"/>
          <w:szCs w:val="24"/>
          <w:shd w:val="clear" w:color="auto" w:fill="FFFFFF"/>
        </w:rPr>
      </w:pPr>
      <w:r w:rsidRPr="00F36A62">
        <w:rPr>
          <w:rFonts w:ascii="Times New Roman" w:eastAsiaTheme="minorEastAsia" w:hAnsi="Times New Roman" w:cs="Times New Roman"/>
          <w:sz w:val="24"/>
          <w:szCs w:val="24"/>
          <w:shd w:val="clear" w:color="auto" w:fill="FFFFFF"/>
        </w:rPr>
        <w:t xml:space="preserve">                                                           </w:t>
      </w:r>
      <m:oMath>
        <m:r>
          <m:rPr>
            <m:sty m:val="p"/>
          </m:rPr>
          <w:rPr>
            <w:rFonts w:ascii="Cambria Math" w:eastAsiaTheme="minorEastAsia" w:hAnsi="Cambria Math" w:cs="Times New Roman"/>
            <w:sz w:val="24"/>
            <w:szCs w:val="24"/>
            <w:shd w:val="clear" w:color="auto" w:fill="FFFFFF"/>
          </w:rPr>
          <m:t xml:space="preserve">  </m:t>
        </m:r>
      </m:oMath>
      <w:r w:rsidRPr="00F36A62">
        <w:rPr>
          <w:rFonts w:ascii="Times New Roman" w:eastAsiaTheme="minorEastAsia" w:hAnsi="Times New Roman" w:cs="Times New Roman"/>
          <w:sz w:val="24"/>
          <w:szCs w:val="24"/>
          <w:shd w:val="clear" w:color="auto" w:fill="FFFFFF"/>
        </w:rPr>
        <w:t xml:space="preserve">     </w:t>
      </w:r>
      <m:oMath>
        <m:r>
          <w:rPr>
            <w:rFonts w:ascii="Cambria Math" w:hAnsi="Cambria Math" w:cs="Times New Roman"/>
            <w:sz w:val="24"/>
            <w:szCs w:val="24"/>
            <w:shd w:val="clear" w:color="auto" w:fill="FFFFFF"/>
          </w:rPr>
          <m:t>u</m:t>
        </m:r>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μ</m:t>
        </m:r>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E</m:t>
        </m:r>
        <m:r>
          <m:rPr>
            <m:sty m:val="p"/>
          </m:rPr>
          <w:rPr>
            <w:rFonts w:ascii="Cambria Math" w:hAnsi="Cambria Math" w:cs="Times New Roman"/>
            <w:sz w:val="24"/>
            <w:szCs w:val="24"/>
            <w:shd w:val="clear" w:color="auto" w:fill="FFFFFF"/>
          </w:rPr>
          <m:t xml:space="preserve"> </m:t>
        </m:r>
      </m:oMath>
    </w:p>
    <w:p w14:paraId="7F58D739" w14:textId="24FBF634" w:rsidR="00D55FEA" w:rsidRPr="00F36A62" w:rsidRDefault="00D55FEA" w:rsidP="00D55FEA">
      <w:pPr>
        <w:autoSpaceDE w:val="0"/>
        <w:autoSpaceDN w:val="0"/>
        <w:adjustRightInd w:val="0"/>
        <w:spacing w:after="0" w:line="360" w:lineRule="auto"/>
        <w:rPr>
          <w:rFonts w:ascii="Times New Roman" w:eastAsiaTheme="minorEastAsia" w:hAnsi="Times New Roman" w:cs="Times New Roman"/>
          <w:sz w:val="24"/>
          <w:szCs w:val="24"/>
          <w:shd w:val="clear" w:color="auto" w:fill="FFFFFF"/>
        </w:rPr>
      </w:pPr>
      <w:r w:rsidRPr="00F36A62">
        <w:rPr>
          <w:rFonts w:ascii="Times New Roman" w:eastAsiaTheme="minorEastAsia" w:hAnsi="Times New Roman" w:cs="Times New Roman"/>
          <w:sz w:val="24"/>
          <w:szCs w:val="24"/>
          <w:shd w:val="clear" w:color="auto" w:fill="FFFFFF"/>
        </w:rPr>
        <w:t xml:space="preserve">                                   Rearranging,        </w:t>
      </w:r>
      <m:oMath>
        <m:r>
          <m:rPr>
            <m:sty m:val="p"/>
          </m:rPr>
          <w:rPr>
            <w:rFonts w:ascii="Cambria Math" w:eastAsiaTheme="minorEastAsia" w:hAnsi="Cambria Math" w:cs="Times New Roman"/>
            <w:sz w:val="24"/>
            <w:szCs w:val="24"/>
            <w:shd w:val="clear" w:color="auto" w:fill="FFFFFF"/>
          </w:rPr>
          <m:t xml:space="preserve">  </m:t>
        </m:r>
        <m:r>
          <w:rPr>
            <w:rFonts w:ascii="Cambria Math" w:hAnsi="Cambria Math" w:cs="Times New Roman"/>
            <w:sz w:val="24"/>
            <w:szCs w:val="24"/>
            <w:shd w:val="clear" w:color="auto" w:fill="FFFFFF"/>
          </w:rPr>
          <m:t>μ</m:t>
        </m:r>
        <m:r>
          <m:rPr>
            <m:sty m:val="p"/>
          </m:rPr>
          <w:rPr>
            <w:rFonts w:ascii="Cambria Math" w:hAnsi="Cambria Math" w:cs="Times New Roman"/>
            <w:sz w:val="24"/>
            <w:szCs w:val="24"/>
            <w:shd w:val="clear" w:color="auto" w:fill="FFFFFF"/>
          </w:rPr>
          <m:t xml:space="preserve">= </m:t>
        </m:r>
        <m:f>
          <m:fPr>
            <m:ctrlPr>
              <w:rPr>
                <w:rFonts w:ascii="Cambria Math" w:hAnsi="Cambria Math" w:cs="Times New Roman"/>
                <w:sz w:val="24"/>
                <w:szCs w:val="24"/>
                <w:shd w:val="clear" w:color="auto" w:fill="FFFFFF"/>
              </w:rPr>
            </m:ctrlPr>
          </m:fPr>
          <m:num>
            <m:r>
              <w:rPr>
                <w:rFonts w:ascii="Cambria Math" w:hAnsi="Cambria Math" w:cs="Times New Roman"/>
                <w:sz w:val="24"/>
                <w:szCs w:val="24"/>
                <w:shd w:val="clear" w:color="auto" w:fill="FFFFFF"/>
              </w:rPr>
              <m:t>u∙l</m:t>
            </m:r>
          </m:num>
          <m:den>
            <m:r>
              <w:rPr>
                <w:rFonts w:ascii="Cambria Math" w:hAnsi="Cambria Math" w:cs="Times New Roman"/>
                <w:sz w:val="24"/>
                <w:szCs w:val="24"/>
                <w:shd w:val="clear" w:color="auto" w:fill="FFFFFF"/>
              </w:rPr>
              <m:t>V</m:t>
            </m:r>
          </m:den>
        </m:f>
        <m:r>
          <m:rPr>
            <m:sty m:val="p"/>
          </m:rPr>
          <w:rPr>
            <w:rFonts w:ascii="Cambria Math" w:hAnsi="Cambria Math" w:cs="Times New Roman"/>
            <w:sz w:val="24"/>
            <w:szCs w:val="24"/>
            <w:shd w:val="clear" w:color="auto" w:fill="FFFFFF"/>
          </w:rPr>
          <m:t>=</m:t>
        </m:r>
        <m:f>
          <m:fPr>
            <m:ctrlPr>
              <w:rPr>
                <w:rFonts w:ascii="Cambria Math" w:hAnsi="Cambria Math" w:cs="Times New Roman"/>
                <w:sz w:val="24"/>
                <w:szCs w:val="24"/>
                <w:shd w:val="clear" w:color="auto" w:fill="FFFFFF"/>
              </w:rPr>
            </m:ctrlPr>
          </m:fPr>
          <m:num>
            <m:f>
              <m:fPr>
                <m:ctrlPr>
                  <w:rPr>
                    <w:rFonts w:ascii="Cambria Math" w:hAnsi="Cambria Math" w:cs="Times New Roman"/>
                    <w:sz w:val="24"/>
                    <w:szCs w:val="24"/>
                    <w:shd w:val="clear" w:color="auto" w:fill="FFFFFF"/>
                  </w:rPr>
                </m:ctrlPr>
              </m:fPr>
              <m:num>
                <m:r>
                  <w:rPr>
                    <w:rFonts w:ascii="Cambria Math" w:hAnsi="Cambria Math" w:cs="Times New Roman"/>
                    <w:sz w:val="24"/>
                    <w:szCs w:val="24"/>
                    <w:shd w:val="clear" w:color="auto" w:fill="FFFFFF"/>
                  </w:rPr>
                  <m:t>dl</m:t>
                </m:r>
              </m:num>
              <m:den>
                <m:r>
                  <w:rPr>
                    <w:rFonts w:ascii="Cambria Math" w:hAnsi="Cambria Math" w:cs="Times New Roman"/>
                    <w:sz w:val="24"/>
                    <w:szCs w:val="24"/>
                    <w:shd w:val="clear" w:color="auto" w:fill="FFFFFF"/>
                  </w:rPr>
                  <m:t>dt</m:t>
                </m:r>
              </m:den>
            </m:f>
            <m:r>
              <m:rPr>
                <m:sty m:val="p"/>
              </m:rPr>
              <w:rPr>
                <w:rFonts w:ascii="Cambria Math" w:hAnsi="Cambria Math" w:cs="Times New Roman"/>
                <w:sz w:val="24"/>
                <w:szCs w:val="24"/>
                <w:shd w:val="clear" w:color="auto" w:fill="FFFFFF"/>
              </w:rPr>
              <m:t xml:space="preserve"> </m:t>
            </m:r>
            <m:r>
              <w:rPr>
                <w:rFonts w:ascii="Cambria Math" w:hAnsi="Cambria Math" w:cs="Times New Roman"/>
                <w:sz w:val="24"/>
                <w:szCs w:val="24"/>
                <w:shd w:val="clear" w:color="auto" w:fill="FFFFFF"/>
              </w:rPr>
              <m:t>l</m:t>
            </m:r>
          </m:num>
          <m:den>
            <m:r>
              <w:rPr>
                <w:rFonts w:ascii="Cambria Math" w:hAnsi="Cambria Math" w:cs="Times New Roman"/>
                <w:sz w:val="24"/>
                <w:szCs w:val="24"/>
                <w:shd w:val="clear" w:color="auto" w:fill="FFFFFF"/>
              </w:rPr>
              <m:t>V</m:t>
            </m:r>
          </m:den>
        </m:f>
        <m:r>
          <m:rPr>
            <m:sty m:val="p"/>
          </m:rPr>
          <w:rPr>
            <w:rFonts w:ascii="Cambria Math" w:hAnsi="Cambria Math" w:cs="Times New Roman"/>
            <w:sz w:val="24"/>
            <w:szCs w:val="24"/>
            <w:shd w:val="clear" w:color="auto" w:fill="FFFFFF"/>
          </w:rPr>
          <m:t xml:space="preserve"> </m:t>
        </m:r>
      </m:oMath>
    </w:p>
    <w:p w14:paraId="0E459C79" w14:textId="16744D9C" w:rsidR="00D55FEA" w:rsidRPr="00F36A62" w:rsidRDefault="00D55FEA" w:rsidP="00D55FEA">
      <w:pPr>
        <w:autoSpaceDE w:val="0"/>
        <w:autoSpaceDN w:val="0"/>
        <w:adjustRightInd w:val="0"/>
        <w:spacing w:after="0" w:line="360" w:lineRule="auto"/>
        <w:rPr>
          <w:rFonts w:ascii="Times New Roman" w:hAnsi="Times New Roman" w:cs="Times New Roman"/>
          <w:sz w:val="24"/>
          <w:szCs w:val="24"/>
          <w:shd w:val="clear" w:color="auto" w:fill="FFFFFF"/>
        </w:rPr>
      </w:pPr>
      <w:r w:rsidRPr="00F36A62">
        <w:rPr>
          <w:rFonts w:ascii="Times New Roman" w:eastAsiaTheme="minorEastAsia" w:hAnsi="Times New Roman" w:cs="Times New Roman"/>
          <w:sz w:val="24"/>
          <w:szCs w:val="24"/>
          <w:shd w:val="clear" w:color="auto" w:fill="FFFFFF"/>
        </w:rPr>
        <w:t xml:space="preserve">                                   Integrating,            </w:t>
      </w:r>
      <m:oMath>
        <m:nary>
          <m:naryPr>
            <m:limLoc m:val="undOvr"/>
            <m:subHide m:val="1"/>
            <m:supHide m:val="1"/>
            <m:ctrlPr>
              <w:rPr>
                <w:rFonts w:ascii="Cambria Math" w:hAnsi="Cambria Math" w:cs="Times New Roman"/>
                <w:sz w:val="24"/>
                <w:szCs w:val="24"/>
                <w:shd w:val="clear" w:color="auto" w:fill="FFFFFF"/>
              </w:rPr>
            </m:ctrlPr>
          </m:naryPr>
          <m:sub/>
          <m:sup/>
          <m:e>
            <m:r>
              <w:rPr>
                <w:rFonts w:ascii="Cambria Math" w:hAnsi="Cambria Math" w:cs="Times New Roman"/>
                <w:sz w:val="24"/>
                <w:szCs w:val="24"/>
                <w:shd w:val="clear" w:color="auto" w:fill="FFFFFF"/>
              </w:rPr>
              <m:t>l</m:t>
            </m:r>
            <m:r>
              <m:rPr>
                <m:sty m:val="p"/>
              </m:rPr>
              <w:rPr>
                <w:rFonts w:ascii="Cambria Math" w:hAnsi="Cambria Math" w:cs="Times New Roman"/>
                <w:sz w:val="24"/>
                <w:szCs w:val="24"/>
                <w:shd w:val="clear" w:color="auto" w:fill="FFFFFF"/>
              </w:rPr>
              <m:t xml:space="preserve"> </m:t>
            </m:r>
            <m:r>
              <w:rPr>
                <w:rFonts w:ascii="Cambria Math" w:hAnsi="Cambria Math" w:cs="Times New Roman"/>
                <w:sz w:val="24"/>
                <w:szCs w:val="24"/>
                <w:shd w:val="clear" w:color="auto" w:fill="FFFFFF"/>
              </w:rPr>
              <m:t>dx</m:t>
            </m:r>
            <m:r>
              <m:rPr>
                <m:sty m:val="p"/>
              </m:rPr>
              <w:rPr>
                <w:rFonts w:ascii="Cambria Math" w:hAnsi="Cambria Math" w:cs="Times New Roman"/>
                <w:sz w:val="24"/>
                <w:szCs w:val="24"/>
                <w:shd w:val="clear" w:color="auto" w:fill="FFFFFF"/>
              </w:rPr>
              <m:t>=</m:t>
            </m:r>
          </m:e>
        </m:nary>
        <m:r>
          <m:rPr>
            <m:sty m:val="p"/>
          </m:rPr>
          <w:rPr>
            <w:rFonts w:ascii="Cambria Math" w:hAnsi="Cambria Math" w:cs="Times New Roman"/>
            <w:sz w:val="24"/>
            <w:szCs w:val="24"/>
            <w:shd w:val="clear" w:color="auto" w:fill="FFFFFF"/>
          </w:rPr>
          <m:t xml:space="preserve"> </m:t>
        </m:r>
        <m:nary>
          <m:naryPr>
            <m:limLoc m:val="undOvr"/>
            <m:subHide m:val="1"/>
            <m:supHide m:val="1"/>
            <m:ctrlPr>
              <w:rPr>
                <w:rFonts w:ascii="Cambria Math" w:hAnsi="Cambria Math" w:cs="Times New Roman"/>
                <w:sz w:val="24"/>
                <w:szCs w:val="24"/>
                <w:shd w:val="clear" w:color="auto" w:fill="FFFFFF"/>
              </w:rPr>
            </m:ctrlPr>
          </m:naryPr>
          <m:sub/>
          <m:sup/>
          <m:e>
            <m:r>
              <w:rPr>
                <w:rFonts w:ascii="Cambria Math" w:hAnsi="Cambria Math" w:cs="Times New Roman"/>
                <w:sz w:val="24"/>
                <w:szCs w:val="24"/>
                <w:shd w:val="clear" w:color="auto" w:fill="FFFFFF"/>
              </w:rPr>
              <m:t>μ</m:t>
            </m:r>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V</m:t>
            </m:r>
            <m:r>
              <m:rPr>
                <m:sty m:val="p"/>
              </m:rPr>
              <w:rPr>
                <w:rFonts w:ascii="Cambria Math" w:hAnsi="Cambria Math" w:cs="Times New Roman"/>
                <w:sz w:val="24"/>
                <w:szCs w:val="24"/>
                <w:shd w:val="clear" w:color="auto" w:fill="FFFFFF"/>
              </w:rPr>
              <m:t xml:space="preserve"> </m:t>
            </m:r>
            <m:r>
              <w:rPr>
                <w:rFonts w:ascii="Cambria Math" w:hAnsi="Cambria Math" w:cs="Times New Roman"/>
                <w:sz w:val="24"/>
                <w:szCs w:val="24"/>
                <w:shd w:val="clear" w:color="auto" w:fill="FFFFFF"/>
              </w:rPr>
              <m:t>dt</m:t>
            </m:r>
            <m:r>
              <m:rPr>
                <m:sty m:val="p"/>
              </m:rPr>
              <w:rPr>
                <w:rFonts w:ascii="Cambria Math" w:hAnsi="Cambria Math" w:cs="Times New Roman"/>
                <w:sz w:val="24"/>
                <w:szCs w:val="24"/>
                <w:shd w:val="clear" w:color="auto" w:fill="FFFFFF"/>
              </w:rPr>
              <m:t xml:space="preserve">    </m:t>
            </m:r>
          </m:e>
        </m:nary>
      </m:oMath>
    </w:p>
    <w:p w14:paraId="1F907DB0" w14:textId="38F46C46" w:rsidR="00D55FEA" w:rsidRPr="00F36A62" w:rsidRDefault="00D55FEA" w:rsidP="00D55FEA">
      <w:pPr>
        <w:autoSpaceDE w:val="0"/>
        <w:autoSpaceDN w:val="0"/>
        <w:adjustRightInd w:val="0"/>
        <w:spacing w:after="0" w:line="360" w:lineRule="auto"/>
        <w:rPr>
          <w:rFonts w:ascii="Times New Roman" w:eastAsiaTheme="minorEastAsia" w:hAnsi="Times New Roman" w:cs="Times New Roman"/>
          <w:sz w:val="24"/>
          <w:szCs w:val="24"/>
          <w:shd w:val="clear" w:color="auto" w:fill="FFFFFF"/>
        </w:rPr>
      </w:pPr>
      <w:r w:rsidRPr="00F36A62">
        <w:rPr>
          <w:rFonts w:ascii="Times New Roman" w:eastAsiaTheme="minorEastAsia" w:hAnsi="Times New Roman" w:cs="Times New Roman"/>
          <w:sz w:val="24"/>
          <w:szCs w:val="24"/>
          <w:shd w:val="clear" w:color="auto" w:fill="FFFFFF"/>
        </w:rPr>
        <w:t xml:space="preserve">                                   Therefore,             </w:t>
      </w:r>
      <m:oMath>
        <m:sSup>
          <m:sSupPr>
            <m:ctrlPr>
              <w:rPr>
                <w:rFonts w:ascii="Cambria Math" w:hAnsi="Cambria Math" w:cs="Times New Roman"/>
                <w:sz w:val="24"/>
                <w:szCs w:val="24"/>
                <w:shd w:val="clear" w:color="auto" w:fill="FFFFFF"/>
              </w:rPr>
            </m:ctrlPr>
          </m:sSupPr>
          <m:e>
            <m:r>
              <w:rPr>
                <w:rFonts w:ascii="Cambria Math" w:hAnsi="Cambria Math" w:cs="Times New Roman"/>
                <w:sz w:val="24"/>
                <w:szCs w:val="24"/>
                <w:shd w:val="clear" w:color="auto" w:fill="FFFFFF"/>
              </w:rPr>
              <m:t>l</m:t>
            </m:r>
          </m:e>
          <m:sup>
            <m:r>
              <m:rPr>
                <m:sty m:val="p"/>
              </m:rPr>
              <w:rPr>
                <w:rFonts w:ascii="Cambria Math" w:hAnsi="Cambria Math" w:cs="Times New Roman"/>
                <w:sz w:val="24"/>
                <w:szCs w:val="24"/>
                <w:shd w:val="clear" w:color="auto" w:fill="FFFFFF"/>
              </w:rPr>
              <m:t>2</m:t>
            </m:r>
          </m:sup>
        </m:sSup>
        <m:r>
          <m:rPr>
            <m:sty m:val="p"/>
          </m:rPr>
          <w:rPr>
            <w:rFonts w:ascii="Cambria Math" w:hAnsi="Cambria Math" w:cs="Times New Roman"/>
            <w:sz w:val="24"/>
            <w:szCs w:val="24"/>
            <w:shd w:val="clear" w:color="auto" w:fill="FFFFFF"/>
          </w:rPr>
          <m:t>=2∙</m:t>
        </m:r>
        <m:r>
          <w:rPr>
            <w:rFonts w:ascii="Cambria Math" w:hAnsi="Cambria Math" w:cs="Times New Roman"/>
            <w:sz w:val="24"/>
            <w:szCs w:val="24"/>
            <w:shd w:val="clear" w:color="auto" w:fill="FFFFFF"/>
          </w:rPr>
          <m:t>μ</m:t>
        </m:r>
        <m:r>
          <m:rPr>
            <m:sty m:val="p"/>
          </m:rPr>
          <w:rPr>
            <w:rFonts w:ascii="Cambria Math" w:hAnsi="Cambria Math" w:cs="Times New Roman"/>
            <w:sz w:val="24"/>
            <w:szCs w:val="24"/>
            <w:shd w:val="clear" w:color="auto" w:fill="FFFFFF"/>
          </w:rPr>
          <m:t xml:space="preserve">∙ </m:t>
        </m:r>
        <m:r>
          <w:rPr>
            <w:rFonts w:ascii="Cambria Math" w:hAnsi="Cambria Math" w:cs="Times New Roman"/>
            <w:sz w:val="24"/>
            <w:szCs w:val="24"/>
            <w:shd w:val="clear" w:color="auto" w:fill="FFFFFF"/>
          </w:rPr>
          <m:t>V</m:t>
        </m:r>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t</m:t>
        </m:r>
        <m:r>
          <m:rPr>
            <m:sty m:val="p"/>
          </m:rPr>
          <w:rPr>
            <w:rFonts w:ascii="Cambria Math" w:hAnsi="Cambria Math" w:cs="Times New Roman"/>
            <w:sz w:val="24"/>
            <w:szCs w:val="24"/>
            <w:shd w:val="clear" w:color="auto" w:fill="FFFFFF"/>
          </w:rPr>
          <m:t xml:space="preserve">      (1)                                         </m:t>
        </m:r>
      </m:oMath>
    </w:p>
    <w:p w14:paraId="00E9717F" w14:textId="550EA86C" w:rsidR="00D55FEA" w:rsidRPr="00F36A62" w:rsidRDefault="00D55FEA" w:rsidP="00D55FEA">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 xml:space="preserve">where </w:t>
      </w:r>
      <m:oMath>
        <m:r>
          <w:rPr>
            <w:rFonts w:ascii="Cambria Math" w:hAnsi="Cambria Math" w:cs="Times New Roman"/>
            <w:sz w:val="24"/>
            <w:szCs w:val="24"/>
            <w:shd w:val="clear" w:color="auto" w:fill="FFFFFF"/>
          </w:rPr>
          <m:t>t</m:t>
        </m:r>
      </m:oMath>
      <w:r w:rsidRPr="00F36A62">
        <w:rPr>
          <w:rFonts w:ascii="Times New Roman" w:hAnsi="Times New Roman" w:cs="Times New Roman"/>
          <w:sz w:val="24"/>
          <w:szCs w:val="24"/>
          <w:shd w:val="clear" w:color="auto" w:fill="FFFFFF"/>
        </w:rPr>
        <w:t xml:space="preserve"> is the time.</w:t>
      </w:r>
    </w:p>
    <w:p w14:paraId="2A2EA8B6" w14:textId="7E88982D" w:rsidR="0034581F" w:rsidRPr="007E23FF" w:rsidRDefault="001B51FE" w:rsidP="007E23FF">
      <w:pPr>
        <w:autoSpaceDE w:val="0"/>
        <w:autoSpaceDN w:val="0"/>
        <w:adjustRightInd w:val="0"/>
        <w:spacing w:after="0" w:line="360" w:lineRule="auto"/>
        <w:jc w:val="both"/>
        <w:rPr>
          <w:rFonts w:ascii="Times New Roman" w:hAnsi="Times New Roman" w:cs="Times New Roman"/>
          <w:b/>
          <w:bCs/>
          <w:sz w:val="24"/>
          <w:szCs w:val="24"/>
          <w:u w:val="single"/>
          <w:shd w:val="clear" w:color="auto" w:fill="FFFFFF"/>
        </w:rPr>
      </w:pPr>
      <w:r w:rsidRPr="00F36A62">
        <w:rPr>
          <w:rFonts w:ascii="Times New Roman" w:hAnsi="Times New Roman" w:cs="Times New Roman"/>
          <w:b/>
          <w:bCs/>
          <w:sz w:val="24"/>
          <w:szCs w:val="24"/>
          <w:u w:val="single"/>
          <w:shd w:val="clear" w:color="auto" w:fill="FFFFFF"/>
        </w:rPr>
        <w:lastRenderedPageBreak/>
        <w:t xml:space="preserve">Section </w:t>
      </w:r>
      <w:r w:rsidR="00C87D7C">
        <w:rPr>
          <w:rFonts w:ascii="Times New Roman" w:hAnsi="Times New Roman" w:cs="Times New Roman"/>
          <w:b/>
          <w:bCs/>
          <w:sz w:val="24"/>
          <w:szCs w:val="24"/>
          <w:u w:val="single"/>
          <w:shd w:val="clear" w:color="auto" w:fill="FFFFFF"/>
        </w:rPr>
        <w:t>S</w:t>
      </w:r>
      <w:r w:rsidRPr="00F36A62">
        <w:rPr>
          <w:rFonts w:ascii="Times New Roman" w:hAnsi="Times New Roman" w:cs="Times New Roman"/>
          <w:b/>
          <w:bCs/>
          <w:sz w:val="24"/>
          <w:szCs w:val="24"/>
          <w:u w:val="single"/>
          <w:shd w:val="clear" w:color="auto" w:fill="FFFFFF"/>
        </w:rPr>
        <w:t xml:space="preserve">5: </w:t>
      </w:r>
      <w:r w:rsidR="0034581F" w:rsidRPr="00F36A62">
        <w:rPr>
          <w:rFonts w:ascii="Times New Roman" w:hAnsi="Times New Roman" w:cs="Times New Roman"/>
          <w:b/>
          <w:bCs/>
          <w:sz w:val="24"/>
          <w:szCs w:val="24"/>
          <w:u w:val="single"/>
          <w:shd w:val="clear" w:color="auto" w:fill="FFFFFF"/>
        </w:rPr>
        <w:t>Conductivity Measurements:</w:t>
      </w:r>
      <w:r w:rsidR="0034581F" w:rsidRPr="00F36A62">
        <w:rPr>
          <w:rFonts w:ascii="Times New Roman" w:hAnsi="Times New Roman" w:cs="Times New Roman"/>
          <w:sz w:val="24"/>
          <w:szCs w:val="24"/>
          <w:shd w:val="clear" w:color="auto" w:fill="FFFFFF"/>
        </w:rPr>
        <w:t xml:space="preserve">  </w:t>
      </w:r>
      <w:r w:rsidR="0034581F" w:rsidRPr="00F36A62">
        <w:rPr>
          <w:rFonts w:ascii="Times New Roman" w:eastAsiaTheme="minorEastAsia" w:hAnsi="Times New Roman" w:cs="Times New Roman"/>
          <w:sz w:val="24"/>
          <w:szCs w:val="24"/>
          <w:shd w:val="clear" w:color="auto" w:fill="FFFFFF"/>
        </w:rPr>
        <w:tab/>
      </w:r>
      <w:r w:rsidR="0034581F" w:rsidRPr="00F36A62">
        <w:rPr>
          <w:rFonts w:ascii="Times New Roman" w:eastAsiaTheme="minorEastAsia" w:hAnsi="Times New Roman" w:cs="Times New Roman"/>
          <w:sz w:val="24"/>
          <w:szCs w:val="24"/>
          <w:shd w:val="clear" w:color="auto" w:fill="FFFFFF"/>
        </w:rPr>
        <w:tab/>
      </w:r>
    </w:p>
    <w:p w14:paraId="5B0B0723" w14:textId="5DF7F4CE" w:rsidR="0034581F" w:rsidRPr="00F36A62" w:rsidRDefault="0034581F" w:rsidP="0034581F">
      <w:pPr>
        <w:autoSpaceDE w:val="0"/>
        <w:autoSpaceDN w:val="0"/>
        <w:adjustRightInd w:val="0"/>
        <w:spacing w:before="240" w:line="360" w:lineRule="auto"/>
        <w:jc w:val="both"/>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 xml:space="preserve">We have measured the ion conductivity </w:t>
      </w:r>
      <m:oMath>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ion</m:t>
            </m:r>
          </m:sub>
        </m:sSub>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eμp</m:t>
        </m:r>
      </m:oMath>
      <w:r w:rsidR="007E23FF" w:rsidRPr="00F36A62">
        <w:rPr>
          <w:rFonts w:ascii="Times New Roman" w:hAnsi="Times New Roman" w:cs="Times New Roman"/>
          <w:sz w:val="24"/>
          <w:szCs w:val="24"/>
          <w:shd w:val="clear" w:color="auto" w:fill="FFFFFF"/>
        </w:rPr>
        <w:t xml:space="preserve"> </w:t>
      </w:r>
      <w:r w:rsidRPr="00F36A62">
        <w:rPr>
          <w:rFonts w:ascii="Times New Roman" w:hAnsi="Times New Roman" w:cs="Times New Roman"/>
          <w:sz w:val="24"/>
          <w:szCs w:val="24"/>
          <w:shd w:val="clear" w:color="auto" w:fill="FFFFFF"/>
        </w:rPr>
        <w:t xml:space="preserve">of the </w:t>
      </w:r>
      <w:proofErr w:type="spellStart"/>
      <w:r w:rsidRPr="00F36A62">
        <w:rPr>
          <w:rFonts w:ascii="Times New Roman" w:hAnsi="Times New Roman" w:cs="Times New Roman"/>
          <w:sz w:val="24"/>
          <w:szCs w:val="24"/>
          <w:shd w:val="clear" w:color="auto" w:fill="FFFFFF"/>
        </w:rPr>
        <w:t>dedoped</w:t>
      </w:r>
      <w:proofErr w:type="spellEnd"/>
      <w:r w:rsidRPr="00F36A62">
        <w:rPr>
          <w:rFonts w:ascii="Times New Roman" w:hAnsi="Times New Roman" w:cs="Times New Roman"/>
          <w:sz w:val="24"/>
          <w:szCs w:val="24"/>
          <w:shd w:val="clear" w:color="auto" w:fill="FFFFFF"/>
        </w:rPr>
        <w:t xml:space="preserve"> film simultaneous</w:t>
      </w:r>
      <w:r w:rsidR="007E23FF">
        <w:rPr>
          <w:rFonts w:ascii="Times New Roman" w:hAnsi="Times New Roman" w:cs="Times New Roman"/>
          <w:sz w:val="24"/>
          <w:szCs w:val="24"/>
          <w:shd w:val="clear" w:color="auto" w:fill="FFFFFF"/>
        </w:rPr>
        <w:t xml:space="preserve"> to </w:t>
      </w:r>
      <w:r w:rsidRPr="00F36A62">
        <w:rPr>
          <w:rFonts w:ascii="Times New Roman" w:hAnsi="Times New Roman" w:cs="Times New Roman"/>
          <w:sz w:val="24"/>
          <w:szCs w:val="24"/>
          <w:shd w:val="clear" w:color="auto" w:fill="FFFFFF"/>
        </w:rPr>
        <w:t xml:space="preserve">the optical measurement. </w:t>
      </w:r>
      <w:r w:rsidR="007E23FF">
        <w:rPr>
          <w:rFonts w:ascii="Times New Roman" w:hAnsi="Times New Roman" w:cs="Times New Roman"/>
          <w:sz w:val="24"/>
          <w:szCs w:val="24"/>
          <w:shd w:val="clear" w:color="auto" w:fill="FFFFFF"/>
        </w:rPr>
        <w:t xml:space="preserve">The film </w:t>
      </w:r>
      <w:r w:rsidRPr="00F36A62">
        <w:rPr>
          <w:rFonts w:ascii="Times New Roman" w:hAnsi="Times New Roman" w:cs="Times New Roman"/>
          <w:sz w:val="24"/>
          <w:szCs w:val="24"/>
          <w:shd w:val="clear" w:color="auto" w:fill="FFFFFF"/>
        </w:rPr>
        <w:t xml:space="preserve">can be considered as two resistors in a series where the </w:t>
      </w:r>
      <m:oMath>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R</m:t>
            </m:r>
          </m:e>
          <m:sub>
            <m:r>
              <w:rPr>
                <w:rFonts w:ascii="Cambria Math" w:hAnsi="Cambria Math" w:cs="Times New Roman"/>
                <w:sz w:val="24"/>
                <w:szCs w:val="24"/>
                <w:shd w:val="clear" w:color="auto" w:fill="FFFFFF"/>
              </w:rPr>
              <m:t>l</m:t>
            </m:r>
          </m:sub>
        </m:sSub>
      </m:oMath>
      <w:r w:rsidRPr="00F36A62">
        <w:rPr>
          <w:rFonts w:ascii="Times New Roman" w:hAnsi="Times New Roman" w:cs="Times New Roman"/>
          <w:sz w:val="24"/>
          <w:szCs w:val="24"/>
          <w:shd w:val="clear" w:color="auto" w:fill="FFFFFF"/>
        </w:rPr>
        <w:t xml:space="preserve"> and </w:t>
      </w:r>
      <m:oMath>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R</m:t>
            </m:r>
          </m:e>
          <m:sub>
            <m:r>
              <w:rPr>
                <w:rFonts w:ascii="Cambria Math" w:hAnsi="Cambria Math" w:cs="Times New Roman"/>
                <w:sz w:val="24"/>
                <w:szCs w:val="24"/>
                <w:shd w:val="clear" w:color="auto" w:fill="FFFFFF"/>
              </w:rPr>
              <m:t>c</m:t>
            </m:r>
          </m:sub>
        </m:sSub>
      </m:oMath>
      <w:r w:rsidRPr="00F36A62">
        <w:rPr>
          <w:rFonts w:ascii="Times New Roman" w:hAnsi="Times New Roman" w:cs="Times New Roman"/>
          <w:sz w:val="24"/>
          <w:szCs w:val="24"/>
          <w:shd w:val="clear" w:color="auto" w:fill="FFFFFF"/>
        </w:rPr>
        <w:t xml:space="preserve"> corresponds to the dedoped and still doped part</w:t>
      </w:r>
      <w:r w:rsidRPr="00F36A62">
        <w:rPr>
          <w:rFonts w:ascii="Times New Roman" w:eastAsiaTheme="minorEastAsia" w:hAnsi="Times New Roman" w:cs="Times New Roman"/>
          <w:sz w:val="24"/>
          <w:szCs w:val="24"/>
          <w:shd w:val="clear" w:color="auto" w:fill="FFFFFF"/>
        </w:rPr>
        <w:t xml:space="preserve">. </w:t>
      </w:r>
      <w:r w:rsidR="007E23FF">
        <w:rPr>
          <w:rFonts w:ascii="Times New Roman" w:eastAsiaTheme="minorEastAsia" w:hAnsi="Times New Roman" w:cs="Times New Roman"/>
          <w:sz w:val="24"/>
          <w:szCs w:val="24"/>
          <w:shd w:val="clear" w:color="auto" w:fill="FFFFFF"/>
        </w:rPr>
        <w:t>A f</w:t>
      </w:r>
      <w:r w:rsidRPr="00F36A62">
        <w:rPr>
          <w:rFonts w:ascii="Times New Roman" w:hAnsi="Times New Roman" w:cs="Times New Roman"/>
          <w:sz w:val="24"/>
          <w:szCs w:val="24"/>
          <w:shd w:val="clear" w:color="auto" w:fill="FFFFFF"/>
        </w:rPr>
        <w:t>ew assumptions are made in this model</w:t>
      </w:r>
      <w:r w:rsidR="007E23FF">
        <w:rPr>
          <w:rFonts w:ascii="Times New Roman" w:hAnsi="Times New Roman" w:cs="Times New Roman"/>
          <w:sz w:val="24"/>
          <w:szCs w:val="24"/>
          <w:shd w:val="clear" w:color="auto" w:fill="FFFFFF"/>
        </w:rPr>
        <w:t>:</w:t>
      </w:r>
      <w:r w:rsidRPr="00F36A62">
        <w:rPr>
          <w:rFonts w:ascii="Times New Roman" w:hAnsi="Times New Roman" w:cs="Times New Roman"/>
          <w:sz w:val="24"/>
          <w:szCs w:val="24"/>
          <w:shd w:val="clear" w:color="auto" w:fill="FFFFFF"/>
        </w:rPr>
        <w:t xml:space="preserve"> </w:t>
      </w:r>
      <w:r w:rsidR="007E23FF">
        <w:rPr>
          <w:rFonts w:ascii="Times New Roman" w:hAnsi="Times New Roman" w:cs="Times New Roman"/>
          <w:sz w:val="24"/>
          <w:szCs w:val="24"/>
          <w:shd w:val="clear" w:color="auto" w:fill="FFFFFF"/>
        </w:rPr>
        <w:t>T</w:t>
      </w:r>
      <w:r w:rsidRPr="00F36A62">
        <w:rPr>
          <w:rFonts w:ascii="Times New Roman" w:hAnsi="Times New Roman" w:cs="Times New Roman"/>
          <w:sz w:val="24"/>
          <w:szCs w:val="24"/>
          <w:shd w:val="clear" w:color="auto" w:fill="FFFFFF"/>
        </w:rPr>
        <w:t>he ion mobility is lower than the hole mobility</w:t>
      </w:r>
      <w:r w:rsidR="007E23FF">
        <w:rPr>
          <w:rFonts w:ascii="Times New Roman" w:hAnsi="Times New Roman" w:cs="Times New Roman"/>
          <w:sz w:val="24"/>
          <w:szCs w:val="24"/>
          <w:shd w:val="clear" w:color="auto" w:fill="FFFFFF"/>
        </w:rPr>
        <w:t xml:space="preserve"> and </w:t>
      </w:r>
      <w:r w:rsidRPr="00F36A62">
        <w:rPr>
          <w:rFonts w:ascii="Times New Roman" w:hAnsi="Times New Roman" w:cs="Times New Roman"/>
          <w:sz w:val="24"/>
          <w:szCs w:val="24"/>
          <w:shd w:val="clear" w:color="auto" w:fill="FFFFFF"/>
        </w:rPr>
        <w:t>there is enough electrolyte to neglect ion depletion.</w:t>
      </w:r>
    </w:p>
    <w:p w14:paraId="4808B79F" w14:textId="77777777" w:rsidR="001B51FE" w:rsidRPr="00F36A62" w:rsidRDefault="0034581F" w:rsidP="001B51FE">
      <w:pPr>
        <w:keepNext/>
        <w:autoSpaceDE w:val="0"/>
        <w:autoSpaceDN w:val="0"/>
        <w:adjustRightInd w:val="0"/>
        <w:spacing w:before="240" w:line="480" w:lineRule="auto"/>
        <w:jc w:val="center"/>
        <w:rPr>
          <w:rFonts w:ascii="Times New Roman" w:hAnsi="Times New Roman" w:cs="Times New Roman"/>
        </w:rPr>
      </w:pPr>
      <w:r w:rsidRPr="00F36A62">
        <w:rPr>
          <w:rFonts w:ascii="Times New Roman" w:hAnsi="Times New Roman" w:cs="Times New Roman"/>
          <w:noProof/>
          <w:sz w:val="24"/>
          <w:szCs w:val="24"/>
        </w:rPr>
        <w:drawing>
          <wp:inline distT="0" distB="0" distL="0" distR="0" wp14:anchorId="001BD24D" wp14:editId="707E662F">
            <wp:extent cx="3810000" cy="2467001"/>
            <wp:effectExtent l="0" t="0" r="0" b="9525"/>
            <wp:docPr id="15" name="Picture 1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339"/>
                    <a:stretch/>
                  </pic:blipFill>
                  <pic:spPr bwMode="auto">
                    <a:xfrm>
                      <a:off x="0" y="0"/>
                      <a:ext cx="3836380" cy="2484082"/>
                    </a:xfrm>
                    <a:prstGeom prst="rect">
                      <a:avLst/>
                    </a:prstGeom>
                    <a:noFill/>
                    <a:ln>
                      <a:noFill/>
                    </a:ln>
                    <a:extLst>
                      <a:ext uri="{53640926-AAD7-44D8-BBD7-CCE9431645EC}">
                        <a14:shadowObscured xmlns:a14="http://schemas.microsoft.com/office/drawing/2010/main"/>
                      </a:ext>
                    </a:extLst>
                  </pic:spPr>
                </pic:pic>
              </a:graphicData>
            </a:graphic>
          </wp:inline>
        </w:drawing>
      </w:r>
    </w:p>
    <w:p w14:paraId="151D9EC8" w14:textId="04E1193E" w:rsidR="001B51FE" w:rsidRPr="00F36A62" w:rsidRDefault="001B51FE" w:rsidP="001B51FE">
      <w:pPr>
        <w:pStyle w:val="Caption"/>
        <w:rPr>
          <w:rFonts w:ascii="Times New Roman" w:hAnsi="Times New Roman" w:cs="Times New Roman"/>
          <w:i w:val="0"/>
          <w:iCs w:val="0"/>
          <w:color w:val="auto"/>
          <w:sz w:val="24"/>
          <w:szCs w:val="24"/>
        </w:rPr>
      </w:pPr>
      <w:r w:rsidRPr="00F36A62">
        <w:rPr>
          <w:rFonts w:ascii="Times New Roman" w:hAnsi="Times New Roman" w:cs="Times New Roman"/>
          <w:i w:val="0"/>
          <w:iCs w:val="0"/>
          <w:color w:val="auto"/>
          <w:sz w:val="24"/>
          <w:szCs w:val="24"/>
        </w:rPr>
        <w:t>Fig</w:t>
      </w:r>
      <w:r w:rsidR="00387F5C" w:rsidRPr="00F36A62">
        <w:rPr>
          <w:rFonts w:ascii="Times New Roman" w:hAnsi="Times New Roman" w:cs="Times New Roman"/>
          <w:i w:val="0"/>
          <w:iCs w:val="0"/>
          <w:color w:val="auto"/>
          <w:sz w:val="24"/>
          <w:szCs w:val="24"/>
        </w:rPr>
        <w:t>.</w:t>
      </w:r>
      <w:r w:rsidR="001B12A1">
        <w:rPr>
          <w:rFonts w:ascii="Times New Roman" w:hAnsi="Times New Roman" w:cs="Times New Roman"/>
          <w:i w:val="0"/>
          <w:iCs w:val="0"/>
          <w:color w:val="auto"/>
          <w:sz w:val="24"/>
          <w:szCs w:val="24"/>
        </w:rPr>
        <w:t xml:space="preserve"> S6</w:t>
      </w:r>
      <w:r w:rsidR="00F36A62" w:rsidRPr="00F36A62">
        <w:rPr>
          <w:rFonts w:ascii="Times New Roman" w:hAnsi="Times New Roman" w:cs="Times New Roman"/>
          <w:i w:val="0"/>
          <w:iCs w:val="0"/>
          <w:color w:val="auto"/>
          <w:sz w:val="24"/>
          <w:szCs w:val="24"/>
        </w:rPr>
        <w:t xml:space="preserve">: </w:t>
      </w:r>
      <w:r w:rsidR="00F36A62" w:rsidRPr="00F36A62">
        <w:rPr>
          <w:rFonts w:ascii="Times New Roman" w:hAnsi="Times New Roman" w:cs="Times New Roman"/>
          <w:b/>
          <w:bCs/>
          <w:i w:val="0"/>
          <w:iCs w:val="0"/>
          <w:color w:val="auto"/>
          <w:sz w:val="24"/>
          <w:szCs w:val="24"/>
        </w:rPr>
        <w:t xml:space="preserve">DC </w:t>
      </w:r>
      <w:r w:rsidR="003F74F5">
        <w:rPr>
          <w:rFonts w:ascii="Times New Roman" w:hAnsi="Times New Roman" w:cs="Times New Roman"/>
          <w:b/>
          <w:bCs/>
          <w:i w:val="0"/>
          <w:iCs w:val="0"/>
          <w:color w:val="auto"/>
          <w:sz w:val="24"/>
          <w:szCs w:val="24"/>
        </w:rPr>
        <w:t>C</w:t>
      </w:r>
      <w:r w:rsidR="00F36A62" w:rsidRPr="00F36A62">
        <w:rPr>
          <w:rFonts w:ascii="Times New Roman" w:hAnsi="Times New Roman" w:cs="Times New Roman"/>
          <w:b/>
          <w:bCs/>
          <w:i w:val="0"/>
          <w:iCs w:val="0"/>
          <w:color w:val="auto"/>
          <w:sz w:val="24"/>
          <w:szCs w:val="24"/>
        </w:rPr>
        <w:t>urrent Measurement</w:t>
      </w:r>
      <w:r w:rsidR="003F74F5">
        <w:rPr>
          <w:rFonts w:ascii="Times New Roman" w:hAnsi="Times New Roman" w:cs="Times New Roman"/>
          <w:b/>
          <w:bCs/>
          <w:i w:val="0"/>
          <w:iCs w:val="0"/>
          <w:color w:val="auto"/>
          <w:sz w:val="24"/>
          <w:szCs w:val="24"/>
        </w:rPr>
        <w:t xml:space="preserve"> Setup</w:t>
      </w:r>
      <w:r w:rsidR="00F36A62" w:rsidRPr="00F36A62">
        <w:rPr>
          <w:rFonts w:ascii="Times New Roman" w:hAnsi="Times New Roman" w:cs="Times New Roman"/>
          <w:i w:val="0"/>
          <w:iCs w:val="0"/>
          <w:color w:val="auto"/>
          <w:sz w:val="24"/>
          <w:szCs w:val="24"/>
        </w:rPr>
        <w:t xml:space="preserve">: </w:t>
      </w:r>
      <w:r w:rsidRPr="00F36A62">
        <w:rPr>
          <w:rFonts w:ascii="Times New Roman" w:hAnsi="Times New Roman" w:cs="Times New Roman"/>
          <w:i w:val="0"/>
          <w:iCs w:val="0"/>
          <w:color w:val="auto"/>
          <w:sz w:val="24"/>
          <w:szCs w:val="24"/>
        </w:rPr>
        <w:t xml:space="preserve">Schematic of a </w:t>
      </w:r>
      <w:proofErr w:type="spellStart"/>
      <w:r w:rsidRPr="00F36A62">
        <w:rPr>
          <w:rFonts w:ascii="Times New Roman" w:hAnsi="Times New Roman" w:cs="Times New Roman"/>
          <w:i w:val="0"/>
          <w:iCs w:val="0"/>
          <w:color w:val="auto"/>
          <w:sz w:val="24"/>
          <w:szCs w:val="24"/>
        </w:rPr>
        <w:t>dedoped</w:t>
      </w:r>
      <w:proofErr w:type="spellEnd"/>
      <w:r w:rsidRPr="00F36A62">
        <w:rPr>
          <w:rFonts w:ascii="Times New Roman" w:hAnsi="Times New Roman" w:cs="Times New Roman"/>
          <w:i w:val="0"/>
          <w:iCs w:val="0"/>
          <w:color w:val="auto"/>
          <w:sz w:val="24"/>
          <w:szCs w:val="24"/>
        </w:rPr>
        <w:t xml:space="preserve"> film while voltage is applying with equivalent circuit diagram.</w:t>
      </w:r>
    </w:p>
    <w:p w14:paraId="1AFA3294" w14:textId="38E35B7C" w:rsidR="0034581F" w:rsidRPr="00F36A62" w:rsidRDefault="0034581F" w:rsidP="0034581F">
      <w:pPr>
        <w:autoSpaceDE w:val="0"/>
        <w:autoSpaceDN w:val="0"/>
        <w:adjustRightInd w:val="0"/>
        <w:spacing w:before="240" w:line="360" w:lineRule="auto"/>
        <w:jc w:val="both"/>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 xml:space="preserve">When voltage is applied the ions inject into the film from the electrolyte, they increase </w:t>
      </w:r>
      <m:oMath>
        <m:r>
          <w:rPr>
            <w:rFonts w:ascii="Cambria Math" w:hAnsi="Cambria Math" w:cs="Times New Roman"/>
            <w:sz w:val="24"/>
            <w:szCs w:val="24"/>
            <w:shd w:val="clear" w:color="auto" w:fill="FFFFFF"/>
          </w:rPr>
          <m:t>p</m:t>
        </m:r>
      </m:oMath>
      <w:r w:rsidRPr="00F36A62">
        <w:rPr>
          <w:rFonts w:ascii="Times New Roman" w:hAnsi="Times New Roman" w:cs="Times New Roman"/>
          <w:sz w:val="24"/>
          <w:szCs w:val="24"/>
          <w:shd w:val="clear" w:color="auto" w:fill="FFFFFF"/>
        </w:rPr>
        <w:t xml:space="preserve"> in the PEDOT-channel, which allows for increased conductivity of the channel. </w:t>
      </w:r>
      <w:r w:rsidR="007E23FF">
        <w:rPr>
          <w:rFonts w:ascii="Times New Roman" w:hAnsi="Times New Roman" w:cs="Times New Roman"/>
          <w:sz w:val="24"/>
          <w:szCs w:val="24"/>
          <w:shd w:val="clear" w:color="auto" w:fill="FFFFFF"/>
        </w:rPr>
        <w:t>T</w:t>
      </w:r>
      <w:r w:rsidRPr="00F36A62">
        <w:rPr>
          <w:rFonts w:ascii="Times New Roman" w:hAnsi="Times New Roman" w:cs="Times New Roman"/>
          <w:sz w:val="24"/>
          <w:szCs w:val="24"/>
          <w:shd w:val="clear" w:color="auto" w:fill="FFFFFF"/>
        </w:rPr>
        <w:t xml:space="preserve">o measure </w:t>
      </w:r>
      <m:oMath>
        <m:r>
          <w:rPr>
            <w:rFonts w:ascii="Cambria Math" w:hAnsi="Cambria Math" w:cs="Times New Roman"/>
            <w:sz w:val="24"/>
            <w:szCs w:val="24"/>
            <w:shd w:val="clear" w:color="auto" w:fill="FFFFFF"/>
          </w:rPr>
          <m:t>p</m:t>
        </m:r>
      </m:oMath>
      <w:r w:rsidRPr="00F36A62">
        <w:rPr>
          <w:rFonts w:ascii="Times New Roman" w:eastAsiaTheme="minorEastAsia" w:hAnsi="Times New Roman" w:cs="Times New Roman"/>
          <w:sz w:val="24"/>
          <w:szCs w:val="24"/>
          <w:shd w:val="clear" w:color="auto" w:fill="FFFFFF"/>
        </w:rPr>
        <w:t xml:space="preserve"> we need to measure the current</w:t>
      </w:r>
      <m:oMath>
        <m:r>
          <m:rPr>
            <m:sty m:val="p"/>
          </m:rPr>
          <w:rPr>
            <w:rFonts w:ascii="Cambria Math" w:eastAsiaTheme="minorEastAsia" w:hAnsi="Cambria Math" w:cs="Times New Roman"/>
            <w:sz w:val="24"/>
            <w:szCs w:val="24"/>
            <w:shd w:val="clear" w:color="auto" w:fill="FFFFFF"/>
          </w:rPr>
          <m:t xml:space="preserve"> </m:t>
        </m:r>
        <m:r>
          <w:rPr>
            <w:rFonts w:ascii="Cambria Math" w:eastAsiaTheme="minorEastAsia" w:hAnsi="Cambria Math" w:cs="Times New Roman"/>
            <w:sz w:val="24"/>
            <w:szCs w:val="24"/>
            <w:shd w:val="clear" w:color="auto" w:fill="FFFFFF"/>
          </w:rPr>
          <m:t>I</m:t>
        </m:r>
      </m:oMath>
      <w:r w:rsidRPr="00F36A62">
        <w:rPr>
          <w:rFonts w:ascii="Times New Roman" w:eastAsiaTheme="minorEastAsia" w:hAnsi="Times New Roman" w:cs="Times New Roman"/>
          <w:sz w:val="24"/>
          <w:szCs w:val="24"/>
          <w:shd w:val="clear" w:color="auto" w:fill="FFFFFF"/>
        </w:rPr>
        <w:t xml:space="preserve"> vs voltage. </w:t>
      </w:r>
      <w:r w:rsidR="007E23FF">
        <w:rPr>
          <w:rFonts w:ascii="Times New Roman" w:eastAsiaTheme="minorEastAsia" w:hAnsi="Times New Roman" w:cs="Times New Roman"/>
          <w:sz w:val="24"/>
          <w:szCs w:val="24"/>
          <w:shd w:val="clear" w:color="auto" w:fill="FFFFFF"/>
        </w:rPr>
        <w:t xml:space="preserve">We </w:t>
      </w:r>
      <w:r w:rsidRPr="00F36A62">
        <w:rPr>
          <w:rFonts w:ascii="Times New Roman" w:eastAsiaTheme="minorEastAsia" w:hAnsi="Times New Roman" w:cs="Times New Roman"/>
          <w:sz w:val="24"/>
          <w:szCs w:val="24"/>
          <w:shd w:val="clear" w:color="auto" w:fill="FFFFFF"/>
        </w:rPr>
        <w:t>start with the Ohms law stated below:</w:t>
      </w:r>
    </w:p>
    <w:p w14:paraId="0B730540" w14:textId="77777777" w:rsidR="0034581F" w:rsidRPr="00F36A62" w:rsidRDefault="0034581F" w:rsidP="0034581F">
      <w:pPr>
        <w:autoSpaceDE w:val="0"/>
        <w:autoSpaceDN w:val="0"/>
        <w:adjustRightInd w:val="0"/>
        <w:spacing w:before="240" w:line="480" w:lineRule="auto"/>
        <w:jc w:val="both"/>
        <w:rPr>
          <w:rFonts w:ascii="Times New Roman" w:hAnsi="Times New Roman" w:cs="Times New Roman"/>
          <w:sz w:val="24"/>
          <w:szCs w:val="24"/>
          <w:shd w:val="clear" w:color="auto" w:fill="FFFFFF"/>
        </w:rPr>
      </w:pPr>
      <m:oMathPara>
        <m:oMath>
          <m:r>
            <w:rPr>
              <w:rFonts w:ascii="Cambria Math" w:hAnsi="Cambria Math" w:cs="Times New Roman"/>
              <w:sz w:val="24"/>
              <w:szCs w:val="24"/>
              <w:shd w:val="clear" w:color="auto" w:fill="FFFFFF"/>
            </w:rPr>
            <m:t>I</m:t>
          </m:r>
          <m:r>
            <m:rPr>
              <m:sty m:val="p"/>
            </m:rPr>
            <w:rPr>
              <w:rFonts w:ascii="Cambria Math" w:hAnsi="Cambria Math" w:cs="Times New Roman"/>
              <w:sz w:val="24"/>
              <w:szCs w:val="24"/>
              <w:shd w:val="clear" w:color="auto" w:fill="FFFFFF"/>
            </w:rPr>
            <m:t>=</m:t>
          </m:r>
          <m:r>
            <w:rPr>
              <w:rFonts w:ascii="Cambria Math" w:hAnsi="Cambria Math" w:cs="Times New Roman"/>
              <w:sz w:val="24"/>
              <w:szCs w:val="24"/>
              <w:shd w:val="clear" w:color="auto" w:fill="FFFFFF"/>
            </w:rPr>
            <m:t>VG</m:t>
          </m:r>
        </m:oMath>
      </m:oMathPara>
    </w:p>
    <w:p w14:paraId="569D258A" w14:textId="77777777" w:rsidR="0034581F" w:rsidRPr="00F36A62" w:rsidRDefault="0034581F" w:rsidP="0034581F">
      <w:pPr>
        <w:autoSpaceDE w:val="0"/>
        <w:autoSpaceDN w:val="0"/>
        <w:adjustRightInd w:val="0"/>
        <w:spacing w:before="240" w:line="360" w:lineRule="auto"/>
        <w:jc w:val="both"/>
        <w:rPr>
          <w:rFonts w:ascii="Times New Roman" w:eastAsiaTheme="minorEastAsia" w:hAnsi="Times New Roman" w:cs="Times New Roman"/>
          <w:noProof/>
          <w:sz w:val="24"/>
          <w:szCs w:val="24"/>
          <w:shd w:val="clear" w:color="auto" w:fill="FFFFFF"/>
        </w:rPr>
      </w:pPr>
      <w:r w:rsidRPr="00F36A62">
        <w:rPr>
          <w:rFonts w:ascii="Times New Roman" w:eastAsiaTheme="minorEastAsia" w:hAnsi="Times New Roman" w:cs="Times New Roman"/>
          <w:noProof/>
          <w:sz w:val="24"/>
          <w:szCs w:val="24"/>
          <w:shd w:val="clear" w:color="auto" w:fill="FFFFFF"/>
        </w:rPr>
        <w:t xml:space="preserve">where </w:t>
      </w:r>
      <m:oMath>
        <m:r>
          <w:rPr>
            <w:rFonts w:ascii="Cambria Math" w:eastAsiaTheme="minorEastAsia" w:hAnsi="Cambria Math" w:cs="Times New Roman"/>
            <w:noProof/>
            <w:sz w:val="24"/>
            <w:szCs w:val="24"/>
            <w:shd w:val="clear" w:color="auto" w:fill="FFFFFF"/>
          </w:rPr>
          <m:t>G</m:t>
        </m:r>
      </m:oMath>
      <w:r w:rsidRPr="00F36A62">
        <w:rPr>
          <w:rFonts w:ascii="Times New Roman" w:eastAsiaTheme="minorEastAsia" w:hAnsi="Times New Roman" w:cs="Times New Roman"/>
          <w:noProof/>
          <w:sz w:val="24"/>
          <w:szCs w:val="24"/>
          <w:shd w:val="clear" w:color="auto" w:fill="FFFFFF"/>
        </w:rPr>
        <w:t xml:space="preserve"> is the conductance. </w:t>
      </w:r>
    </w:p>
    <w:p w14:paraId="65B60F4C" w14:textId="77777777" w:rsidR="0034581F" w:rsidRPr="00F36A62" w:rsidRDefault="0034581F" w:rsidP="0034581F">
      <w:pPr>
        <w:autoSpaceDE w:val="0"/>
        <w:autoSpaceDN w:val="0"/>
        <w:adjustRightInd w:val="0"/>
        <w:spacing w:before="240" w:line="480" w:lineRule="auto"/>
        <w:jc w:val="both"/>
        <w:rPr>
          <w:rFonts w:ascii="Times New Roman" w:eastAsiaTheme="minorEastAsia" w:hAnsi="Times New Roman" w:cs="Times New Roman"/>
          <w:sz w:val="24"/>
          <w:szCs w:val="24"/>
          <w:shd w:val="clear" w:color="auto" w:fill="FFFFFF"/>
        </w:rPr>
      </w:pPr>
      <w:r w:rsidRPr="00F36A62">
        <w:rPr>
          <w:rFonts w:ascii="Times New Roman" w:eastAsiaTheme="minorEastAsia" w:hAnsi="Times New Roman" w:cs="Times New Roman"/>
          <w:sz w:val="24"/>
          <w:szCs w:val="24"/>
          <w:shd w:val="clear" w:color="auto" w:fill="FFFFFF"/>
        </w:rPr>
        <w:t xml:space="preserve">Again, </w:t>
      </w:r>
      <m:oMath>
        <m:sSub>
          <m:sSubPr>
            <m:ctrlPr>
              <w:rPr>
                <w:rFonts w:ascii="Cambria Math" w:eastAsiaTheme="minorEastAsia" w:hAnsi="Cambria Math" w:cs="Times New Roman"/>
                <w:sz w:val="24"/>
                <w:szCs w:val="24"/>
                <w:shd w:val="clear" w:color="auto" w:fill="FFFFFF"/>
              </w:rPr>
            </m:ctrlPr>
          </m:sSubPr>
          <m:e>
            <m:r>
              <w:rPr>
                <w:rFonts w:ascii="Cambria Math" w:eastAsiaTheme="minorEastAsia" w:hAnsi="Cambria Math" w:cs="Times New Roman"/>
                <w:sz w:val="24"/>
                <w:szCs w:val="24"/>
                <w:shd w:val="clear" w:color="auto" w:fill="FFFFFF"/>
              </w:rPr>
              <m:t>σ</m:t>
            </m:r>
          </m:e>
          <m:sub>
            <m:r>
              <w:rPr>
                <w:rFonts w:ascii="Cambria Math" w:eastAsiaTheme="minorEastAsia" w:hAnsi="Cambria Math" w:cs="Times New Roman"/>
                <w:sz w:val="24"/>
                <w:szCs w:val="24"/>
                <w:shd w:val="clear" w:color="auto" w:fill="FFFFFF"/>
              </w:rPr>
              <m:t>ion</m:t>
            </m:r>
          </m:sub>
        </m:sSub>
      </m:oMath>
      <w:r w:rsidRPr="00F36A62">
        <w:rPr>
          <w:rFonts w:ascii="Times New Roman" w:eastAsiaTheme="minorEastAsia" w:hAnsi="Times New Roman" w:cs="Times New Roman"/>
          <w:sz w:val="24"/>
          <w:szCs w:val="24"/>
          <w:shd w:val="clear" w:color="auto" w:fill="FFFFFF"/>
        </w:rPr>
        <w:t xml:space="preserve"> is related to the </w:t>
      </w:r>
      <m:oMath>
        <m:r>
          <w:rPr>
            <w:rFonts w:ascii="Cambria Math" w:eastAsiaTheme="minorEastAsia" w:hAnsi="Cambria Math" w:cs="Times New Roman"/>
            <w:sz w:val="24"/>
            <w:szCs w:val="24"/>
            <w:shd w:val="clear" w:color="auto" w:fill="FFFFFF"/>
          </w:rPr>
          <m:t>G</m:t>
        </m:r>
      </m:oMath>
      <w:r w:rsidRPr="00F36A62">
        <w:rPr>
          <w:rFonts w:ascii="Times New Roman" w:eastAsiaTheme="minorEastAsia" w:hAnsi="Times New Roman" w:cs="Times New Roman"/>
          <w:sz w:val="24"/>
          <w:szCs w:val="24"/>
          <w:shd w:val="clear" w:color="auto" w:fill="FFFFFF"/>
        </w:rPr>
        <w:t xml:space="preserve"> through the length and area, </w:t>
      </w:r>
      <m:oMath>
        <m:r>
          <w:rPr>
            <w:rFonts w:ascii="Cambria Math" w:eastAsiaTheme="minorEastAsia" w:hAnsi="Cambria Math" w:cs="Times New Roman"/>
            <w:sz w:val="24"/>
            <w:szCs w:val="24"/>
            <w:shd w:val="clear" w:color="auto" w:fill="FFFFFF"/>
          </w:rPr>
          <m:t>A</m:t>
        </m:r>
      </m:oMath>
      <w:r w:rsidRPr="00F36A62">
        <w:rPr>
          <w:rFonts w:ascii="Times New Roman" w:eastAsiaTheme="minorEastAsia" w:hAnsi="Times New Roman" w:cs="Times New Roman"/>
          <w:sz w:val="24"/>
          <w:szCs w:val="24"/>
          <w:shd w:val="clear" w:color="auto" w:fill="FFFFFF"/>
        </w:rPr>
        <w:t xml:space="preserve"> of the channel as follows:</w:t>
      </w:r>
    </w:p>
    <w:p w14:paraId="1475D398" w14:textId="77777777" w:rsidR="0034581F" w:rsidRPr="00F36A62" w:rsidRDefault="0034581F" w:rsidP="0034581F">
      <w:pPr>
        <w:autoSpaceDE w:val="0"/>
        <w:autoSpaceDN w:val="0"/>
        <w:adjustRightInd w:val="0"/>
        <w:spacing w:before="240" w:line="480" w:lineRule="auto"/>
        <w:jc w:val="both"/>
        <w:rPr>
          <w:rFonts w:ascii="Times New Roman" w:eastAsiaTheme="minorEastAsia" w:hAnsi="Times New Roman" w:cs="Times New Roman"/>
          <w:sz w:val="24"/>
          <w:szCs w:val="24"/>
          <w:shd w:val="clear" w:color="auto" w:fill="FFFFFF"/>
        </w:rPr>
      </w:pPr>
      <m:oMathPara>
        <m:oMath>
          <m:r>
            <w:rPr>
              <w:rFonts w:ascii="Cambria Math" w:hAnsi="Cambria Math" w:cs="Times New Roman"/>
              <w:sz w:val="24"/>
              <w:szCs w:val="24"/>
              <w:shd w:val="clear" w:color="auto" w:fill="FFFFFF"/>
            </w:rPr>
            <m:t>I</m:t>
          </m:r>
          <m:r>
            <m:rPr>
              <m:sty m:val="p"/>
            </m:rPr>
            <w:rPr>
              <w:rFonts w:ascii="Cambria Math" w:hAnsi="Cambria Math" w:cs="Times New Roman"/>
              <w:sz w:val="24"/>
              <w:szCs w:val="24"/>
              <w:shd w:val="clear" w:color="auto" w:fill="FFFFFF"/>
            </w:rPr>
            <m:t>=</m:t>
          </m:r>
          <m:f>
            <m:fPr>
              <m:ctrlPr>
                <w:rPr>
                  <w:rFonts w:ascii="Cambria Math" w:hAnsi="Cambria Math" w:cs="Times New Roman"/>
                  <w:sz w:val="24"/>
                  <w:szCs w:val="24"/>
                  <w:shd w:val="clear" w:color="auto" w:fill="FFFFFF"/>
                </w:rPr>
              </m:ctrlPr>
            </m:fPr>
            <m:num>
              <m:r>
                <w:rPr>
                  <w:rFonts w:ascii="Cambria Math" w:hAnsi="Cambria Math" w:cs="Times New Roman"/>
                  <w:sz w:val="24"/>
                  <w:szCs w:val="24"/>
                  <w:shd w:val="clear" w:color="auto" w:fill="FFFFFF"/>
                </w:rPr>
                <m:t>V</m:t>
              </m:r>
              <m:r>
                <w:rPr>
                  <w:rFonts w:ascii="Cambria Math" w:hAnsi="Cambria Math" w:cs="Times New Roman"/>
                  <w:sz w:val="24"/>
                  <w:szCs w:val="24"/>
                  <w:shd w:val="clear" w:color="auto" w:fill="FFFFFF"/>
                  <w:lang w:val="el-GR"/>
                </w:rPr>
                <m:t>σ</m:t>
              </m:r>
              <m:r>
                <w:rPr>
                  <w:rFonts w:ascii="Cambria Math" w:hAnsi="Cambria Math" w:cs="Times New Roman"/>
                  <w:sz w:val="24"/>
                  <w:szCs w:val="24"/>
                  <w:shd w:val="clear" w:color="auto" w:fill="FFFFFF"/>
                </w:rPr>
                <m:t>A</m:t>
              </m:r>
            </m:num>
            <m:den>
              <m:r>
                <w:rPr>
                  <w:rFonts w:ascii="Cambria Math" w:hAnsi="Cambria Math" w:cs="Times New Roman"/>
                  <w:sz w:val="24"/>
                  <w:szCs w:val="24"/>
                  <w:shd w:val="clear" w:color="auto" w:fill="FFFFFF"/>
                </w:rPr>
                <m:t>l</m:t>
              </m:r>
            </m:den>
          </m:f>
        </m:oMath>
      </m:oMathPara>
    </w:p>
    <w:p w14:paraId="074320CD" w14:textId="77777777" w:rsidR="0034581F" w:rsidRPr="00F36A62" w:rsidRDefault="0034581F" w:rsidP="0034581F">
      <w:pPr>
        <w:autoSpaceDE w:val="0"/>
        <w:autoSpaceDN w:val="0"/>
        <w:adjustRightInd w:val="0"/>
        <w:spacing w:before="240" w:line="360" w:lineRule="auto"/>
        <w:jc w:val="both"/>
        <w:rPr>
          <w:rFonts w:ascii="Times New Roman" w:eastAsiaTheme="minorEastAsia" w:hAnsi="Times New Roman" w:cs="Times New Roman"/>
          <w:sz w:val="24"/>
          <w:szCs w:val="24"/>
          <w:shd w:val="clear" w:color="auto" w:fill="FFFFFF"/>
        </w:rPr>
      </w:pPr>
      <w:r w:rsidRPr="00F36A62">
        <w:rPr>
          <w:rFonts w:ascii="Times New Roman" w:eastAsiaTheme="minorEastAsia" w:hAnsi="Times New Roman" w:cs="Times New Roman"/>
          <w:sz w:val="24"/>
          <w:szCs w:val="24"/>
          <w:shd w:val="clear" w:color="auto" w:fill="FFFFFF"/>
        </w:rPr>
        <w:t>Now replacing</w:t>
      </w:r>
      <m:oMath>
        <m:r>
          <m:rPr>
            <m:sty m:val="p"/>
          </m:rPr>
          <w:rPr>
            <w:rFonts w:ascii="Cambria Math" w:eastAsiaTheme="minorEastAsia" w:hAnsi="Cambria Math" w:cs="Times New Roman"/>
            <w:sz w:val="24"/>
            <w:szCs w:val="24"/>
            <w:shd w:val="clear" w:color="auto" w:fill="FFFFFF"/>
          </w:rPr>
          <m:t xml:space="preserve"> </m:t>
        </m:r>
        <m:r>
          <w:rPr>
            <w:rFonts w:ascii="Cambria Math" w:eastAsiaTheme="minorEastAsia" w:hAnsi="Cambria Math" w:cs="Times New Roman"/>
            <w:sz w:val="24"/>
            <w:szCs w:val="24"/>
            <w:shd w:val="clear" w:color="auto" w:fill="FFFFFF"/>
          </w:rPr>
          <m:t>x</m:t>
        </m:r>
      </m:oMath>
      <w:r w:rsidRPr="00F36A62">
        <w:rPr>
          <w:rFonts w:ascii="Times New Roman" w:eastAsiaTheme="minorEastAsia" w:hAnsi="Times New Roman" w:cs="Times New Roman"/>
          <w:sz w:val="24"/>
          <w:szCs w:val="24"/>
          <w:shd w:val="clear" w:color="auto" w:fill="FFFFFF"/>
        </w:rPr>
        <w:t xml:space="preserve"> from equation </w:t>
      </w:r>
      <m:oMath>
        <m:sSup>
          <m:sSupPr>
            <m:ctrlPr>
              <w:rPr>
                <w:rFonts w:ascii="Cambria Math" w:eastAsiaTheme="minorEastAsia" w:hAnsi="Cambria Math" w:cs="Times New Roman"/>
                <w:sz w:val="24"/>
                <w:szCs w:val="24"/>
                <w:shd w:val="clear" w:color="auto" w:fill="FFFFFF"/>
              </w:rPr>
            </m:ctrlPr>
          </m:sSupPr>
          <m:e>
            <m:r>
              <w:rPr>
                <w:rFonts w:ascii="Cambria Math" w:eastAsiaTheme="minorEastAsia" w:hAnsi="Cambria Math" w:cs="Times New Roman"/>
                <w:sz w:val="24"/>
                <w:szCs w:val="24"/>
                <w:shd w:val="clear" w:color="auto" w:fill="FFFFFF"/>
              </w:rPr>
              <m:t>l</m:t>
            </m:r>
          </m:e>
          <m:sup>
            <m:r>
              <m:rPr>
                <m:sty m:val="p"/>
              </m:rPr>
              <w:rPr>
                <w:rFonts w:ascii="Cambria Math" w:eastAsiaTheme="minorEastAsia" w:hAnsi="Cambria Math" w:cs="Times New Roman"/>
                <w:sz w:val="24"/>
                <w:szCs w:val="24"/>
                <w:shd w:val="clear" w:color="auto" w:fill="FFFFFF"/>
              </w:rPr>
              <m:t>2</m:t>
            </m:r>
          </m:sup>
        </m:sSup>
        <m:r>
          <m:rPr>
            <m:sty m:val="p"/>
          </m:rPr>
          <w:rPr>
            <w:rFonts w:ascii="Cambria Math" w:eastAsiaTheme="minorEastAsia" w:hAnsi="Cambria Math" w:cs="Times New Roman"/>
            <w:sz w:val="24"/>
            <w:szCs w:val="24"/>
            <w:shd w:val="clear" w:color="auto" w:fill="FFFFFF"/>
          </w:rPr>
          <m:t>=2</m:t>
        </m:r>
        <m:r>
          <w:rPr>
            <w:rFonts w:ascii="Cambria Math" w:eastAsiaTheme="minorEastAsia" w:hAnsi="Cambria Math" w:cs="Times New Roman"/>
            <w:sz w:val="24"/>
            <w:szCs w:val="24"/>
            <w:shd w:val="clear" w:color="auto" w:fill="FFFFFF"/>
          </w:rPr>
          <m:t>μVt</m:t>
        </m:r>
      </m:oMath>
      <w:r w:rsidRPr="00F36A62">
        <w:rPr>
          <w:rFonts w:ascii="Times New Roman" w:eastAsiaTheme="minorEastAsia" w:hAnsi="Times New Roman" w:cs="Times New Roman"/>
          <w:sz w:val="24"/>
          <w:szCs w:val="24"/>
          <w:shd w:val="clear" w:color="auto" w:fill="FFFFFF"/>
        </w:rPr>
        <w:t xml:space="preserve"> gives,</w:t>
      </w:r>
    </w:p>
    <w:p w14:paraId="354DFCE4" w14:textId="3E19DCD2" w:rsidR="0034581F" w:rsidRPr="00F36A62" w:rsidRDefault="0034581F" w:rsidP="0034581F">
      <w:pPr>
        <w:autoSpaceDE w:val="0"/>
        <w:autoSpaceDN w:val="0"/>
        <w:adjustRightInd w:val="0"/>
        <w:spacing w:before="240" w:line="360" w:lineRule="auto"/>
        <w:jc w:val="both"/>
        <w:rPr>
          <w:rFonts w:ascii="Times New Roman" w:eastAsiaTheme="minorEastAsia" w:hAnsi="Times New Roman" w:cs="Times New Roman"/>
          <w:sz w:val="24"/>
          <w:szCs w:val="24"/>
          <w:shd w:val="clear" w:color="auto" w:fill="FFFFFF"/>
        </w:rPr>
      </w:pPr>
      <m:oMathPara>
        <m:oMath>
          <m:r>
            <w:rPr>
              <w:rFonts w:ascii="Cambria Math" w:hAnsi="Cambria Math" w:cs="Times New Roman"/>
              <w:sz w:val="24"/>
              <w:szCs w:val="24"/>
              <w:shd w:val="clear" w:color="auto" w:fill="FFFFFF"/>
            </w:rPr>
            <w:lastRenderedPageBreak/>
            <m:t>I</m:t>
          </m:r>
          <m:r>
            <m:rPr>
              <m:sty m:val="p"/>
            </m:rPr>
            <w:rPr>
              <w:rFonts w:ascii="Cambria Math" w:hAnsi="Cambria Math" w:cs="Times New Roman"/>
              <w:sz w:val="24"/>
              <w:szCs w:val="24"/>
              <w:shd w:val="clear" w:color="auto" w:fill="FFFFFF"/>
            </w:rPr>
            <m:t xml:space="preserve">= </m:t>
          </m:r>
          <m:r>
            <w:rPr>
              <w:rFonts w:ascii="Cambria Math" w:hAnsi="Cambria Math" w:cs="Times New Roman"/>
              <w:sz w:val="24"/>
              <w:szCs w:val="24"/>
              <w:shd w:val="clear" w:color="auto" w:fill="FFFFFF"/>
            </w:rPr>
            <m:t>epA</m:t>
          </m:r>
          <m:rad>
            <m:radPr>
              <m:degHide m:val="1"/>
              <m:ctrlPr>
                <w:rPr>
                  <w:rFonts w:ascii="Cambria Math" w:hAnsi="Cambria Math" w:cs="Times New Roman"/>
                  <w:sz w:val="24"/>
                  <w:szCs w:val="24"/>
                  <w:shd w:val="clear" w:color="auto" w:fill="FFFFFF"/>
                </w:rPr>
              </m:ctrlPr>
            </m:radPr>
            <m:deg/>
            <m:e>
              <m:f>
                <m:fPr>
                  <m:ctrlPr>
                    <w:rPr>
                      <w:rFonts w:ascii="Cambria Math" w:hAnsi="Cambria Math" w:cs="Times New Roman"/>
                      <w:sz w:val="24"/>
                      <w:szCs w:val="24"/>
                      <w:shd w:val="clear" w:color="auto" w:fill="FFFFFF"/>
                    </w:rPr>
                  </m:ctrlPr>
                </m:fPr>
                <m:num>
                  <m:r>
                    <w:rPr>
                      <w:rFonts w:ascii="Cambria Math" w:hAnsi="Cambria Math" w:cs="Times New Roman"/>
                      <w:sz w:val="24"/>
                      <w:szCs w:val="24"/>
                      <w:shd w:val="clear" w:color="auto" w:fill="FFFFFF"/>
                    </w:rPr>
                    <m:t>V</m:t>
                  </m:r>
                  <m:r>
                    <w:rPr>
                      <w:rFonts w:ascii="Cambria Math" w:hAnsi="Cambria Math" w:cs="Times New Roman"/>
                      <w:sz w:val="24"/>
                      <w:szCs w:val="24"/>
                      <w:shd w:val="clear" w:color="auto" w:fill="FFFFFF"/>
                      <w:lang w:val="el-GR"/>
                    </w:rPr>
                    <m:t>μ</m:t>
                  </m:r>
                </m:num>
                <m:den>
                  <m:r>
                    <m:rPr>
                      <m:sty m:val="p"/>
                    </m:rPr>
                    <w:rPr>
                      <w:rFonts w:ascii="Cambria Math" w:hAnsi="Cambria Math" w:cs="Times New Roman"/>
                      <w:sz w:val="24"/>
                      <w:szCs w:val="24"/>
                      <w:shd w:val="clear" w:color="auto" w:fill="FFFFFF"/>
                    </w:rPr>
                    <m:t>2</m:t>
                  </m:r>
                  <m:r>
                    <w:rPr>
                      <w:rFonts w:ascii="Cambria Math" w:hAnsi="Cambria Math" w:cs="Times New Roman"/>
                      <w:sz w:val="24"/>
                      <w:szCs w:val="24"/>
                      <w:shd w:val="clear" w:color="auto" w:fill="FFFFFF"/>
                    </w:rPr>
                    <m:t>t</m:t>
                  </m:r>
                </m:den>
              </m:f>
            </m:e>
          </m:rad>
          <m:r>
            <w:rPr>
              <w:rFonts w:ascii="Cambria Math" w:hAnsi="Cambria Math" w:cs="Times New Roman"/>
              <w:sz w:val="24"/>
              <w:szCs w:val="24"/>
              <w:shd w:val="clear" w:color="auto" w:fill="FFFFFF"/>
            </w:rPr>
            <m:t xml:space="preserve">      (3)</m:t>
          </m:r>
        </m:oMath>
      </m:oMathPara>
    </w:p>
    <w:p w14:paraId="0BEB74F2" w14:textId="094BE2E4" w:rsidR="0034581F" w:rsidRPr="00F36A62" w:rsidRDefault="007E23FF" w:rsidP="0034581F">
      <w:pPr>
        <w:autoSpaceDE w:val="0"/>
        <w:autoSpaceDN w:val="0"/>
        <w:adjustRightInd w:val="0"/>
        <w:spacing w:before="240" w:line="480" w:lineRule="auto"/>
        <w:jc w:val="both"/>
        <w:rPr>
          <w:rFonts w:ascii="Times New Roman" w:eastAsiaTheme="minorEastAsia" w:hAnsi="Times New Roman" w:cs="Times New Roman"/>
          <w:sz w:val="24"/>
          <w:szCs w:val="24"/>
          <w:shd w:val="clear" w:color="auto" w:fill="FFFFFF"/>
        </w:rPr>
      </w:pPr>
      <w:r>
        <w:rPr>
          <w:rFonts w:ascii="Times New Roman" w:eastAsiaTheme="minorEastAsia" w:hAnsi="Times New Roman" w:cs="Times New Roman"/>
          <w:sz w:val="24"/>
          <w:szCs w:val="24"/>
          <w:shd w:val="clear" w:color="auto" w:fill="FFFFFF"/>
        </w:rPr>
        <w:t>S</w:t>
      </w:r>
      <w:r w:rsidR="0034581F" w:rsidRPr="00F36A62">
        <w:rPr>
          <w:rFonts w:ascii="Times New Roman" w:eastAsiaTheme="minorEastAsia" w:hAnsi="Times New Roman" w:cs="Times New Roman"/>
          <w:sz w:val="24"/>
          <w:szCs w:val="24"/>
          <w:shd w:val="clear" w:color="auto" w:fill="FFFFFF"/>
        </w:rPr>
        <w:t>olving for desired ion density, we get</w:t>
      </w:r>
    </w:p>
    <w:p w14:paraId="62F231A4" w14:textId="0DF15411" w:rsidR="0034581F" w:rsidRPr="00F36A62" w:rsidRDefault="0034581F" w:rsidP="0034581F">
      <w:pPr>
        <w:autoSpaceDE w:val="0"/>
        <w:autoSpaceDN w:val="0"/>
        <w:adjustRightInd w:val="0"/>
        <w:spacing w:before="240" w:line="480" w:lineRule="auto"/>
        <w:jc w:val="both"/>
        <w:rPr>
          <w:rFonts w:ascii="Times New Roman" w:eastAsiaTheme="minorEastAsia" w:hAnsi="Times New Roman" w:cs="Times New Roman"/>
          <w:sz w:val="24"/>
          <w:szCs w:val="24"/>
          <w:shd w:val="clear" w:color="auto" w:fill="FFFFFF"/>
        </w:rPr>
      </w:pPr>
      <m:oMathPara>
        <m:oMath>
          <m:r>
            <w:rPr>
              <w:rFonts w:ascii="Cambria Math" w:eastAsiaTheme="minorEastAsia" w:hAnsi="Cambria Math" w:cs="Times New Roman"/>
              <w:sz w:val="24"/>
              <w:szCs w:val="24"/>
              <w:shd w:val="clear" w:color="auto" w:fill="FFFFFF"/>
            </w:rPr>
            <m:t>p</m:t>
          </m:r>
          <m:r>
            <m:rPr>
              <m:sty m:val="p"/>
            </m:rPr>
            <w:rPr>
              <w:rFonts w:ascii="Cambria Math" w:eastAsiaTheme="minorEastAsia" w:hAnsi="Cambria Math" w:cs="Times New Roman"/>
              <w:sz w:val="24"/>
              <w:szCs w:val="24"/>
              <w:shd w:val="clear" w:color="auto" w:fill="FFFFFF"/>
            </w:rPr>
            <m:t>=</m:t>
          </m:r>
          <m:f>
            <m:fPr>
              <m:ctrlPr>
                <w:rPr>
                  <w:rFonts w:ascii="Cambria Math" w:eastAsiaTheme="minorEastAsia" w:hAnsi="Cambria Math" w:cs="Times New Roman"/>
                  <w:sz w:val="24"/>
                  <w:szCs w:val="24"/>
                  <w:shd w:val="clear" w:color="auto" w:fill="FFFFFF"/>
                </w:rPr>
              </m:ctrlPr>
            </m:fPr>
            <m:num>
              <m:r>
                <w:rPr>
                  <w:rFonts w:ascii="Cambria Math" w:eastAsiaTheme="minorEastAsia" w:hAnsi="Cambria Math" w:cs="Times New Roman"/>
                  <w:sz w:val="24"/>
                  <w:szCs w:val="24"/>
                  <w:shd w:val="clear" w:color="auto" w:fill="FFFFFF"/>
                </w:rPr>
                <m:t>I</m:t>
              </m:r>
            </m:num>
            <m:den>
              <m:r>
                <w:rPr>
                  <w:rFonts w:ascii="Cambria Math" w:eastAsiaTheme="minorEastAsia" w:hAnsi="Cambria Math" w:cs="Times New Roman"/>
                  <w:sz w:val="24"/>
                  <w:szCs w:val="24"/>
                  <w:shd w:val="clear" w:color="auto" w:fill="FFFFFF"/>
                </w:rPr>
                <m:t>eA</m:t>
              </m:r>
            </m:den>
          </m:f>
          <m:rad>
            <m:radPr>
              <m:degHide m:val="1"/>
              <m:ctrlPr>
                <w:rPr>
                  <w:rFonts w:ascii="Cambria Math" w:hAnsi="Cambria Math" w:cs="Times New Roman"/>
                  <w:sz w:val="24"/>
                  <w:szCs w:val="24"/>
                  <w:shd w:val="clear" w:color="auto" w:fill="FFFFFF"/>
                </w:rPr>
              </m:ctrlPr>
            </m:radPr>
            <m:deg/>
            <m:e>
              <m:f>
                <m:fPr>
                  <m:ctrlPr>
                    <w:rPr>
                      <w:rFonts w:ascii="Cambria Math" w:hAnsi="Cambria Math" w:cs="Times New Roman"/>
                      <w:sz w:val="24"/>
                      <w:szCs w:val="24"/>
                      <w:shd w:val="clear" w:color="auto" w:fill="FFFFFF"/>
                    </w:rPr>
                  </m:ctrlPr>
                </m:fPr>
                <m:num>
                  <m:r>
                    <m:rPr>
                      <m:sty m:val="p"/>
                    </m:rPr>
                    <w:rPr>
                      <w:rFonts w:ascii="Cambria Math" w:hAnsi="Cambria Math" w:cs="Times New Roman"/>
                      <w:sz w:val="24"/>
                      <w:szCs w:val="24"/>
                      <w:shd w:val="clear" w:color="auto" w:fill="FFFFFF"/>
                    </w:rPr>
                    <m:t>2</m:t>
                  </m:r>
                  <m:r>
                    <w:rPr>
                      <w:rFonts w:ascii="Cambria Math" w:hAnsi="Cambria Math" w:cs="Times New Roman"/>
                      <w:sz w:val="24"/>
                      <w:szCs w:val="24"/>
                      <w:shd w:val="clear" w:color="auto" w:fill="FFFFFF"/>
                    </w:rPr>
                    <m:t>t</m:t>
                  </m:r>
                </m:num>
                <m:den>
                  <m:r>
                    <w:rPr>
                      <w:rFonts w:ascii="Cambria Math" w:hAnsi="Cambria Math" w:cs="Times New Roman"/>
                      <w:sz w:val="24"/>
                      <w:szCs w:val="24"/>
                      <w:shd w:val="clear" w:color="auto" w:fill="FFFFFF"/>
                    </w:rPr>
                    <m:t>V</m:t>
                  </m:r>
                  <m:r>
                    <w:rPr>
                      <w:rFonts w:ascii="Cambria Math" w:hAnsi="Cambria Math" w:cs="Times New Roman"/>
                      <w:sz w:val="24"/>
                      <w:szCs w:val="24"/>
                      <w:shd w:val="clear" w:color="auto" w:fill="FFFFFF"/>
                      <w:lang w:val="el-GR"/>
                    </w:rPr>
                    <m:t>μ</m:t>
                  </m:r>
                </m:den>
              </m:f>
            </m:e>
          </m:rad>
          <m:r>
            <w:rPr>
              <w:rFonts w:ascii="Cambria Math" w:eastAsiaTheme="minorEastAsia" w:hAnsi="Cambria Math" w:cs="Times New Roman"/>
              <w:sz w:val="24"/>
              <w:szCs w:val="24"/>
              <w:shd w:val="clear" w:color="auto" w:fill="FFFFFF"/>
            </w:rPr>
            <m:t xml:space="preserve">      (4)</m:t>
          </m:r>
        </m:oMath>
      </m:oMathPara>
    </w:p>
    <w:p w14:paraId="27704587" w14:textId="7CD0979B" w:rsidR="00BA6865" w:rsidRPr="00F36A62" w:rsidRDefault="00BA6865" w:rsidP="00BA6865">
      <w:pPr>
        <w:autoSpaceDE w:val="0"/>
        <w:autoSpaceDN w:val="0"/>
        <w:adjustRightInd w:val="0"/>
        <w:spacing w:before="240" w:line="480" w:lineRule="auto"/>
        <w:jc w:val="both"/>
        <w:rPr>
          <w:rFonts w:ascii="Times New Roman" w:eastAsiaTheme="minorEastAsia" w:hAnsi="Times New Roman" w:cs="Times New Roman"/>
          <w:sz w:val="24"/>
          <w:szCs w:val="24"/>
          <w:shd w:val="clear" w:color="auto" w:fill="FFFFFF"/>
        </w:rPr>
      </w:pPr>
      <w:r w:rsidRPr="00F36A62">
        <w:rPr>
          <w:rFonts w:ascii="Times New Roman" w:eastAsiaTheme="minorEastAsia" w:hAnsi="Times New Roman" w:cs="Times New Roman"/>
          <w:sz w:val="24"/>
          <w:szCs w:val="24"/>
          <w:shd w:val="clear" w:color="auto" w:fill="FFFFFF"/>
        </w:rPr>
        <w:t xml:space="preserve">Taking the derivative of equation </w:t>
      </w:r>
      <w:r w:rsidR="00F36A62">
        <w:rPr>
          <w:rFonts w:ascii="Times New Roman" w:eastAsiaTheme="minorEastAsia" w:hAnsi="Times New Roman" w:cs="Times New Roman"/>
          <w:sz w:val="24"/>
          <w:szCs w:val="24"/>
          <w:shd w:val="clear" w:color="auto" w:fill="FFFFFF"/>
        </w:rPr>
        <w:t>3</w:t>
      </w:r>
      <w:r w:rsidRPr="00F36A62">
        <w:rPr>
          <w:rFonts w:ascii="Times New Roman" w:eastAsiaTheme="minorEastAsia" w:hAnsi="Times New Roman" w:cs="Times New Roman"/>
          <w:sz w:val="24"/>
          <w:szCs w:val="24"/>
          <w:shd w:val="clear" w:color="auto" w:fill="FFFFFF"/>
        </w:rPr>
        <w:t>, we get,</w:t>
      </w:r>
    </w:p>
    <w:p w14:paraId="3AC4B569" w14:textId="0028347C" w:rsidR="00BA6865" w:rsidRPr="00D12F30" w:rsidRDefault="00442BB7" w:rsidP="00BA6865">
      <w:pPr>
        <w:autoSpaceDE w:val="0"/>
        <w:autoSpaceDN w:val="0"/>
        <w:adjustRightInd w:val="0"/>
        <w:spacing w:before="240" w:line="480" w:lineRule="auto"/>
        <w:jc w:val="both"/>
        <w:rPr>
          <w:rFonts w:ascii="Times New Roman" w:eastAsiaTheme="minorEastAsia" w:hAnsi="Times New Roman" w:cs="Times New Roman"/>
          <w:sz w:val="24"/>
          <w:szCs w:val="24"/>
          <w:shd w:val="clear" w:color="auto" w:fill="FFFFFF"/>
        </w:rPr>
      </w:pPr>
      <m:oMathPara>
        <m:oMath>
          <m:f>
            <m:fPr>
              <m:ctrlPr>
                <w:rPr>
                  <w:rFonts w:ascii="Cambria Math" w:eastAsiaTheme="minorEastAsia" w:hAnsi="Cambria Math" w:cs="Times New Roman"/>
                  <w:i/>
                  <w:sz w:val="24"/>
                  <w:szCs w:val="24"/>
                  <w:shd w:val="clear" w:color="auto" w:fill="FFFFFF"/>
                </w:rPr>
              </m:ctrlPr>
            </m:fPr>
            <m:num>
              <m:r>
                <w:rPr>
                  <w:rFonts w:ascii="Cambria Math" w:hAnsi="Cambria Math" w:cs="Times New Roman"/>
                  <w:sz w:val="24"/>
                  <w:szCs w:val="24"/>
                  <w:shd w:val="clear" w:color="auto" w:fill="FFFFFF"/>
                </w:rPr>
                <m:t>dI</m:t>
              </m:r>
            </m:num>
            <m:den>
              <m:r>
                <w:rPr>
                  <w:rFonts w:ascii="Cambria Math" w:hAnsi="Cambria Math" w:cs="Times New Roman"/>
                  <w:sz w:val="24"/>
                  <w:szCs w:val="24"/>
                  <w:shd w:val="clear" w:color="auto" w:fill="FFFFFF"/>
                </w:rPr>
                <m:t>dt</m:t>
              </m:r>
            </m:den>
          </m:f>
          <m:r>
            <w:rPr>
              <w:rFonts w:ascii="Cambria Math" w:eastAsiaTheme="minorEastAsia" w:hAnsi="Cambria Math" w:cs="Times New Roman"/>
              <w:sz w:val="24"/>
              <w:szCs w:val="24"/>
              <w:shd w:val="clear" w:color="auto" w:fill="FFFFFF"/>
            </w:rPr>
            <m:t xml:space="preserve">= </m:t>
          </m:r>
          <m:f>
            <m:fPr>
              <m:ctrlPr>
                <w:rPr>
                  <w:rFonts w:ascii="Cambria Math" w:eastAsiaTheme="minorEastAsia" w:hAnsi="Cambria Math" w:cs="Times New Roman"/>
                  <w:i/>
                  <w:sz w:val="24"/>
                  <w:szCs w:val="24"/>
                  <w:shd w:val="clear" w:color="auto" w:fill="FFFFFF"/>
                </w:rPr>
              </m:ctrlPr>
            </m:fPr>
            <m:num>
              <m:r>
                <w:rPr>
                  <w:rFonts w:ascii="Cambria Math" w:eastAsiaTheme="minorEastAsia" w:hAnsi="Cambria Math" w:cs="Times New Roman"/>
                  <w:sz w:val="24"/>
                  <w:szCs w:val="24"/>
                  <w:shd w:val="clear" w:color="auto" w:fill="FFFFFF"/>
                </w:rPr>
                <m:t>epA</m:t>
              </m:r>
              <m:rad>
                <m:radPr>
                  <m:degHide m:val="1"/>
                  <m:ctrlPr>
                    <w:rPr>
                      <w:rFonts w:ascii="Cambria Math" w:eastAsiaTheme="minorEastAsia" w:hAnsi="Cambria Math" w:cs="Times New Roman"/>
                      <w:i/>
                      <w:sz w:val="24"/>
                      <w:szCs w:val="24"/>
                      <w:shd w:val="clear" w:color="auto" w:fill="FFFFFF"/>
                    </w:rPr>
                  </m:ctrlPr>
                </m:radPr>
                <m:deg/>
                <m:e>
                  <m:r>
                    <w:rPr>
                      <w:rFonts w:ascii="Cambria Math" w:eastAsiaTheme="minorEastAsia" w:hAnsi="Cambria Math" w:cs="Times New Roman"/>
                      <w:sz w:val="24"/>
                      <w:szCs w:val="24"/>
                      <w:shd w:val="clear" w:color="auto" w:fill="FFFFFF"/>
                    </w:rPr>
                    <m:t>V</m:t>
                  </m:r>
                </m:e>
              </m:rad>
            </m:num>
            <m:den>
              <m:r>
                <w:rPr>
                  <w:rFonts w:ascii="Cambria Math" w:eastAsiaTheme="minorEastAsia" w:hAnsi="Cambria Math" w:cs="Times New Roman"/>
                  <w:sz w:val="24"/>
                  <w:szCs w:val="24"/>
                  <w:shd w:val="clear" w:color="auto" w:fill="FFFFFF"/>
                </w:rPr>
                <m:t>4t</m:t>
              </m:r>
            </m:den>
          </m:f>
          <m:r>
            <w:rPr>
              <w:rFonts w:ascii="Cambria Math" w:eastAsiaTheme="minorEastAsia" w:hAnsi="Cambria Math" w:cs="Times New Roman"/>
              <w:sz w:val="24"/>
              <w:szCs w:val="24"/>
              <w:shd w:val="clear" w:color="auto" w:fill="FFFFFF"/>
            </w:rPr>
            <m:t xml:space="preserve"> </m:t>
          </m:r>
          <m:rad>
            <m:radPr>
              <m:degHide m:val="1"/>
              <m:ctrlPr>
                <w:rPr>
                  <w:rFonts w:ascii="Cambria Math" w:eastAsiaTheme="minorEastAsia" w:hAnsi="Cambria Math" w:cs="Times New Roman"/>
                  <w:i/>
                  <w:sz w:val="24"/>
                  <w:szCs w:val="24"/>
                  <w:shd w:val="clear" w:color="auto" w:fill="FFFFFF"/>
                </w:rPr>
              </m:ctrlPr>
            </m:radPr>
            <m:deg/>
            <m:e>
              <m:r>
                <w:rPr>
                  <w:rFonts w:ascii="Cambria Math" w:eastAsiaTheme="minorEastAsia" w:hAnsi="Cambria Math" w:cs="Times New Roman"/>
                  <w:sz w:val="24"/>
                  <w:szCs w:val="24"/>
                  <w:shd w:val="clear" w:color="auto" w:fill="FFFFFF"/>
                </w:rPr>
                <m:t>μ</m:t>
              </m:r>
            </m:e>
          </m:rad>
          <m:r>
            <w:rPr>
              <w:rFonts w:ascii="Cambria Math" w:eastAsiaTheme="minorEastAsia" w:hAnsi="Cambria Math" w:cs="Times New Roman"/>
              <w:sz w:val="24"/>
              <w:szCs w:val="24"/>
              <w:shd w:val="clear" w:color="auto" w:fill="FFFFFF"/>
            </w:rPr>
            <m:t xml:space="preserve">       (5)</m:t>
          </m:r>
        </m:oMath>
      </m:oMathPara>
    </w:p>
    <w:p w14:paraId="21722A0D" w14:textId="499976E2" w:rsidR="00D12F30" w:rsidRPr="00F36A62" w:rsidRDefault="00D12F30" w:rsidP="00BA6865">
      <w:pPr>
        <w:autoSpaceDE w:val="0"/>
        <w:autoSpaceDN w:val="0"/>
        <w:adjustRightInd w:val="0"/>
        <w:spacing w:before="240" w:line="480" w:lineRule="auto"/>
        <w:jc w:val="both"/>
        <w:rPr>
          <w:rFonts w:ascii="Times New Roman" w:eastAsiaTheme="minorEastAsia" w:hAnsi="Times New Roman" w:cs="Times New Roman"/>
          <w:sz w:val="24"/>
          <w:szCs w:val="24"/>
          <w:shd w:val="clear" w:color="auto" w:fill="FFFFFF"/>
        </w:rPr>
      </w:pPr>
      <w:r>
        <w:rPr>
          <w:rFonts w:ascii="Times New Roman" w:eastAsiaTheme="minorEastAsia" w:hAnsi="Times New Roman" w:cs="Times New Roman"/>
          <w:sz w:val="24"/>
          <w:szCs w:val="24"/>
          <w:shd w:val="clear" w:color="auto" w:fill="FFFFFF"/>
        </w:rPr>
        <w:t xml:space="preserve">The above equation shows that </w:t>
      </w:r>
      <w:r w:rsidR="00B75ADA">
        <w:rPr>
          <w:rFonts w:ascii="Times New Roman" w:eastAsiaTheme="minorEastAsia" w:hAnsi="Times New Roman" w:cs="Times New Roman"/>
          <w:sz w:val="24"/>
          <w:szCs w:val="24"/>
          <w:shd w:val="clear" w:color="auto" w:fill="FFFFFF"/>
        </w:rPr>
        <w:t xml:space="preserve">AC current is proportional to the </w:t>
      </w:r>
      <w:r w:rsidR="00806E6F">
        <w:rPr>
          <w:rFonts w:ascii="Times New Roman" w:eastAsiaTheme="minorEastAsia" w:hAnsi="Times New Roman" w:cs="Times New Roman"/>
          <w:sz w:val="24"/>
          <w:szCs w:val="24"/>
          <w:shd w:val="clear" w:color="auto" w:fill="FFFFFF"/>
        </w:rPr>
        <w:t>square root of ion mobility</w:t>
      </w:r>
      <w:r w:rsidR="00B75ADA">
        <w:rPr>
          <w:rFonts w:ascii="Times New Roman" w:eastAsiaTheme="minorEastAsia" w:hAnsi="Times New Roman" w:cs="Times New Roman"/>
          <w:sz w:val="24"/>
          <w:szCs w:val="24"/>
          <w:shd w:val="clear" w:color="auto" w:fill="FFFFFF"/>
        </w:rPr>
        <w:t>.</w:t>
      </w:r>
    </w:p>
    <w:p w14:paraId="23FFE3C6" w14:textId="689CCF9A" w:rsidR="00C009E4" w:rsidRPr="00F36A62" w:rsidRDefault="003F74F5" w:rsidP="00C009E4">
      <w:pPr>
        <w:keepNext/>
        <w:autoSpaceDE w:val="0"/>
        <w:autoSpaceDN w:val="0"/>
        <w:adjustRightInd w:val="0"/>
        <w:spacing w:after="0" w:line="360" w:lineRule="auto"/>
        <w:rPr>
          <w:rFonts w:ascii="Times New Roman" w:hAnsi="Times New Roman" w:cs="Times New Roman"/>
        </w:rPr>
      </w:pPr>
      <w:r>
        <w:rPr>
          <w:rFonts w:ascii="Times New Roman" w:hAnsi="Times New Roman" w:cs="Times New Roman"/>
          <w:noProof/>
        </w:rPr>
        <w:drawing>
          <wp:inline distT="0" distB="0" distL="0" distR="0" wp14:anchorId="0FAE3DE6" wp14:editId="1142664E">
            <wp:extent cx="5783580" cy="2468068"/>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4943" r="1256"/>
                    <a:stretch/>
                  </pic:blipFill>
                  <pic:spPr bwMode="auto">
                    <a:xfrm>
                      <a:off x="0" y="0"/>
                      <a:ext cx="5801546" cy="2475735"/>
                    </a:xfrm>
                    <a:prstGeom prst="rect">
                      <a:avLst/>
                    </a:prstGeom>
                    <a:noFill/>
                    <a:ln>
                      <a:noFill/>
                    </a:ln>
                    <a:extLst>
                      <a:ext uri="{53640926-AAD7-44D8-BBD7-CCE9431645EC}">
                        <a14:shadowObscured xmlns:a14="http://schemas.microsoft.com/office/drawing/2010/main"/>
                      </a:ext>
                    </a:extLst>
                  </pic:spPr>
                </pic:pic>
              </a:graphicData>
            </a:graphic>
          </wp:inline>
        </w:drawing>
      </w:r>
    </w:p>
    <w:p w14:paraId="75A49DA3" w14:textId="7F3E60AC" w:rsidR="00C009E4" w:rsidRPr="00F36A62" w:rsidRDefault="00C009E4" w:rsidP="00C009E4">
      <w:pPr>
        <w:pStyle w:val="Caption"/>
        <w:jc w:val="both"/>
        <w:rPr>
          <w:rFonts w:ascii="Times New Roman" w:hAnsi="Times New Roman" w:cs="Times New Roman"/>
          <w:i w:val="0"/>
          <w:iCs w:val="0"/>
          <w:color w:val="auto"/>
          <w:sz w:val="24"/>
          <w:szCs w:val="24"/>
        </w:rPr>
      </w:pPr>
      <w:bookmarkStart w:id="10" w:name="_Ref107490257"/>
      <w:r w:rsidRPr="00F36A62">
        <w:rPr>
          <w:rFonts w:ascii="Times New Roman" w:hAnsi="Times New Roman" w:cs="Times New Roman"/>
          <w:i w:val="0"/>
          <w:iCs w:val="0"/>
          <w:color w:val="auto"/>
          <w:sz w:val="24"/>
          <w:szCs w:val="24"/>
        </w:rPr>
        <w:t>Fig</w:t>
      </w:r>
      <w:r w:rsidR="00387F5C" w:rsidRPr="00F36A62">
        <w:rPr>
          <w:rFonts w:ascii="Times New Roman" w:hAnsi="Times New Roman" w:cs="Times New Roman"/>
          <w:i w:val="0"/>
          <w:iCs w:val="0"/>
          <w:color w:val="auto"/>
          <w:sz w:val="24"/>
          <w:szCs w:val="24"/>
        </w:rPr>
        <w:t>.</w:t>
      </w:r>
      <w:bookmarkEnd w:id="10"/>
      <w:r w:rsidR="001B12A1">
        <w:rPr>
          <w:rFonts w:ascii="Times New Roman" w:hAnsi="Times New Roman" w:cs="Times New Roman"/>
          <w:i w:val="0"/>
          <w:iCs w:val="0"/>
          <w:color w:val="auto"/>
          <w:sz w:val="24"/>
          <w:szCs w:val="24"/>
        </w:rPr>
        <w:t xml:space="preserve"> S7</w:t>
      </w:r>
      <w:r w:rsidRPr="00F36A62">
        <w:rPr>
          <w:rFonts w:ascii="Times New Roman" w:hAnsi="Times New Roman" w:cs="Times New Roman"/>
          <w:i w:val="0"/>
          <w:iCs w:val="0"/>
          <w:color w:val="auto"/>
          <w:sz w:val="24"/>
          <w:szCs w:val="24"/>
        </w:rPr>
        <w:t>:</w:t>
      </w:r>
      <w:r w:rsidRPr="00F36A62">
        <w:rPr>
          <w:rFonts w:ascii="Times New Roman" w:hAnsi="Times New Roman" w:cs="Times New Roman"/>
          <w:color w:val="auto"/>
          <w:sz w:val="24"/>
          <w:szCs w:val="24"/>
        </w:rPr>
        <w:t xml:space="preserve"> </w:t>
      </w:r>
      <w:r w:rsidR="003F74F5" w:rsidRPr="003F74F5">
        <w:rPr>
          <w:rFonts w:ascii="Times New Roman" w:hAnsi="Times New Roman" w:cs="Times New Roman"/>
          <w:b/>
          <w:bCs/>
          <w:i w:val="0"/>
          <w:iCs w:val="0"/>
          <w:color w:val="auto"/>
          <w:sz w:val="24"/>
          <w:szCs w:val="24"/>
        </w:rPr>
        <w:t>DC Current Measurement</w:t>
      </w:r>
      <w:r w:rsidR="003F74F5">
        <w:rPr>
          <w:rFonts w:ascii="Times New Roman" w:hAnsi="Times New Roman" w:cs="Times New Roman"/>
          <w:i w:val="0"/>
          <w:iCs w:val="0"/>
          <w:color w:val="auto"/>
          <w:sz w:val="24"/>
          <w:szCs w:val="24"/>
        </w:rPr>
        <w:t xml:space="preserve">: </w:t>
      </w:r>
      <w:r w:rsidR="003F74F5" w:rsidRPr="003F74F5">
        <w:rPr>
          <w:rFonts w:ascii="Times New Roman" w:hAnsi="Times New Roman" w:cs="Times New Roman"/>
          <w:i w:val="0"/>
          <w:iCs w:val="0"/>
          <w:color w:val="auto"/>
          <w:sz w:val="24"/>
          <w:szCs w:val="24"/>
        </w:rPr>
        <w:t>(</w:t>
      </w:r>
      <w:r w:rsidR="003F74F5">
        <w:rPr>
          <w:rFonts w:ascii="Times New Roman" w:hAnsi="Times New Roman" w:cs="Times New Roman"/>
          <w:i w:val="0"/>
          <w:iCs w:val="0"/>
          <w:color w:val="auto"/>
          <w:sz w:val="24"/>
          <w:szCs w:val="24"/>
        </w:rPr>
        <w:t>A)</w:t>
      </w:r>
      <w:r w:rsidRPr="00F36A62">
        <w:rPr>
          <w:rFonts w:ascii="Times New Roman" w:hAnsi="Times New Roman" w:cs="Times New Roman"/>
          <w:i w:val="0"/>
          <w:iCs w:val="0"/>
          <w:color w:val="auto"/>
          <w:sz w:val="24"/>
          <w:szCs w:val="24"/>
        </w:rPr>
        <w:t xml:space="preserve"> Current vs time graph for twelve </w:t>
      </w:r>
      <w:proofErr w:type="spellStart"/>
      <w:r w:rsidRPr="00F36A62">
        <w:rPr>
          <w:rFonts w:ascii="Times New Roman" w:hAnsi="Times New Roman" w:cs="Times New Roman"/>
          <w:i w:val="0"/>
          <w:iCs w:val="0"/>
          <w:color w:val="auto"/>
          <w:sz w:val="24"/>
          <w:szCs w:val="24"/>
        </w:rPr>
        <w:t>dedoping</w:t>
      </w:r>
      <w:proofErr w:type="spellEnd"/>
      <w:r w:rsidRPr="00F36A62">
        <w:rPr>
          <w:rFonts w:ascii="Times New Roman" w:hAnsi="Times New Roman" w:cs="Times New Roman"/>
          <w:i w:val="0"/>
          <w:iCs w:val="0"/>
          <w:color w:val="auto"/>
          <w:sz w:val="24"/>
          <w:szCs w:val="24"/>
        </w:rPr>
        <w:t>/</w:t>
      </w:r>
      <w:proofErr w:type="spellStart"/>
      <w:r w:rsidRPr="00F36A62">
        <w:rPr>
          <w:rFonts w:ascii="Times New Roman" w:hAnsi="Times New Roman" w:cs="Times New Roman"/>
          <w:i w:val="0"/>
          <w:iCs w:val="0"/>
          <w:color w:val="auto"/>
          <w:sz w:val="24"/>
          <w:szCs w:val="24"/>
        </w:rPr>
        <w:t>redoping</w:t>
      </w:r>
      <w:proofErr w:type="spellEnd"/>
      <w:r w:rsidRPr="00F36A62">
        <w:rPr>
          <w:rFonts w:ascii="Times New Roman" w:hAnsi="Times New Roman" w:cs="Times New Roman"/>
          <w:i w:val="0"/>
          <w:iCs w:val="0"/>
          <w:color w:val="auto"/>
          <w:sz w:val="24"/>
          <w:szCs w:val="24"/>
        </w:rPr>
        <w:t xml:space="preserve"> cycles and </w:t>
      </w:r>
      <w:r w:rsidR="003F74F5">
        <w:rPr>
          <w:rFonts w:ascii="Times New Roman" w:hAnsi="Times New Roman" w:cs="Times New Roman"/>
          <w:i w:val="0"/>
          <w:iCs w:val="0"/>
          <w:color w:val="auto"/>
          <w:sz w:val="24"/>
          <w:szCs w:val="24"/>
        </w:rPr>
        <w:t>(B)</w:t>
      </w:r>
      <w:r w:rsidRPr="00F36A62">
        <w:rPr>
          <w:rFonts w:ascii="Times New Roman" w:hAnsi="Times New Roman" w:cs="Times New Roman"/>
          <w:i w:val="0"/>
          <w:iCs w:val="0"/>
          <w:color w:val="auto"/>
          <w:sz w:val="24"/>
          <w:szCs w:val="24"/>
        </w:rPr>
        <w:t xml:space="preserve"> zoomed in version of a dedoping cycle from electrical measurements of a mixed conduction device with PVA encapsulation layer. The green and red traces represent the voltage and current, respectively. </w:t>
      </w:r>
    </w:p>
    <w:p w14:paraId="07E88C8F" w14:textId="77777777" w:rsidR="00C009E4" w:rsidRPr="00F36A62" w:rsidRDefault="00C009E4" w:rsidP="0034581F">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0142F0C8" w14:textId="25BA88C6" w:rsidR="0034581F" w:rsidRPr="00F36A62" w:rsidRDefault="00387F5C" w:rsidP="0034581F">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F36A62">
        <w:rPr>
          <w:rFonts w:ascii="Times New Roman" w:hAnsi="Times New Roman" w:cs="Times New Roman"/>
          <w:b/>
          <w:bCs/>
          <w:sz w:val="24"/>
          <w:szCs w:val="24"/>
          <w:shd w:val="clear" w:color="auto" w:fill="FFFFFF"/>
        </w:rPr>
        <w:t xml:space="preserve">Fig. </w:t>
      </w:r>
      <w:r w:rsidR="001B12A1">
        <w:rPr>
          <w:rFonts w:ascii="Times New Roman" w:hAnsi="Times New Roman" w:cs="Times New Roman"/>
          <w:b/>
          <w:bCs/>
          <w:sz w:val="24"/>
          <w:szCs w:val="24"/>
          <w:shd w:val="clear" w:color="auto" w:fill="FFFFFF"/>
        </w:rPr>
        <w:t>S</w:t>
      </w:r>
      <w:r w:rsidRPr="00F36A62">
        <w:rPr>
          <w:rFonts w:ascii="Times New Roman" w:hAnsi="Times New Roman" w:cs="Times New Roman"/>
          <w:b/>
          <w:bCs/>
          <w:sz w:val="24"/>
          <w:szCs w:val="24"/>
          <w:shd w:val="clear" w:color="auto" w:fill="FFFFFF"/>
        </w:rPr>
        <w:t xml:space="preserve">7 </w:t>
      </w:r>
      <w:r w:rsidR="007E23FF" w:rsidRPr="007E23FF">
        <w:rPr>
          <w:rFonts w:ascii="Times New Roman" w:hAnsi="Times New Roman" w:cs="Times New Roman"/>
          <w:bCs/>
          <w:sz w:val="24"/>
          <w:szCs w:val="24"/>
          <w:shd w:val="clear" w:color="auto" w:fill="FFFFFF"/>
        </w:rPr>
        <w:t>depic</w:t>
      </w:r>
      <w:r w:rsidR="007E23FF">
        <w:rPr>
          <w:rFonts w:ascii="Times New Roman" w:hAnsi="Times New Roman" w:cs="Times New Roman"/>
          <w:sz w:val="24"/>
          <w:szCs w:val="24"/>
          <w:shd w:val="clear" w:color="auto" w:fill="FFFFFF"/>
        </w:rPr>
        <w:t>ts the automated ECMF experiment</w:t>
      </w:r>
      <w:r w:rsidR="0034581F" w:rsidRPr="00F36A62">
        <w:rPr>
          <w:rFonts w:ascii="Times New Roman" w:hAnsi="Times New Roman" w:cs="Times New Roman"/>
          <w:sz w:val="24"/>
          <w:szCs w:val="24"/>
          <w:shd w:val="clear" w:color="auto" w:fill="FFFFFF"/>
        </w:rPr>
        <w:t xml:space="preserve">. </w:t>
      </w:r>
      <w:r w:rsidRPr="00F36A62">
        <w:rPr>
          <w:rFonts w:ascii="Times New Roman" w:hAnsi="Times New Roman" w:cs="Times New Roman"/>
          <w:b/>
          <w:bCs/>
          <w:sz w:val="24"/>
          <w:szCs w:val="24"/>
          <w:shd w:val="clear" w:color="auto" w:fill="FFFFFF"/>
        </w:rPr>
        <w:t xml:space="preserve">Fig. </w:t>
      </w:r>
      <w:r w:rsidR="001B12A1">
        <w:rPr>
          <w:rFonts w:ascii="Times New Roman" w:hAnsi="Times New Roman" w:cs="Times New Roman"/>
          <w:b/>
          <w:bCs/>
          <w:sz w:val="24"/>
          <w:szCs w:val="24"/>
          <w:shd w:val="clear" w:color="auto" w:fill="FFFFFF"/>
        </w:rPr>
        <w:t>S</w:t>
      </w:r>
      <w:r w:rsidRPr="00F36A62">
        <w:rPr>
          <w:rFonts w:ascii="Times New Roman" w:hAnsi="Times New Roman" w:cs="Times New Roman"/>
          <w:b/>
          <w:bCs/>
          <w:sz w:val="24"/>
          <w:szCs w:val="24"/>
          <w:shd w:val="clear" w:color="auto" w:fill="FFFFFF"/>
        </w:rPr>
        <w:t xml:space="preserve">7a </w:t>
      </w:r>
      <w:r w:rsidR="0034581F" w:rsidRPr="00F36A62">
        <w:rPr>
          <w:rFonts w:ascii="Times New Roman" w:hAnsi="Times New Roman" w:cs="Times New Roman"/>
          <w:sz w:val="24"/>
          <w:szCs w:val="24"/>
          <w:shd w:val="clear" w:color="auto" w:fill="FFFFFF"/>
        </w:rPr>
        <w:t xml:space="preserve">current vs time graph of 12 cycles of </w:t>
      </w:r>
      <w:proofErr w:type="spellStart"/>
      <w:r w:rsidR="0034581F" w:rsidRPr="00F36A62">
        <w:rPr>
          <w:rFonts w:ascii="Times New Roman" w:hAnsi="Times New Roman" w:cs="Times New Roman"/>
          <w:sz w:val="24"/>
          <w:szCs w:val="24"/>
          <w:shd w:val="clear" w:color="auto" w:fill="FFFFFF"/>
        </w:rPr>
        <w:t>dedoping</w:t>
      </w:r>
      <w:proofErr w:type="spellEnd"/>
      <w:r w:rsidR="0034581F" w:rsidRPr="00F36A62">
        <w:rPr>
          <w:rFonts w:ascii="Times New Roman" w:hAnsi="Times New Roman" w:cs="Times New Roman"/>
          <w:sz w:val="24"/>
          <w:szCs w:val="24"/>
          <w:shd w:val="clear" w:color="auto" w:fill="FFFFFF"/>
        </w:rPr>
        <w:t>/</w:t>
      </w:r>
      <w:proofErr w:type="spellStart"/>
      <w:r w:rsidR="0034581F" w:rsidRPr="00F36A62">
        <w:rPr>
          <w:rFonts w:ascii="Times New Roman" w:hAnsi="Times New Roman" w:cs="Times New Roman"/>
          <w:sz w:val="24"/>
          <w:szCs w:val="24"/>
          <w:shd w:val="clear" w:color="auto" w:fill="FFFFFF"/>
        </w:rPr>
        <w:t>redoping</w:t>
      </w:r>
      <w:proofErr w:type="spellEnd"/>
      <w:r w:rsidR="0034581F" w:rsidRPr="00F36A62">
        <w:rPr>
          <w:rFonts w:ascii="Times New Roman" w:hAnsi="Times New Roman" w:cs="Times New Roman"/>
          <w:sz w:val="24"/>
          <w:szCs w:val="24"/>
          <w:shd w:val="clear" w:color="auto" w:fill="FFFFFF"/>
        </w:rPr>
        <w:t xml:space="preserve"> where the </w:t>
      </w:r>
      <w:proofErr w:type="spellStart"/>
      <w:r w:rsidR="0034581F" w:rsidRPr="00F36A62">
        <w:rPr>
          <w:rFonts w:ascii="Times New Roman" w:hAnsi="Times New Roman" w:cs="Times New Roman"/>
          <w:sz w:val="24"/>
          <w:szCs w:val="24"/>
          <w:shd w:val="clear" w:color="auto" w:fill="FFFFFF"/>
        </w:rPr>
        <w:t>dedoping</w:t>
      </w:r>
      <w:proofErr w:type="spellEnd"/>
      <w:r w:rsidR="0034581F" w:rsidRPr="00F36A62">
        <w:rPr>
          <w:rFonts w:ascii="Times New Roman" w:hAnsi="Times New Roman" w:cs="Times New Roman"/>
          <w:sz w:val="24"/>
          <w:szCs w:val="24"/>
          <w:shd w:val="clear" w:color="auto" w:fill="FFFFFF"/>
        </w:rPr>
        <w:t xml:space="preserve"> is hold for half a minute and the </w:t>
      </w:r>
      <w:proofErr w:type="spellStart"/>
      <w:r w:rsidR="0034581F" w:rsidRPr="00F36A62">
        <w:rPr>
          <w:rFonts w:ascii="Times New Roman" w:hAnsi="Times New Roman" w:cs="Times New Roman"/>
          <w:sz w:val="24"/>
          <w:szCs w:val="24"/>
          <w:shd w:val="clear" w:color="auto" w:fill="FFFFFF"/>
        </w:rPr>
        <w:t>redoping</w:t>
      </w:r>
      <w:proofErr w:type="spellEnd"/>
      <w:r w:rsidR="0034581F" w:rsidRPr="00F36A62">
        <w:rPr>
          <w:rFonts w:ascii="Times New Roman" w:hAnsi="Times New Roman" w:cs="Times New Roman"/>
          <w:sz w:val="24"/>
          <w:szCs w:val="24"/>
          <w:shd w:val="clear" w:color="auto" w:fill="FFFFFF"/>
        </w:rPr>
        <w:t xml:space="preserve"> was hold for four times longer to return all the ions back to the electrolyte. The current spikes up in the </w:t>
      </w:r>
      <w:r w:rsidR="0034581F" w:rsidRPr="00F36A62">
        <w:rPr>
          <w:rFonts w:ascii="Times New Roman" w:hAnsi="Times New Roman" w:cs="Times New Roman"/>
          <w:sz w:val="24"/>
          <w:szCs w:val="24"/>
          <w:shd w:val="clear" w:color="auto" w:fill="FFFFFF"/>
        </w:rPr>
        <w:lastRenderedPageBreak/>
        <w:t xml:space="preserve">beginning of time for each cycle of doping which can be seen clearly in </w:t>
      </w:r>
      <w:r w:rsidRPr="00F36A62">
        <w:rPr>
          <w:rFonts w:ascii="Times New Roman" w:hAnsi="Times New Roman" w:cs="Times New Roman"/>
          <w:b/>
          <w:bCs/>
          <w:sz w:val="24"/>
          <w:szCs w:val="24"/>
          <w:shd w:val="clear" w:color="auto" w:fill="FFFFFF"/>
        </w:rPr>
        <w:t xml:space="preserve">Fig. </w:t>
      </w:r>
      <w:r w:rsidR="001B12A1">
        <w:rPr>
          <w:rFonts w:ascii="Times New Roman" w:hAnsi="Times New Roman" w:cs="Times New Roman"/>
          <w:b/>
          <w:bCs/>
          <w:sz w:val="24"/>
          <w:szCs w:val="24"/>
          <w:shd w:val="clear" w:color="auto" w:fill="FFFFFF"/>
        </w:rPr>
        <w:t>S</w:t>
      </w:r>
      <w:r w:rsidRPr="00F36A62">
        <w:rPr>
          <w:rFonts w:ascii="Times New Roman" w:hAnsi="Times New Roman" w:cs="Times New Roman"/>
          <w:b/>
          <w:bCs/>
          <w:sz w:val="24"/>
          <w:szCs w:val="24"/>
          <w:shd w:val="clear" w:color="auto" w:fill="FFFFFF"/>
        </w:rPr>
        <w:t xml:space="preserve">7b </w:t>
      </w:r>
      <w:r w:rsidR="0034581F" w:rsidRPr="00F36A62">
        <w:rPr>
          <w:rFonts w:ascii="Times New Roman" w:hAnsi="Times New Roman" w:cs="Times New Roman"/>
          <w:sz w:val="24"/>
          <w:szCs w:val="24"/>
          <w:shd w:val="clear" w:color="auto" w:fill="FFFFFF"/>
        </w:rPr>
        <w:t xml:space="preserve">which is a zoomed to show beginning few seconds of dedoping cycle while 5V is applied across the device. According to the </w:t>
      </w:r>
      <w:r w:rsidR="00A93F62" w:rsidRPr="00F36A62">
        <w:rPr>
          <w:rFonts w:ascii="Times New Roman" w:hAnsi="Times New Roman" w:cs="Times New Roman"/>
          <w:sz w:val="24"/>
          <w:szCs w:val="24"/>
          <w:shd w:val="clear" w:color="auto" w:fill="FFFFFF"/>
        </w:rPr>
        <w:t>two-resistor</w:t>
      </w:r>
      <w:r w:rsidR="0034581F" w:rsidRPr="00F36A62">
        <w:rPr>
          <w:rFonts w:ascii="Times New Roman" w:hAnsi="Times New Roman" w:cs="Times New Roman"/>
          <w:sz w:val="24"/>
          <w:szCs w:val="24"/>
          <w:shd w:val="clear" w:color="auto" w:fill="FFFFFF"/>
        </w:rPr>
        <w:t xml:space="preserve"> model, at </w:t>
      </w:r>
      <m:oMath>
        <m:r>
          <w:rPr>
            <w:rFonts w:ascii="Cambria Math" w:hAnsi="Cambria Math" w:cs="Times New Roman"/>
            <w:sz w:val="24"/>
            <w:szCs w:val="24"/>
            <w:shd w:val="clear" w:color="auto" w:fill="FFFFFF"/>
          </w:rPr>
          <m:t>t</m:t>
        </m:r>
        <m:r>
          <m:rPr>
            <m:sty m:val="p"/>
          </m:rPr>
          <w:rPr>
            <w:rFonts w:ascii="Cambria Math" w:hAnsi="Cambria Math" w:cs="Times New Roman"/>
            <w:sz w:val="24"/>
            <w:szCs w:val="24"/>
            <w:shd w:val="clear" w:color="auto" w:fill="FFFFFF"/>
          </w:rPr>
          <m:t>=0</m:t>
        </m:r>
      </m:oMath>
      <w:r w:rsidR="0034581F" w:rsidRPr="00F36A62">
        <w:rPr>
          <w:rFonts w:ascii="Times New Roman" w:hAnsi="Times New Roman" w:cs="Times New Roman"/>
          <w:sz w:val="24"/>
          <w:szCs w:val="24"/>
          <w:shd w:val="clear" w:color="auto" w:fill="FFFFFF"/>
        </w:rPr>
        <w:t xml:space="preserve">, the dominant resistor is </w:t>
      </w:r>
      <m:oMath>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R</m:t>
            </m:r>
          </m:e>
          <m:sub>
            <m:r>
              <w:rPr>
                <w:rFonts w:ascii="Cambria Math" w:hAnsi="Cambria Math" w:cs="Times New Roman"/>
                <w:sz w:val="24"/>
                <w:szCs w:val="24"/>
                <w:shd w:val="clear" w:color="auto" w:fill="FFFFFF"/>
              </w:rPr>
              <m:t>c</m:t>
            </m:r>
          </m:sub>
        </m:sSub>
      </m:oMath>
      <w:r w:rsidR="0034581F" w:rsidRPr="00F36A62">
        <w:rPr>
          <w:rFonts w:ascii="Times New Roman" w:hAnsi="Times New Roman" w:cs="Times New Roman"/>
          <w:sz w:val="24"/>
          <w:szCs w:val="24"/>
          <w:shd w:val="clear" w:color="auto" w:fill="FFFFFF"/>
        </w:rPr>
        <w:t xml:space="preserve"> because there is no </w:t>
      </w:r>
      <m:oMath>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R</m:t>
            </m:r>
          </m:e>
          <m:sub>
            <m:r>
              <w:rPr>
                <w:rFonts w:ascii="Cambria Math" w:hAnsi="Cambria Math" w:cs="Times New Roman"/>
                <w:sz w:val="24"/>
                <w:szCs w:val="24"/>
                <w:shd w:val="clear" w:color="auto" w:fill="FFFFFF"/>
              </w:rPr>
              <m:t>l</m:t>
            </m:r>
          </m:sub>
        </m:sSub>
      </m:oMath>
      <w:r w:rsidR="0034581F" w:rsidRPr="00F36A62">
        <w:rPr>
          <w:rFonts w:ascii="Times New Roman" w:hAnsi="Times New Roman" w:cs="Times New Roman"/>
          <w:sz w:val="24"/>
          <w:szCs w:val="24"/>
          <w:shd w:val="clear" w:color="auto" w:fill="FFFFFF"/>
        </w:rPr>
        <w:t xml:space="preserve"> yet (no ion injection). Therefore, at that instant of time the current is dominated by the hole transport. After that, as ions enters into the film, </w:t>
      </w:r>
      <m:oMath>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R</m:t>
            </m:r>
          </m:e>
          <m:sub>
            <m:r>
              <w:rPr>
                <w:rFonts w:ascii="Cambria Math" w:hAnsi="Cambria Math" w:cs="Times New Roman"/>
                <w:sz w:val="24"/>
                <w:szCs w:val="24"/>
                <w:shd w:val="clear" w:color="auto" w:fill="FFFFFF"/>
              </w:rPr>
              <m:t>l</m:t>
            </m:r>
            <m:r>
              <m:rPr>
                <m:sty m:val="p"/>
              </m:rPr>
              <w:rPr>
                <w:rFonts w:ascii="Cambria Math" w:hAnsi="Cambria Math" w:cs="Times New Roman"/>
                <w:sz w:val="24"/>
                <w:szCs w:val="24"/>
                <w:shd w:val="clear" w:color="auto" w:fill="FFFFFF"/>
              </w:rPr>
              <m:t xml:space="preserve"> </m:t>
            </m:r>
          </m:sub>
        </m:sSub>
      </m:oMath>
      <w:r w:rsidR="0034581F" w:rsidRPr="00F36A62">
        <w:rPr>
          <w:rFonts w:ascii="Times New Roman" w:hAnsi="Times New Roman" w:cs="Times New Roman"/>
          <w:sz w:val="24"/>
          <w:szCs w:val="24"/>
          <w:shd w:val="clear" w:color="auto" w:fill="FFFFFF"/>
        </w:rPr>
        <w:t xml:space="preserve">gets bigger and eventually becomes the dominant resistance. Therefore, the current declines back down in nominal level. Afterward, during the removal of bias the current spikes down again while redoing and shows negative value which eventually comes back to zero current </w:t>
      </w:r>
      <w:r w:rsidRPr="00F36A62">
        <w:rPr>
          <w:rFonts w:ascii="Times New Roman" w:hAnsi="Times New Roman" w:cs="Times New Roman"/>
          <w:sz w:val="24"/>
          <w:szCs w:val="24"/>
          <w:shd w:val="clear" w:color="auto" w:fill="FFFFFF"/>
        </w:rPr>
        <w:t>(</w:t>
      </w:r>
      <w:r w:rsidRPr="00F36A62">
        <w:rPr>
          <w:rFonts w:ascii="Times New Roman" w:hAnsi="Times New Roman" w:cs="Times New Roman"/>
          <w:b/>
          <w:bCs/>
          <w:sz w:val="24"/>
          <w:szCs w:val="24"/>
          <w:shd w:val="clear" w:color="auto" w:fill="FFFFFF"/>
        </w:rPr>
        <w:t xml:space="preserve">Fig. </w:t>
      </w:r>
      <w:r w:rsidR="001B12A1">
        <w:rPr>
          <w:rFonts w:ascii="Times New Roman" w:hAnsi="Times New Roman" w:cs="Times New Roman"/>
          <w:b/>
          <w:bCs/>
          <w:sz w:val="24"/>
          <w:szCs w:val="24"/>
          <w:shd w:val="clear" w:color="auto" w:fill="FFFFFF"/>
        </w:rPr>
        <w:t>S</w:t>
      </w:r>
      <w:r w:rsidRPr="00F36A62">
        <w:rPr>
          <w:rFonts w:ascii="Times New Roman" w:hAnsi="Times New Roman" w:cs="Times New Roman"/>
          <w:b/>
          <w:bCs/>
          <w:sz w:val="24"/>
          <w:szCs w:val="24"/>
          <w:shd w:val="clear" w:color="auto" w:fill="FFFFFF"/>
        </w:rPr>
        <w:t>7a</w:t>
      </w:r>
      <w:r w:rsidR="0034581F" w:rsidRPr="00F36A62">
        <w:rPr>
          <w:rFonts w:ascii="Times New Roman" w:hAnsi="Times New Roman" w:cs="Times New Roman"/>
          <w:sz w:val="24"/>
          <w:szCs w:val="24"/>
          <w:shd w:val="clear" w:color="auto" w:fill="FFFFFF"/>
        </w:rPr>
        <w:t xml:space="preserve">). </w:t>
      </w:r>
    </w:p>
    <w:p w14:paraId="5B3C33E1" w14:textId="77777777" w:rsidR="007E23FF" w:rsidRDefault="007E23FF" w:rsidP="00387F5C">
      <w:pPr>
        <w:autoSpaceDE w:val="0"/>
        <w:autoSpaceDN w:val="0"/>
        <w:adjustRightInd w:val="0"/>
        <w:spacing w:after="0" w:line="360" w:lineRule="auto"/>
        <w:jc w:val="both"/>
        <w:rPr>
          <w:rFonts w:ascii="Times New Roman" w:hAnsi="Times New Roman" w:cs="Times New Roman"/>
          <w:b/>
          <w:bCs/>
          <w:sz w:val="24"/>
          <w:szCs w:val="24"/>
          <w:u w:val="single"/>
          <w:shd w:val="clear" w:color="auto" w:fill="FFFFFF"/>
        </w:rPr>
      </w:pPr>
    </w:p>
    <w:p w14:paraId="2B8DED0B" w14:textId="5D7B38BB" w:rsidR="00387F5C" w:rsidRPr="00F36A62" w:rsidRDefault="00427F99" w:rsidP="00387F5C">
      <w:pPr>
        <w:autoSpaceDE w:val="0"/>
        <w:autoSpaceDN w:val="0"/>
        <w:adjustRightInd w:val="0"/>
        <w:spacing w:after="0" w:line="360" w:lineRule="auto"/>
        <w:jc w:val="both"/>
        <w:rPr>
          <w:rFonts w:ascii="Times New Roman" w:hAnsi="Times New Roman" w:cs="Times New Roman"/>
          <w:b/>
          <w:bCs/>
          <w:sz w:val="24"/>
          <w:szCs w:val="24"/>
          <w:u w:val="single"/>
          <w:shd w:val="clear" w:color="auto" w:fill="FFFFFF"/>
        </w:rPr>
      </w:pPr>
      <w:r w:rsidRPr="00F36A62">
        <w:rPr>
          <w:rFonts w:ascii="Times New Roman" w:hAnsi="Times New Roman" w:cs="Times New Roman"/>
          <w:b/>
          <w:bCs/>
          <w:sz w:val="24"/>
          <w:szCs w:val="24"/>
          <w:u w:val="single"/>
          <w:shd w:val="clear" w:color="auto" w:fill="FFFFFF"/>
        </w:rPr>
        <w:t xml:space="preserve">Section </w:t>
      </w:r>
      <w:r w:rsidR="00C87D7C">
        <w:rPr>
          <w:rFonts w:ascii="Times New Roman" w:hAnsi="Times New Roman" w:cs="Times New Roman"/>
          <w:b/>
          <w:bCs/>
          <w:sz w:val="24"/>
          <w:szCs w:val="24"/>
          <w:u w:val="single"/>
          <w:shd w:val="clear" w:color="auto" w:fill="FFFFFF"/>
        </w:rPr>
        <w:t>S</w:t>
      </w:r>
      <w:r w:rsidRPr="00F36A62">
        <w:rPr>
          <w:rFonts w:ascii="Times New Roman" w:hAnsi="Times New Roman" w:cs="Times New Roman"/>
          <w:b/>
          <w:bCs/>
          <w:sz w:val="24"/>
          <w:szCs w:val="24"/>
          <w:u w:val="single"/>
          <w:shd w:val="clear" w:color="auto" w:fill="FFFFFF"/>
        </w:rPr>
        <w:t xml:space="preserve">6: </w:t>
      </w:r>
      <w:r w:rsidR="00387F5C" w:rsidRPr="00F36A62">
        <w:rPr>
          <w:rFonts w:ascii="Times New Roman" w:hAnsi="Times New Roman" w:cs="Times New Roman"/>
          <w:b/>
          <w:bCs/>
          <w:sz w:val="24"/>
          <w:szCs w:val="24"/>
          <w:u w:val="single"/>
          <w:shd w:val="clear" w:color="auto" w:fill="FFFFFF"/>
        </w:rPr>
        <w:t>Solubility analysis of the barrier materials:</w:t>
      </w:r>
    </w:p>
    <w:p w14:paraId="7ECB7803" w14:textId="053A2AB1" w:rsidR="00387F5C" w:rsidRPr="00B632F6" w:rsidRDefault="00387F5C" w:rsidP="00387F5C">
      <w:pPr>
        <w:pStyle w:val="Caption"/>
        <w:keepNext/>
        <w:rPr>
          <w:rFonts w:ascii="Times New Roman" w:hAnsi="Times New Roman" w:cs="Times New Roman"/>
          <w:i w:val="0"/>
          <w:iCs w:val="0"/>
          <w:color w:val="auto"/>
          <w:sz w:val="24"/>
          <w:szCs w:val="24"/>
        </w:rPr>
      </w:pPr>
      <w:bookmarkStart w:id="11" w:name="_Ref104302453"/>
      <w:bookmarkStart w:id="12" w:name="_Ref104302447"/>
      <w:r w:rsidRPr="00F36A62">
        <w:rPr>
          <w:rFonts w:ascii="Times New Roman" w:hAnsi="Times New Roman" w:cs="Times New Roman"/>
          <w:i w:val="0"/>
          <w:iCs w:val="0"/>
          <w:color w:val="auto"/>
          <w:sz w:val="24"/>
          <w:szCs w:val="24"/>
        </w:rPr>
        <w:t>Table</w:t>
      </w:r>
      <w:bookmarkEnd w:id="11"/>
      <w:r w:rsidR="005E4B05">
        <w:rPr>
          <w:rFonts w:ascii="Times New Roman" w:hAnsi="Times New Roman" w:cs="Times New Roman"/>
          <w:i w:val="0"/>
          <w:iCs w:val="0"/>
          <w:color w:val="auto"/>
          <w:sz w:val="24"/>
          <w:szCs w:val="24"/>
        </w:rPr>
        <w:t xml:space="preserve"> S2</w:t>
      </w:r>
      <w:r w:rsidRPr="00F36A62">
        <w:rPr>
          <w:rFonts w:ascii="Times New Roman" w:hAnsi="Times New Roman" w:cs="Times New Roman"/>
          <w:i w:val="0"/>
          <w:iCs w:val="0"/>
          <w:color w:val="auto"/>
          <w:sz w:val="24"/>
          <w:szCs w:val="24"/>
        </w:rPr>
        <w:t xml:space="preserve">: δ for different coating materials and water: </w:t>
      </w:r>
      <w:bookmarkEnd w:id="12"/>
      <w:r w:rsidR="004D2535" w:rsidRPr="00B632F6">
        <w:rPr>
          <w:rFonts w:ascii="Times New Roman" w:hAnsi="Times New Roman" w:cs="Times New Roman"/>
          <w:i w:val="0"/>
          <w:iCs w:val="0"/>
          <w:color w:val="auto"/>
          <w:sz w:val="24"/>
          <w:szCs w:val="24"/>
        </w:rPr>
        <w:fldChar w:fldCharType="begin"/>
      </w:r>
      <w:r w:rsidR="00657F25">
        <w:rPr>
          <w:rFonts w:ascii="Times New Roman" w:hAnsi="Times New Roman" w:cs="Times New Roman"/>
          <w:i w:val="0"/>
          <w:iCs w:val="0"/>
          <w:color w:val="auto"/>
          <w:sz w:val="24"/>
          <w:szCs w:val="24"/>
        </w:rPr>
        <w:instrText xml:space="preserve"> ADDIN ZOTERO_ITEM CSL_CITATION {"citationID":"fNJt14yu","properties":{"formattedCitation":"\\super 32\\uc0\\u8211{}35\\nosupersub{}","plainCitation":"32–35","noteIndex":0},"citationItems":[{"id":"tubK7RGe/c9CnZGlZ","uris":["http://zotero.org/users/7436350/items/4H776YQT"],"itemData":{"id":585,"type":"article-journal","abstract":"This paper represents the use of Maple software capabilities in the analyses of the polymer- solvent interactions. It illustrates the advantages of using Maple to estimate Hansen solubility parameters and to predict the polymer-solvent miscibility. The study focuses on the polymers and solvents that are employed in the polymer gel electrolytes. The acquired data showed high consistency and flexibility in calculations and estimations processes, especially in regarding with Hansen sphere plotting and relative energy distance calculations.","container-title":"International Journal of Materials Science and Applications","DOI":"10.11648/j.ijmsa.20160505.11","ISSN":"2327-2643","issue":"5","language":"en","license":"http://www.sciencepublishinggroup.com","note":"number: 5\npublisher: Science Publishing Group","page":"183","source":"www.sciencepublishinggroup.com","title":"A New Approach to Estimate Hansen Solubility Parameters Using Maple Software","volume":"5","author":[{"family":"Salman","given":"Ra'id Khider"},{"family":"Salih","given":"Jassim Mohammed"}],"issued":{"date-parts":[["2016",8,17]]}}},{"id":"tubK7RGe/vw4rMMdF","uris":["http://zotero.org/users/7436350/items/FR7XK7VZ"],"itemData":{"id":699,"type":"book","abstract":"Hansen solubility parameters (HSPs) are used to predict molecular affinities, solubility, and solubility-related phenomena. Revised and updated throughout, Hansen Solubility Parameters: A User's Handbook, Second Edition features the three Hansen solubility parameters for over 1200 chemicals and correlations for over 400 materials including p","edition":"2","event-place":"Boca Raton","ISBN":"978-0-429-12752-6","note":"DOI: 10.1201/9781420006834","number-of-pages":"544","publisher":"CRC Press","publisher-place":"Boca Raton","title":"Hansen Solubility Parameters: A User's Handbook, Second Edition","title-short":"Hansen Solubility Parameters","author":[{"family":"Hansen","given":"Charles M."}],"issued":{"date-parts":[["2007",6,15]]}}},{"id":"tubK7RGe/DBrYoDxO","uris":["http://zotero.org/users/7436350/items/5FCZPBJD"],"itemData":{"id":336,"type":"article-journal","abstract":"The direct pyrolytic carbonisation of polymer patterns has attracted interest for its use in obtaining carbon materials. In the case of carbonisation of nanopatterned polymers, the polymer flow and subsequent pattern change may occur in order to relieve their high surface energies. Here, we demonstrated that liquid immersion thermal crosslinking of polymer nanopatterns effectively enhanced the thermal resistance and maintained the structure integrity during the heat treatment. We employed the liquid immersion thermal crosslinking for 3D porous SU8 photoresist nanopatterns and successfully converted them to carbon nanopatterns while maintaining their porous features. The thermal crosslinking reaction and carbonisation of SU8 nanopatterns were characterised. The micro-crystallinity of the SU8-derived carbon nanopatterns was also characterised. The liquid immersion heat treatment can be extended to the carbonisation of various polymer or photoresist nanopatterns and also provide a facile way to control the surface energy of polymer nanopatterns for various purposes, for example, to block copolymer or surfactant self-assemblies.","container-title":"Scientific Reports","DOI":"10.1038/srep18185","ISSN":"2045-2322","issue":"1","journalAbbreviation":"Sci Rep","language":"en","license":"2015 The Author(s)","note":"Bandiera_abtest: a\nCc_license_type: cc_by\nCg_type: Nature Research Journals\nnumber: 1\nPrimary_atype: Research\npublisher: Nature Publishing Group\nSubject_term: Mechanical properties;Polymers;Porous materials\nSubject_term_id: mechanical-properties;polymers;porous-materials","page":"18185","source":"www.nature.com","title":"Liquid immersion thermal crosslinking of 3D polymer nanopatterns for direct carbonisation with high structural integrity","volume":"5","author":[{"family":"Kang","given":"Da-Young"},{"family":"Kim","given":"Cheolho"},{"family":"Park","given":"Gyurim"},{"family":"Moon","given":"Jun Hyuk"}],"issued":{"date-parts":[["2015",12,18]]}}},{"id":"tubK7RGe/GhztfYcX","uris":["http://zotero.org/users/7436350/items/CYT5Q63L"],"itemData":{"id":818,"type":"webpage","genre":"Text.Article.X-Unrefereed","license":"http://cool.conservation-us.org/coolaic/sg/bpg/annual/v03/pubinfo.html","note":"ISSN: 0887-8978\npublisher: The Book and Paper Group of the American Institute for Conservation","title":"Solubility Parameters: Theory and Application","title-short":"Solubility Parameters","URL":"https://cool.culturalheritage.org/coolaic/sg/bpg/annual/v03/bp03-04.html","author":[{"family":"Burke","given":"John"}],"accessed":{"date-parts":[["2022",7,10]]},"issued":{"date-parts":[["1984"]]}}}],"schema":"https://github.com/citation-style-language/schema/raw/master/csl-citation.json"} </w:instrText>
      </w:r>
      <w:r w:rsidR="004D2535" w:rsidRPr="00B632F6">
        <w:rPr>
          <w:rFonts w:ascii="Times New Roman" w:hAnsi="Times New Roman" w:cs="Times New Roman"/>
          <w:i w:val="0"/>
          <w:iCs w:val="0"/>
          <w:color w:val="auto"/>
          <w:sz w:val="24"/>
          <w:szCs w:val="24"/>
        </w:rPr>
        <w:fldChar w:fldCharType="separate"/>
      </w:r>
      <w:r w:rsidR="00D05B46" w:rsidRPr="00D05B46">
        <w:rPr>
          <w:rFonts w:ascii="Times New Roman" w:hAnsi="Times New Roman" w:cs="Times New Roman"/>
          <w:sz w:val="24"/>
          <w:szCs w:val="24"/>
          <w:vertAlign w:val="superscript"/>
        </w:rPr>
        <w:t>32–35</w:t>
      </w:r>
      <w:r w:rsidR="004D2535" w:rsidRPr="00B632F6">
        <w:rPr>
          <w:rFonts w:ascii="Times New Roman" w:hAnsi="Times New Roman" w:cs="Times New Roman"/>
          <w:i w:val="0"/>
          <w:iCs w:val="0"/>
          <w:color w:val="auto"/>
          <w:sz w:val="24"/>
          <w:szCs w:val="24"/>
        </w:rPr>
        <w:fldChar w:fldCharType="end"/>
      </w:r>
    </w:p>
    <w:tbl>
      <w:tblPr>
        <w:tblStyle w:val="TableGrid"/>
        <w:tblW w:w="6655" w:type="dxa"/>
        <w:jc w:val="center"/>
        <w:tblLayout w:type="fixed"/>
        <w:tblLook w:val="04A0" w:firstRow="1" w:lastRow="0" w:firstColumn="1" w:lastColumn="0" w:noHBand="0" w:noVBand="1"/>
      </w:tblPr>
      <w:tblGrid>
        <w:gridCol w:w="1320"/>
        <w:gridCol w:w="1065"/>
        <w:gridCol w:w="1065"/>
        <w:gridCol w:w="1065"/>
        <w:gridCol w:w="1065"/>
        <w:gridCol w:w="1075"/>
      </w:tblGrid>
      <w:tr w:rsidR="00387F5C" w:rsidRPr="00F36A62" w14:paraId="5B67CB64" w14:textId="77777777" w:rsidTr="00DA2FF3">
        <w:trPr>
          <w:trHeight w:val="293"/>
          <w:jc w:val="center"/>
        </w:trPr>
        <w:tc>
          <w:tcPr>
            <w:tcW w:w="1320" w:type="dxa"/>
            <w:vAlign w:val="center"/>
          </w:tcPr>
          <w:p w14:paraId="5EC8140F"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Material</w:t>
            </w:r>
          </w:p>
        </w:tc>
        <w:tc>
          <w:tcPr>
            <w:tcW w:w="1065" w:type="dxa"/>
            <w:vAlign w:val="center"/>
          </w:tcPr>
          <w:p w14:paraId="3CB65ECA"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vertAlign w:val="subscript"/>
              </w:rPr>
            </w:pPr>
            <w:proofErr w:type="spellStart"/>
            <w:r w:rsidRPr="00F36A62">
              <w:rPr>
                <w:rFonts w:ascii="Times New Roman" w:hAnsi="Times New Roman" w:cs="Times New Roman"/>
                <w:sz w:val="24"/>
                <w:szCs w:val="24"/>
                <w:shd w:val="clear" w:color="auto" w:fill="FFFFFF"/>
              </w:rPr>
              <w:t>δ</w:t>
            </w:r>
            <w:r w:rsidRPr="00F36A62">
              <w:rPr>
                <w:rFonts w:ascii="Times New Roman" w:hAnsi="Times New Roman" w:cs="Times New Roman"/>
                <w:sz w:val="24"/>
                <w:szCs w:val="24"/>
                <w:shd w:val="clear" w:color="auto" w:fill="FFFFFF"/>
                <w:vertAlign w:val="subscript"/>
              </w:rPr>
              <w:t>d</w:t>
            </w:r>
            <w:proofErr w:type="spellEnd"/>
          </w:p>
          <w:p w14:paraId="3B5F2EF8"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MPa</w:t>
            </w:r>
            <w:r w:rsidRPr="00F36A62">
              <w:rPr>
                <w:rFonts w:ascii="Times New Roman" w:hAnsi="Times New Roman" w:cs="Times New Roman"/>
                <w:sz w:val="24"/>
                <w:szCs w:val="24"/>
                <w:shd w:val="clear" w:color="auto" w:fill="FFFFFF"/>
                <w:vertAlign w:val="superscript"/>
              </w:rPr>
              <w:t>1/2</w:t>
            </w:r>
            <w:r w:rsidRPr="00F36A62">
              <w:rPr>
                <w:rFonts w:ascii="Times New Roman" w:hAnsi="Times New Roman" w:cs="Times New Roman"/>
                <w:sz w:val="24"/>
                <w:szCs w:val="24"/>
                <w:shd w:val="clear" w:color="auto" w:fill="FFFFFF"/>
              </w:rPr>
              <w:t>)</w:t>
            </w:r>
          </w:p>
        </w:tc>
        <w:tc>
          <w:tcPr>
            <w:tcW w:w="1065" w:type="dxa"/>
            <w:vAlign w:val="center"/>
          </w:tcPr>
          <w:p w14:paraId="4D99B3CA"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proofErr w:type="spellStart"/>
            <w:r w:rsidRPr="00F36A62">
              <w:rPr>
                <w:rFonts w:ascii="Times New Roman" w:hAnsi="Times New Roman" w:cs="Times New Roman"/>
                <w:sz w:val="24"/>
                <w:szCs w:val="24"/>
                <w:shd w:val="clear" w:color="auto" w:fill="FFFFFF"/>
              </w:rPr>
              <w:t>δ</w:t>
            </w:r>
            <w:r w:rsidRPr="00F36A62">
              <w:rPr>
                <w:rFonts w:ascii="Times New Roman" w:hAnsi="Times New Roman" w:cs="Times New Roman"/>
                <w:sz w:val="24"/>
                <w:szCs w:val="24"/>
                <w:shd w:val="clear" w:color="auto" w:fill="FFFFFF"/>
                <w:vertAlign w:val="subscript"/>
              </w:rPr>
              <w:t>p</w:t>
            </w:r>
            <w:proofErr w:type="spellEnd"/>
          </w:p>
          <w:p w14:paraId="1C93221A"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MPa</w:t>
            </w:r>
            <w:r w:rsidRPr="00F36A62">
              <w:rPr>
                <w:rFonts w:ascii="Times New Roman" w:hAnsi="Times New Roman" w:cs="Times New Roman"/>
                <w:sz w:val="24"/>
                <w:szCs w:val="24"/>
                <w:shd w:val="clear" w:color="auto" w:fill="FFFFFF"/>
                <w:vertAlign w:val="superscript"/>
              </w:rPr>
              <w:t>1/2</w:t>
            </w:r>
            <w:r w:rsidRPr="00F36A62">
              <w:rPr>
                <w:rFonts w:ascii="Times New Roman" w:hAnsi="Times New Roman" w:cs="Times New Roman"/>
                <w:sz w:val="24"/>
                <w:szCs w:val="24"/>
                <w:shd w:val="clear" w:color="auto" w:fill="FFFFFF"/>
              </w:rPr>
              <w:t>)</w:t>
            </w:r>
          </w:p>
        </w:tc>
        <w:tc>
          <w:tcPr>
            <w:tcW w:w="1065" w:type="dxa"/>
            <w:vAlign w:val="center"/>
          </w:tcPr>
          <w:p w14:paraId="5390117E"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proofErr w:type="spellStart"/>
            <w:r w:rsidRPr="00F36A62">
              <w:rPr>
                <w:rFonts w:ascii="Times New Roman" w:hAnsi="Times New Roman" w:cs="Times New Roman"/>
                <w:sz w:val="24"/>
                <w:szCs w:val="24"/>
                <w:shd w:val="clear" w:color="auto" w:fill="FFFFFF"/>
              </w:rPr>
              <w:t>δ</w:t>
            </w:r>
            <w:r w:rsidRPr="00F36A62">
              <w:rPr>
                <w:rFonts w:ascii="Times New Roman" w:hAnsi="Times New Roman" w:cs="Times New Roman"/>
                <w:sz w:val="24"/>
                <w:szCs w:val="24"/>
                <w:shd w:val="clear" w:color="auto" w:fill="FFFFFF"/>
                <w:vertAlign w:val="subscript"/>
              </w:rPr>
              <w:t>h</w:t>
            </w:r>
            <w:proofErr w:type="spellEnd"/>
          </w:p>
          <w:p w14:paraId="58FBE4A4"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MPa</w:t>
            </w:r>
            <w:r w:rsidRPr="00F36A62">
              <w:rPr>
                <w:rFonts w:ascii="Times New Roman" w:hAnsi="Times New Roman" w:cs="Times New Roman"/>
                <w:sz w:val="24"/>
                <w:szCs w:val="24"/>
                <w:shd w:val="clear" w:color="auto" w:fill="FFFFFF"/>
                <w:vertAlign w:val="superscript"/>
              </w:rPr>
              <w:t>1/2</w:t>
            </w:r>
            <w:r w:rsidRPr="00F36A62">
              <w:rPr>
                <w:rFonts w:ascii="Times New Roman" w:hAnsi="Times New Roman" w:cs="Times New Roman"/>
                <w:sz w:val="24"/>
                <w:szCs w:val="24"/>
                <w:shd w:val="clear" w:color="auto" w:fill="FFFFFF"/>
              </w:rPr>
              <w:t>)</w:t>
            </w:r>
          </w:p>
        </w:tc>
        <w:tc>
          <w:tcPr>
            <w:tcW w:w="1065" w:type="dxa"/>
            <w:vAlign w:val="center"/>
          </w:tcPr>
          <w:p w14:paraId="527F478F"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vertAlign w:val="subscript"/>
              </w:rPr>
            </w:pPr>
            <w:r w:rsidRPr="00F36A62">
              <w:rPr>
                <w:rFonts w:ascii="Times New Roman" w:hAnsi="Times New Roman" w:cs="Times New Roman"/>
                <w:sz w:val="24"/>
                <w:szCs w:val="24"/>
                <w:shd w:val="clear" w:color="auto" w:fill="FFFFFF"/>
              </w:rPr>
              <w:t>R</w:t>
            </w:r>
            <w:r w:rsidRPr="00F36A62">
              <w:rPr>
                <w:rFonts w:ascii="Times New Roman" w:hAnsi="Times New Roman" w:cs="Times New Roman"/>
                <w:sz w:val="24"/>
                <w:szCs w:val="24"/>
                <w:shd w:val="clear" w:color="auto" w:fill="FFFFFF"/>
                <w:vertAlign w:val="subscript"/>
              </w:rPr>
              <w:t>0</w:t>
            </w:r>
          </w:p>
          <w:p w14:paraId="77E92CEF"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MPa</w:t>
            </w:r>
            <w:r w:rsidRPr="00F36A62">
              <w:rPr>
                <w:rFonts w:ascii="Times New Roman" w:hAnsi="Times New Roman" w:cs="Times New Roman"/>
                <w:sz w:val="24"/>
                <w:szCs w:val="24"/>
                <w:shd w:val="clear" w:color="auto" w:fill="FFFFFF"/>
                <w:vertAlign w:val="superscript"/>
              </w:rPr>
              <w:t>1/2</w:t>
            </w:r>
            <w:r w:rsidRPr="00F36A62">
              <w:rPr>
                <w:rFonts w:ascii="Times New Roman" w:hAnsi="Times New Roman" w:cs="Times New Roman"/>
                <w:sz w:val="24"/>
                <w:szCs w:val="24"/>
                <w:shd w:val="clear" w:color="auto" w:fill="FFFFFF"/>
              </w:rPr>
              <w:t>)</w:t>
            </w:r>
          </w:p>
        </w:tc>
        <w:tc>
          <w:tcPr>
            <w:tcW w:w="1075" w:type="dxa"/>
            <w:vAlign w:val="center"/>
          </w:tcPr>
          <w:p w14:paraId="476DD3EB" w14:textId="39D51C9C" w:rsidR="00DA2FF3" w:rsidRPr="00F36A62" w:rsidRDefault="00387F5C" w:rsidP="00DA2FF3">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RED</w:t>
            </w:r>
          </w:p>
        </w:tc>
      </w:tr>
      <w:tr w:rsidR="00387F5C" w:rsidRPr="00F36A62" w14:paraId="2BF7E03A" w14:textId="77777777" w:rsidTr="00DA2FF3">
        <w:trPr>
          <w:trHeight w:val="293"/>
          <w:jc w:val="center"/>
        </w:trPr>
        <w:tc>
          <w:tcPr>
            <w:tcW w:w="1320" w:type="dxa"/>
            <w:vAlign w:val="center"/>
          </w:tcPr>
          <w:p w14:paraId="37F2A02F"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PVC</w:t>
            </w:r>
          </w:p>
        </w:tc>
        <w:tc>
          <w:tcPr>
            <w:tcW w:w="1065" w:type="dxa"/>
            <w:vAlign w:val="center"/>
          </w:tcPr>
          <w:p w14:paraId="71F7F148"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20.90</w:t>
            </w:r>
          </w:p>
        </w:tc>
        <w:tc>
          <w:tcPr>
            <w:tcW w:w="1065" w:type="dxa"/>
            <w:vAlign w:val="center"/>
          </w:tcPr>
          <w:p w14:paraId="4FF03890"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11.30</w:t>
            </w:r>
          </w:p>
        </w:tc>
        <w:tc>
          <w:tcPr>
            <w:tcW w:w="1065" w:type="dxa"/>
            <w:vAlign w:val="center"/>
          </w:tcPr>
          <w:p w14:paraId="4DB6CB3F"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9.60</w:t>
            </w:r>
          </w:p>
        </w:tc>
        <w:tc>
          <w:tcPr>
            <w:tcW w:w="1065" w:type="dxa"/>
            <w:vAlign w:val="center"/>
          </w:tcPr>
          <w:p w14:paraId="78A00F0B"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13.70</w:t>
            </w:r>
          </w:p>
        </w:tc>
        <w:tc>
          <w:tcPr>
            <w:tcW w:w="1075" w:type="dxa"/>
            <w:vAlign w:val="center"/>
          </w:tcPr>
          <w:p w14:paraId="2F6E0D10"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2.25</w:t>
            </w:r>
          </w:p>
        </w:tc>
      </w:tr>
      <w:tr w:rsidR="00387F5C" w:rsidRPr="00F36A62" w14:paraId="65D35110" w14:textId="77777777" w:rsidTr="00DA2FF3">
        <w:trPr>
          <w:trHeight w:val="293"/>
          <w:jc w:val="center"/>
        </w:trPr>
        <w:tc>
          <w:tcPr>
            <w:tcW w:w="1320" w:type="dxa"/>
            <w:vAlign w:val="center"/>
          </w:tcPr>
          <w:p w14:paraId="5F61DA80"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PMMA</w:t>
            </w:r>
          </w:p>
        </w:tc>
        <w:tc>
          <w:tcPr>
            <w:tcW w:w="1065" w:type="dxa"/>
            <w:vAlign w:val="center"/>
          </w:tcPr>
          <w:p w14:paraId="48083AA3"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17.70</w:t>
            </w:r>
          </w:p>
        </w:tc>
        <w:tc>
          <w:tcPr>
            <w:tcW w:w="1065" w:type="dxa"/>
            <w:vAlign w:val="center"/>
          </w:tcPr>
          <w:p w14:paraId="7EBE6CC2"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6.70</w:t>
            </w:r>
          </w:p>
        </w:tc>
        <w:tc>
          <w:tcPr>
            <w:tcW w:w="1065" w:type="dxa"/>
            <w:vAlign w:val="center"/>
          </w:tcPr>
          <w:p w14:paraId="6A5F3DBE"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6.20</w:t>
            </w:r>
          </w:p>
        </w:tc>
        <w:tc>
          <w:tcPr>
            <w:tcW w:w="1065" w:type="dxa"/>
            <w:vAlign w:val="center"/>
          </w:tcPr>
          <w:p w14:paraId="62D0982F"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8.59</w:t>
            </w:r>
          </w:p>
        </w:tc>
        <w:tc>
          <w:tcPr>
            <w:tcW w:w="1075" w:type="dxa"/>
            <w:vAlign w:val="center"/>
          </w:tcPr>
          <w:p w14:paraId="776B2E12"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3.02</w:t>
            </w:r>
          </w:p>
        </w:tc>
      </w:tr>
      <w:tr w:rsidR="00387F5C" w:rsidRPr="00F36A62" w14:paraId="1F9A420E" w14:textId="77777777" w:rsidTr="00DA2FF3">
        <w:trPr>
          <w:trHeight w:val="293"/>
          <w:jc w:val="center"/>
        </w:trPr>
        <w:tc>
          <w:tcPr>
            <w:tcW w:w="1320" w:type="dxa"/>
            <w:vAlign w:val="center"/>
          </w:tcPr>
          <w:p w14:paraId="76D9BBA2"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SU8</w:t>
            </w:r>
          </w:p>
        </w:tc>
        <w:tc>
          <w:tcPr>
            <w:tcW w:w="1065" w:type="dxa"/>
            <w:vAlign w:val="center"/>
          </w:tcPr>
          <w:p w14:paraId="1A003A7A"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18.10</w:t>
            </w:r>
          </w:p>
        </w:tc>
        <w:tc>
          <w:tcPr>
            <w:tcW w:w="1065" w:type="dxa"/>
            <w:vAlign w:val="center"/>
          </w:tcPr>
          <w:p w14:paraId="15D02148"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11.40</w:t>
            </w:r>
          </w:p>
        </w:tc>
        <w:tc>
          <w:tcPr>
            <w:tcW w:w="1065" w:type="dxa"/>
            <w:vAlign w:val="center"/>
          </w:tcPr>
          <w:p w14:paraId="6C997B27"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9.00</w:t>
            </w:r>
          </w:p>
        </w:tc>
        <w:tc>
          <w:tcPr>
            <w:tcW w:w="1065" w:type="dxa"/>
            <w:vAlign w:val="center"/>
          </w:tcPr>
          <w:p w14:paraId="5716899E"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9.10</w:t>
            </w:r>
          </w:p>
        </w:tc>
        <w:tc>
          <w:tcPr>
            <w:tcW w:w="1075" w:type="dxa"/>
            <w:vAlign w:val="center"/>
          </w:tcPr>
          <w:p w14:paraId="16AA5562"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3.27</w:t>
            </w:r>
          </w:p>
        </w:tc>
      </w:tr>
      <w:tr w:rsidR="00387F5C" w:rsidRPr="00F36A62" w14:paraId="6D3460DC" w14:textId="77777777" w:rsidTr="00DA2FF3">
        <w:trPr>
          <w:trHeight w:val="293"/>
          <w:jc w:val="center"/>
        </w:trPr>
        <w:tc>
          <w:tcPr>
            <w:tcW w:w="1320" w:type="dxa"/>
            <w:vAlign w:val="center"/>
          </w:tcPr>
          <w:p w14:paraId="7BE4E86D"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bookmarkStart w:id="13" w:name="_Hlk59544229"/>
            <w:r w:rsidRPr="00F36A62">
              <w:rPr>
                <w:rFonts w:ascii="Times New Roman" w:hAnsi="Times New Roman" w:cs="Times New Roman"/>
                <w:sz w:val="24"/>
                <w:szCs w:val="24"/>
                <w:shd w:val="clear" w:color="auto" w:fill="FFFFFF"/>
              </w:rPr>
              <w:t>PVA</w:t>
            </w:r>
          </w:p>
        </w:tc>
        <w:tc>
          <w:tcPr>
            <w:tcW w:w="1065" w:type="dxa"/>
            <w:vAlign w:val="center"/>
          </w:tcPr>
          <w:p w14:paraId="17B59988"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18.20</w:t>
            </w:r>
          </w:p>
        </w:tc>
        <w:tc>
          <w:tcPr>
            <w:tcW w:w="1065" w:type="dxa"/>
            <w:vAlign w:val="center"/>
          </w:tcPr>
          <w:p w14:paraId="2CCFBAAB"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7.50</w:t>
            </w:r>
          </w:p>
        </w:tc>
        <w:tc>
          <w:tcPr>
            <w:tcW w:w="1065" w:type="dxa"/>
            <w:vAlign w:val="center"/>
          </w:tcPr>
          <w:p w14:paraId="3838F7CE"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8.30</w:t>
            </w:r>
          </w:p>
        </w:tc>
        <w:tc>
          <w:tcPr>
            <w:tcW w:w="1065" w:type="dxa"/>
            <w:vAlign w:val="center"/>
          </w:tcPr>
          <w:p w14:paraId="7C8770D3"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3.50</w:t>
            </w:r>
          </w:p>
        </w:tc>
        <w:tc>
          <w:tcPr>
            <w:tcW w:w="1075" w:type="dxa"/>
            <w:vAlign w:val="center"/>
          </w:tcPr>
          <w:p w14:paraId="73004A6E"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7.70</w:t>
            </w:r>
          </w:p>
        </w:tc>
      </w:tr>
      <w:tr w:rsidR="00387F5C" w:rsidRPr="00F36A62" w14:paraId="18FA3125" w14:textId="77777777" w:rsidTr="00DA2FF3">
        <w:trPr>
          <w:trHeight w:val="293"/>
          <w:jc w:val="center"/>
        </w:trPr>
        <w:tc>
          <w:tcPr>
            <w:tcW w:w="1320" w:type="dxa"/>
            <w:vAlign w:val="center"/>
          </w:tcPr>
          <w:p w14:paraId="0D74BE5A"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bookmarkStart w:id="14" w:name="_Hlk59544247"/>
            <w:bookmarkEnd w:id="13"/>
            <w:r w:rsidRPr="00F36A62">
              <w:rPr>
                <w:rFonts w:ascii="Times New Roman" w:hAnsi="Times New Roman" w:cs="Times New Roman"/>
                <w:sz w:val="24"/>
                <w:szCs w:val="24"/>
                <w:shd w:val="clear" w:color="auto" w:fill="FFFFFF"/>
              </w:rPr>
              <w:t>Water</w:t>
            </w:r>
          </w:p>
        </w:tc>
        <w:tc>
          <w:tcPr>
            <w:tcW w:w="1065" w:type="dxa"/>
            <w:vAlign w:val="center"/>
          </w:tcPr>
          <w:p w14:paraId="52B741DC"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6.00</w:t>
            </w:r>
          </w:p>
        </w:tc>
        <w:tc>
          <w:tcPr>
            <w:tcW w:w="1065" w:type="dxa"/>
            <w:vAlign w:val="center"/>
          </w:tcPr>
          <w:p w14:paraId="5B66737B"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15.30</w:t>
            </w:r>
          </w:p>
        </w:tc>
        <w:tc>
          <w:tcPr>
            <w:tcW w:w="1065" w:type="dxa"/>
            <w:vAlign w:val="center"/>
          </w:tcPr>
          <w:p w14:paraId="0469185E"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rPr>
              <w:t>16.70</w:t>
            </w:r>
          </w:p>
        </w:tc>
        <w:tc>
          <w:tcPr>
            <w:tcW w:w="1065" w:type="dxa"/>
            <w:vAlign w:val="center"/>
          </w:tcPr>
          <w:p w14:paraId="4ED88A17"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p>
        </w:tc>
        <w:tc>
          <w:tcPr>
            <w:tcW w:w="1075" w:type="dxa"/>
            <w:vAlign w:val="center"/>
          </w:tcPr>
          <w:p w14:paraId="64367A2E" w14:textId="77777777" w:rsidR="00387F5C" w:rsidRPr="00F36A62" w:rsidRDefault="00387F5C" w:rsidP="003F74F5">
            <w:pPr>
              <w:autoSpaceDE w:val="0"/>
              <w:autoSpaceDN w:val="0"/>
              <w:adjustRightInd w:val="0"/>
              <w:spacing w:line="360" w:lineRule="auto"/>
              <w:jc w:val="center"/>
              <w:rPr>
                <w:rFonts w:ascii="Times New Roman" w:hAnsi="Times New Roman" w:cs="Times New Roman"/>
                <w:sz w:val="24"/>
                <w:szCs w:val="24"/>
                <w:shd w:val="clear" w:color="auto" w:fill="FFFFFF"/>
              </w:rPr>
            </w:pPr>
          </w:p>
        </w:tc>
      </w:tr>
      <w:bookmarkEnd w:id="14"/>
    </w:tbl>
    <w:p w14:paraId="513C2AA3" w14:textId="77777777" w:rsidR="00387F5C" w:rsidRPr="00F36A62" w:rsidRDefault="00387F5C" w:rsidP="00387F5C">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0C3C9306" w14:textId="77777777" w:rsidR="00387F5C" w:rsidRPr="00F36A62" w:rsidRDefault="00387F5C" w:rsidP="00387F5C">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A solubility analysis for measuring the hydrophobicity of the encapsulating layer is obtained from relative energy density (RED) using Hansen solubility parameters (HSPs) which are</w:t>
      </w:r>
      <w:r w:rsidRPr="00F36A62">
        <w:rPr>
          <w:rFonts w:ascii="Times New Roman" w:eastAsiaTheme="minorEastAsia" w:hAnsi="Times New Roman" w:cs="Times New Roman"/>
          <w:sz w:val="24"/>
          <w:szCs w:val="24"/>
        </w:rPr>
        <w:t xml:space="preserve"> the extension of the Hildebrand solubility parameter, δ</w:t>
      </w:r>
      <w:r w:rsidRPr="00F36A62">
        <w:rPr>
          <w:rFonts w:ascii="Times New Roman" w:hAnsi="Times New Roman" w:cs="Times New Roman"/>
          <w:sz w:val="24"/>
          <w:szCs w:val="24"/>
          <w:shd w:val="clear" w:color="auto" w:fill="FFFFFF"/>
        </w:rPr>
        <w:t xml:space="preserve">. </w:t>
      </w:r>
      <w:r w:rsidRPr="00F36A62">
        <w:rPr>
          <w:rFonts w:ascii="Times New Roman" w:eastAsiaTheme="minorEastAsia" w:hAnsi="Times New Roman" w:cs="Times New Roman"/>
          <w:sz w:val="24"/>
          <w:szCs w:val="24"/>
        </w:rPr>
        <w:t>δ defines as the square root of the ratio of cohesive energy to the molar volume of the liquid. δ is well characterized by three cohesive components: dispersion force component (</w:t>
      </w:r>
      <w:proofErr w:type="spellStart"/>
      <w:r w:rsidRPr="00F36A62">
        <w:rPr>
          <w:rFonts w:ascii="Times New Roman" w:eastAsiaTheme="minorEastAsia" w:hAnsi="Times New Roman" w:cs="Times New Roman"/>
          <w:sz w:val="24"/>
          <w:szCs w:val="24"/>
        </w:rPr>
        <w:t>δ</w:t>
      </w:r>
      <w:r w:rsidRPr="00F36A62">
        <w:rPr>
          <w:rFonts w:ascii="Times New Roman" w:eastAsiaTheme="minorEastAsia" w:hAnsi="Times New Roman" w:cs="Times New Roman"/>
          <w:sz w:val="24"/>
          <w:szCs w:val="24"/>
          <w:vertAlign w:val="subscript"/>
        </w:rPr>
        <w:t>d</w:t>
      </w:r>
      <w:proofErr w:type="spellEnd"/>
      <w:r w:rsidRPr="00F36A62">
        <w:rPr>
          <w:rFonts w:ascii="Times New Roman" w:eastAsiaTheme="minorEastAsia" w:hAnsi="Times New Roman" w:cs="Times New Roman"/>
          <w:sz w:val="24"/>
          <w:szCs w:val="24"/>
        </w:rPr>
        <w:t>), polar force component (</w:t>
      </w:r>
      <w:proofErr w:type="spellStart"/>
      <w:r w:rsidRPr="00F36A62">
        <w:rPr>
          <w:rFonts w:ascii="Times New Roman" w:eastAsiaTheme="minorEastAsia" w:hAnsi="Times New Roman" w:cs="Times New Roman"/>
          <w:sz w:val="24"/>
          <w:szCs w:val="24"/>
        </w:rPr>
        <w:t>δ</w:t>
      </w:r>
      <w:r w:rsidRPr="00F36A62">
        <w:rPr>
          <w:rFonts w:ascii="Times New Roman" w:eastAsiaTheme="minorEastAsia" w:hAnsi="Times New Roman" w:cs="Times New Roman"/>
          <w:sz w:val="24"/>
          <w:szCs w:val="24"/>
          <w:vertAlign w:val="subscript"/>
        </w:rPr>
        <w:t>p</w:t>
      </w:r>
      <w:proofErr w:type="spellEnd"/>
      <w:r w:rsidRPr="00F36A62">
        <w:rPr>
          <w:rFonts w:ascii="Times New Roman" w:eastAsiaTheme="minorEastAsia" w:hAnsi="Times New Roman" w:cs="Times New Roman"/>
          <w:sz w:val="24"/>
          <w:szCs w:val="24"/>
        </w:rPr>
        <w:t>), and hydrogen bonding component (</w:t>
      </w:r>
      <w:proofErr w:type="spellStart"/>
      <w:r w:rsidRPr="00F36A62">
        <w:rPr>
          <w:rFonts w:ascii="Times New Roman" w:eastAsiaTheme="minorEastAsia" w:hAnsi="Times New Roman" w:cs="Times New Roman"/>
          <w:sz w:val="24"/>
          <w:szCs w:val="24"/>
        </w:rPr>
        <w:t>δ</w:t>
      </w:r>
      <w:r w:rsidRPr="00F36A62">
        <w:rPr>
          <w:rFonts w:ascii="Times New Roman" w:eastAsiaTheme="minorEastAsia" w:hAnsi="Times New Roman" w:cs="Times New Roman"/>
          <w:sz w:val="24"/>
          <w:szCs w:val="24"/>
          <w:vertAlign w:val="subscript"/>
        </w:rPr>
        <w:t>h</w:t>
      </w:r>
      <w:proofErr w:type="spellEnd"/>
      <w:r w:rsidRPr="00F36A62">
        <w:rPr>
          <w:rFonts w:ascii="Times New Roman" w:eastAsiaTheme="minorEastAsia" w:hAnsi="Times New Roman" w:cs="Times New Roman"/>
          <w:sz w:val="24"/>
          <w:szCs w:val="24"/>
        </w:rPr>
        <w:t>).</w:t>
      </w:r>
      <w:r w:rsidRPr="00F36A62">
        <w:rPr>
          <w:rFonts w:ascii="Times New Roman" w:hAnsi="Times New Roman" w:cs="Times New Roman"/>
          <w:sz w:val="24"/>
          <w:szCs w:val="24"/>
        </w:rPr>
        <w:t xml:space="preserve"> These three Hansen parameters are needed for a certain material to define the cohesive energy density. By considering each Hansen parameter as one of the three coordinates, a 3D spherical area of solubility is fabricated where the radius is called the interaction radius (R</w:t>
      </w:r>
      <w:r w:rsidRPr="00F36A62">
        <w:rPr>
          <w:rFonts w:ascii="Times New Roman" w:hAnsi="Times New Roman" w:cs="Times New Roman"/>
          <w:sz w:val="24"/>
          <w:szCs w:val="24"/>
          <w:vertAlign w:val="subscript"/>
        </w:rPr>
        <w:t>0</w:t>
      </w:r>
      <w:r w:rsidRPr="00F36A62">
        <w:rPr>
          <w:rFonts w:ascii="Times New Roman" w:hAnsi="Times New Roman" w:cs="Times New Roman"/>
          <w:sz w:val="24"/>
          <w:szCs w:val="24"/>
        </w:rPr>
        <w:t xml:space="preserve">). The value of </w:t>
      </w:r>
      <w:proofErr w:type="spellStart"/>
      <w:r w:rsidRPr="00F36A62">
        <w:rPr>
          <w:rFonts w:ascii="Times New Roman" w:hAnsi="Times New Roman" w:cs="Times New Roman"/>
          <w:sz w:val="24"/>
          <w:szCs w:val="24"/>
        </w:rPr>
        <w:t>δ</w:t>
      </w:r>
      <w:r w:rsidRPr="00F36A62">
        <w:rPr>
          <w:rFonts w:ascii="Times New Roman" w:hAnsi="Times New Roman" w:cs="Times New Roman"/>
          <w:sz w:val="24"/>
          <w:szCs w:val="24"/>
          <w:vertAlign w:val="subscript"/>
        </w:rPr>
        <w:t>d</w:t>
      </w:r>
      <w:proofErr w:type="spellEnd"/>
      <w:r w:rsidRPr="00F36A62">
        <w:rPr>
          <w:rFonts w:ascii="Times New Roman" w:hAnsi="Times New Roman" w:cs="Times New Roman"/>
          <w:sz w:val="24"/>
          <w:szCs w:val="24"/>
        </w:rPr>
        <w:t xml:space="preserve">, </w:t>
      </w:r>
      <w:proofErr w:type="spellStart"/>
      <w:r w:rsidRPr="00F36A62">
        <w:rPr>
          <w:rFonts w:ascii="Times New Roman" w:hAnsi="Times New Roman" w:cs="Times New Roman"/>
          <w:sz w:val="24"/>
          <w:szCs w:val="24"/>
        </w:rPr>
        <w:t>δ</w:t>
      </w:r>
      <w:r w:rsidRPr="00F36A62">
        <w:rPr>
          <w:rFonts w:ascii="Times New Roman" w:hAnsi="Times New Roman" w:cs="Times New Roman"/>
          <w:sz w:val="24"/>
          <w:szCs w:val="24"/>
          <w:vertAlign w:val="subscript"/>
        </w:rPr>
        <w:t>p</w:t>
      </w:r>
      <w:proofErr w:type="spellEnd"/>
      <w:r w:rsidRPr="00F36A62">
        <w:rPr>
          <w:rFonts w:ascii="Times New Roman" w:hAnsi="Times New Roman" w:cs="Times New Roman"/>
          <w:sz w:val="24"/>
          <w:szCs w:val="24"/>
        </w:rPr>
        <w:t xml:space="preserve">, and </w:t>
      </w:r>
      <w:proofErr w:type="spellStart"/>
      <w:r w:rsidRPr="00F36A62">
        <w:rPr>
          <w:rFonts w:ascii="Times New Roman" w:hAnsi="Times New Roman" w:cs="Times New Roman"/>
          <w:sz w:val="24"/>
          <w:szCs w:val="24"/>
        </w:rPr>
        <w:t>δ</w:t>
      </w:r>
      <w:r w:rsidRPr="00F36A62">
        <w:rPr>
          <w:rFonts w:ascii="Times New Roman" w:hAnsi="Times New Roman" w:cs="Times New Roman"/>
          <w:sz w:val="24"/>
          <w:szCs w:val="24"/>
          <w:vertAlign w:val="subscript"/>
        </w:rPr>
        <w:t>h</w:t>
      </w:r>
      <w:proofErr w:type="spellEnd"/>
      <w:r w:rsidRPr="00F36A62">
        <w:rPr>
          <w:rFonts w:ascii="Times New Roman" w:hAnsi="Times New Roman" w:cs="Times New Roman"/>
          <w:sz w:val="24"/>
          <w:szCs w:val="24"/>
        </w:rPr>
        <w:t xml:space="preserve"> for different components are given in table 1. </w:t>
      </w:r>
      <w:r w:rsidRPr="00F36A62">
        <w:rPr>
          <w:rFonts w:ascii="Times New Roman" w:eastAsiaTheme="minorEastAsia" w:hAnsi="Times New Roman" w:cs="Times New Roman"/>
          <w:sz w:val="24"/>
          <w:szCs w:val="24"/>
        </w:rPr>
        <w:t>The distance between two substances 1 and 2, is defined as R</w:t>
      </w:r>
      <w:r w:rsidRPr="00F36A62">
        <w:rPr>
          <w:rFonts w:ascii="Times New Roman" w:eastAsiaTheme="minorEastAsia" w:hAnsi="Times New Roman" w:cs="Times New Roman"/>
          <w:sz w:val="24"/>
          <w:szCs w:val="24"/>
          <w:vertAlign w:val="subscript"/>
        </w:rPr>
        <w:t>a</w:t>
      </w:r>
      <w:r w:rsidRPr="00F36A62">
        <w:rPr>
          <w:rFonts w:ascii="Times New Roman" w:eastAsiaTheme="minorEastAsia" w:hAnsi="Times New Roman" w:cs="Times New Roman"/>
          <w:sz w:val="24"/>
          <w:szCs w:val="24"/>
        </w:rPr>
        <w:t>:</w:t>
      </w:r>
    </w:p>
    <w:p w14:paraId="0AE0FE90" w14:textId="77777777" w:rsidR="00387F5C" w:rsidRPr="00F36A62" w:rsidRDefault="00387F5C" w:rsidP="00387F5C">
      <w:pPr>
        <w:autoSpaceDE w:val="0"/>
        <w:autoSpaceDN w:val="0"/>
        <w:adjustRightInd w:val="0"/>
        <w:spacing w:after="0" w:line="36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R</w:t>
      </w:r>
      <w:r w:rsidRPr="00F36A62">
        <w:rPr>
          <w:rFonts w:ascii="Times New Roman" w:hAnsi="Times New Roman" w:cs="Times New Roman"/>
          <w:sz w:val="24"/>
          <w:szCs w:val="24"/>
          <w:shd w:val="clear" w:color="auto" w:fill="FFFFFF"/>
          <w:vertAlign w:val="subscript"/>
        </w:rPr>
        <w:t>a</w:t>
      </w:r>
      <w:r w:rsidRPr="00F36A62">
        <w:rPr>
          <w:rFonts w:ascii="Times New Roman" w:hAnsi="Times New Roman" w:cs="Times New Roman"/>
          <w:sz w:val="24"/>
          <w:szCs w:val="24"/>
          <w:shd w:val="clear" w:color="auto" w:fill="FFFFFF"/>
          <w:vertAlign w:val="superscript"/>
        </w:rPr>
        <w:t>2</w:t>
      </w:r>
      <w:r w:rsidRPr="00F36A62">
        <w:rPr>
          <w:rFonts w:ascii="Times New Roman" w:hAnsi="Times New Roman" w:cs="Times New Roman"/>
          <w:sz w:val="24"/>
          <w:szCs w:val="24"/>
          <w:shd w:val="clear" w:color="auto" w:fill="FFFFFF"/>
        </w:rPr>
        <w:t xml:space="preserve"> = 4 (δ</w:t>
      </w:r>
      <w:r w:rsidRPr="00F36A62">
        <w:rPr>
          <w:rFonts w:ascii="Times New Roman" w:hAnsi="Times New Roman" w:cs="Times New Roman"/>
          <w:sz w:val="24"/>
          <w:szCs w:val="24"/>
          <w:shd w:val="clear" w:color="auto" w:fill="FFFFFF"/>
          <w:vertAlign w:val="subscript"/>
        </w:rPr>
        <w:t>d1</w:t>
      </w:r>
      <w:r w:rsidRPr="00F36A62">
        <w:rPr>
          <w:rFonts w:ascii="Times New Roman" w:hAnsi="Times New Roman" w:cs="Times New Roman"/>
          <w:sz w:val="24"/>
          <w:szCs w:val="24"/>
          <w:shd w:val="clear" w:color="auto" w:fill="FFFFFF"/>
        </w:rPr>
        <w:t xml:space="preserve"> - δ</w:t>
      </w:r>
      <w:r w:rsidRPr="00F36A62">
        <w:rPr>
          <w:rFonts w:ascii="Times New Roman" w:hAnsi="Times New Roman" w:cs="Times New Roman"/>
          <w:sz w:val="24"/>
          <w:szCs w:val="24"/>
          <w:shd w:val="clear" w:color="auto" w:fill="FFFFFF"/>
          <w:vertAlign w:val="subscript"/>
        </w:rPr>
        <w:t>d2</w:t>
      </w:r>
      <w:r w:rsidRPr="00F36A62">
        <w:rPr>
          <w:rFonts w:ascii="Times New Roman" w:hAnsi="Times New Roman" w:cs="Times New Roman"/>
          <w:sz w:val="24"/>
          <w:szCs w:val="24"/>
          <w:shd w:val="clear" w:color="auto" w:fill="FFFFFF"/>
        </w:rPr>
        <w:t>)</w:t>
      </w:r>
      <w:r w:rsidRPr="00F36A62">
        <w:rPr>
          <w:rFonts w:ascii="Times New Roman" w:hAnsi="Times New Roman" w:cs="Times New Roman"/>
          <w:sz w:val="24"/>
          <w:szCs w:val="24"/>
          <w:shd w:val="clear" w:color="auto" w:fill="FFFFFF"/>
          <w:vertAlign w:val="superscript"/>
        </w:rPr>
        <w:t>2</w:t>
      </w:r>
      <w:r w:rsidRPr="00F36A62">
        <w:rPr>
          <w:rFonts w:ascii="Times New Roman" w:hAnsi="Times New Roman" w:cs="Times New Roman"/>
          <w:sz w:val="24"/>
          <w:szCs w:val="24"/>
          <w:shd w:val="clear" w:color="auto" w:fill="FFFFFF"/>
        </w:rPr>
        <w:t xml:space="preserve"> + (δ</w:t>
      </w:r>
      <w:r w:rsidRPr="00F36A62">
        <w:rPr>
          <w:rFonts w:ascii="Times New Roman" w:hAnsi="Times New Roman" w:cs="Times New Roman"/>
          <w:sz w:val="24"/>
          <w:szCs w:val="24"/>
          <w:shd w:val="clear" w:color="auto" w:fill="FFFFFF"/>
          <w:vertAlign w:val="subscript"/>
        </w:rPr>
        <w:t>h1</w:t>
      </w:r>
      <w:r w:rsidRPr="00F36A62">
        <w:rPr>
          <w:rFonts w:ascii="Times New Roman" w:hAnsi="Times New Roman" w:cs="Times New Roman"/>
          <w:sz w:val="24"/>
          <w:szCs w:val="24"/>
          <w:shd w:val="clear" w:color="auto" w:fill="FFFFFF"/>
        </w:rPr>
        <w:t xml:space="preserve"> – δ</w:t>
      </w:r>
      <w:r w:rsidRPr="00F36A62">
        <w:rPr>
          <w:rFonts w:ascii="Times New Roman" w:hAnsi="Times New Roman" w:cs="Times New Roman"/>
          <w:sz w:val="24"/>
          <w:szCs w:val="24"/>
          <w:shd w:val="clear" w:color="auto" w:fill="FFFFFF"/>
          <w:vertAlign w:val="subscript"/>
        </w:rPr>
        <w:t>h2</w:t>
      </w:r>
      <w:r w:rsidRPr="00F36A62">
        <w:rPr>
          <w:rFonts w:ascii="Times New Roman" w:hAnsi="Times New Roman" w:cs="Times New Roman"/>
          <w:sz w:val="24"/>
          <w:szCs w:val="24"/>
          <w:shd w:val="clear" w:color="auto" w:fill="FFFFFF"/>
        </w:rPr>
        <w:t>)</w:t>
      </w:r>
      <w:r w:rsidRPr="00F36A62">
        <w:rPr>
          <w:rFonts w:ascii="Times New Roman" w:hAnsi="Times New Roman" w:cs="Times New Roman"/>
          <w:sz w:val="24"/>
          <w:szCs w:val="24"/>
          <w:shd w:val="clear" w:color="auto" w:fill="FFFFFF"/>
          <w:vertAlign w:val="superscript"/>
        </w:rPr>
        <w:t>2</w:t>
      </w:r>
      <w:r w:rsidRPr="00F36A62">
        <w:rPr>
          <w:rFonts w:ascii="Times New Roman" w:hAnsi="Times New Roman" w:cs="Times New Roman"/>
          <w:sz w:val="24"/>
          <w:szCs w:val="24"/>
          <w:shd w:val="clear" w:color="auto" w:fill="FFFFFF"/>
        </w:rPr>
        <w:t xml:space="preserve"> + (δ</w:t>
      </w:r>
      <w:r w:rsidRPr="00F36A62">
        <w:rPr>
          <w:rFonts w:ascii="Times New Roman" w:hAnsi="Times New Roman" w:cs="Times New Roman"/>
          <w:sz w:val="24"/>
          <w:szCs w:val="24"/>
          <w:shd w:val="clear" w:color="auto" w:fill="FFFFFF"/>
          <w:vertAlign w:val="subscript"/>
        </w:rPr>
        <w:t>p1</w:t>
      </w:r>
      <w:r w:rsidRPr="00F36A62">
        <w:rPr>
          <w:rFonts w:ascii="Times New Roman" w:hAnsi="Times New Roman" w:cs="Times New Roman"/>
          <w:sz w:val="24"/>
          <w:szCs w:val="24"/>
          <w:shd w:val="clear" w:color="auto" w:fill="FFFFFF"/>
        </w:rPr>
        <w:t xml:space="preserve"> – δ</w:t>
      </w:r>
      <w:r w:rsidRPr="00F36A62">
        <w:rPr>
          <w:rFonts w:ascii="Times New Roman" w:hAnsi="Times New Roman" w:cs="Times New Roman"/>
          <w:sz w:val="24"/>
          <w:szCs w:val="24"/>
          <w:shd w:val="clear" w:color="auto" w:fill="FFFFFF"/>
          <w:vertAlign w:val="subscript"/>
        </w:rPr>
        <w:t>p2</w:t>
      </w:r>
      <w:r w:rsidRPr="00F36A62">
        <w:rPr>
          <w:rFonts w:ascii="Times New Roman" w:hAnsi="Times New Roman" w:cs="Times New Roman"/>
          <w:sz w:val="24"/>
          <w:szCs w:val="24"/>
          <w:shd w:val="clear" w:color="auto" w:fill="FFFFFF"/>
        </w:rPr>
        <w:t>)</w:t>
      </w:r>
      <w:r w:rsidRPr="00F36A62">
        <w:rPr>
          <w:rFonts w:ascii="Times New Roman" w:hAnsi="Times New Roman" w:cs="Times New Roman"/>
          <w:sz w:val="24"/>
          <w:szCs w:val="24"/>
          <w:shd w:val="clear" w:color="auto" w:fill="FFFFFF"/>
          <w:vertAlign w:val="superscript"/>
        </w:rPr>
        <w:t>2</w:t>
      </w:r>
    </w:p>
    <w:p w14:paraId="74928252" w14:textId="77777777" w:rsidR="00387F5C" w:rsidRPr="00F36A62" w:rsidRDefault="00387F5C" w:rsidP="00387F5C">
      <w:pPr>
        <w:spacing w:line="360" w:lineRule="auto"/>
        <w:jc w:val="both"/>
        <w:rPr>
          <w:rFonts w:ascii="Times New Roman" w:eastAsiaTheme="minorEastAsia" w:hAnsi="Times New Roman" w:cs="Times New Roman"/>
          <w:sz w:val="24"/>
          <w:szCs w:val="24"/>
        </w:rPr>
      </w:pPr>
      <w:r w:rsidRPr="00F36A62">
        <w:rPr>
          <w:rFonts w:ascii="Times New Roman" w:eastAsiaTheme="minorEastAsia" w:hAnsi="Times New Roman" w:cs="Times New Roman"/>
          <w:sz w:val="24"/>
          <w:szCs w:val="24"/>
        </w:rPr>
        <w:lastRenderedPageBreak/>
        <w:t>The smaller the value of R</w:t>
      </w:r>
      <w:r w:rsidRPr="00F36A62">
        <w:rPr>
          <w:rFonts w:ascii="Times New Roman" w:eastAsiaTheme="minorEastAsia" w:hAnsi="Times New Roman" w:cs="Times New Roman"/>
          <w:sz w:val="24"/>
          <w:szCs w:val="24"/>
          <w:vertAlign w:val="subscript"/>
        </w:rPr>
        <w:t>a</w:t>
      </w:r>
      <w:r w:rsidRPr="00F36A62">
        <w:rPr>
          <w:rFonts w:ascii="Times New Roman" w:eastAsiaTheme="minorEastAsia" w:hAnsi="Times New Roman" w:cs="Times New Roman"/>
          <w:sz w:val="24"/>
          <w:szCs w:val="24"/>
        </w:rPr>
        <w:t>, the solvents are more likely to dissolve into each other. The preferred quantity to define the solubility is termed relative energy density (RED= R</w:t>
      </w:r>
      <w:r w:rsidRPr="00F36A62">
        <w:rPr>
          <w:rFonts w:ascii="Times New Roman" w:eastAsiaTheme="minorEastAsia" w:hAnsi="Times New Roman" w:cs="Times New Roman"/>
          <w:sz w:val="24"/>
          <w:szCs w:val="24"/>
          <w:vertAlign w:val="subscript"/>
        </w:rPr>
        <w:t>a</w:t>
      </w:r>
      <w:r w:rsidRPr="00F36A62">
        <w:rPr>
          <w:rFonts w:ascii="Times New Roman" w:eastAsiaTheme="minorEastAsia" w:hAnsi="Times New Roman" w:cs="Times New Roman"/>
          <w:sz w:val="24"/>
          <w:szCs w:val="24"/>
        </w:rPr>
        <w:t xml:space="preserve"> /R</w:t>
      </w:r>
      <w:r w:rsidRPr="00F36A62">
        <w:rPr>
          <w:rFonts w:ascii="Times New Roman" w:eastAsiaTheme="minorEastAsia" w:hAnsi="Times New Roman" w:cs="Times New Roman"/>
          <w:sz w:val="24"/>
          <w:szCs w:val="24"/>
          <w:vertAlign w:val="subscript"/>
        </w:rPr>
        <w:t>0</w:t>
      </w:r>
      <w:r w:rsidRPr="00F36A62">
        <w:rPr>
          <w:rFonts w:ascii="Times New Roman" w:eastAsiaTheme="minorEastAsia" w:hAnsi="Times New Roman" w:cs="Times New Roman"/>
          <w:sz w:val="24"/>
          <w:szCs w:val="24"/>
        </w:rPr>
        <w:t>). As the RED value increases the hydrophobicity also increases. Therefore, using the values from SI Table 3, the calculated RED values show that the hydrophobicity of coating materials increases as PVA&lt;SU8&lt;PMMA&lt;PVC.</w:t>
      </w:r>
    </w:p>
    <w:p w14:paraId="081A400E" w14:textId="77777777" w:rsidR="006D1747" w:rsidRPr="00F36A62" w:rsidRDefault="006D1747" w:rsidP="00BE7F2E">
      <w:pPr>
        <w:spacing w:line="360" w:lineRule="auto"/>
        <w:jc w:val="both"/>
        <w:rPr>
          <w:rFonts w:ascii="Times New Roman" w:hAnsi="Times New Roman" w:cs="Times New Roman"/>
          <w:b/>
          <w:bCs/>
          <w:sz w:val="24"/>
          <w:szCs w:val="24"/>
          <w:u w:val="single"/>
          <w:shd w:val="clear" w:color="auto" w:fill="FFFFFF"/>
        </w:rPr>
      </w:pPr>
    </w:p>
    <w:p w14:paraId="6701665F" w14:textId="679886D3" w:rsidR="00BE7F2E" w:rsidRPr="00F36A62" w:rsidRDefault="00427F99" w:rsidP="00BE7F2E">
      <w:pPr>
        <w:spacing w:line="360" w:lineRule="auto"/>
        <w:jc w:val="both"/>
        <w:rPr>
          <w:rFonts w:ascii="Times New Roman" w:hAnsi="Times New Roman" w:cs="Times New Roman"/>
          <w:b/>
          <w:bCs/>
          <w:sz w:val="24"/>
          <w:szCs w:val="24"/>
          <w:u w:val="single"/>
          <w:shd w:val="clear" w:color="auto" w:fill="FFFFFF"/>
        </w:rPr>
      </w:pPr>
      <w:r w:rsidRPr="00F36A62">
        <w:rPr>
          <w:rFonts w:ascii="Times New Roman" w:hAnsi="Times New Roman" w:cs="Times New Roman"/>
          <w:b/>
          <w:bCs/>
          <w:sz w:val="24"/>
          <w:szCs w:val="24"/>
          <w:u w:val="single"/>
          <w:shd w:val="clear" w:color="auto" w:fill="FFFFFF"/>
        </w:rPr>
        <w:t xml:space="preserve">Section </w:t>
      </w:r>
      <w:r w:rsidR="00C87D7C">
        <w:rPr>
          <w:rFonts w:ascii="Times New Roman" w:hAnsi="Times New Roman" w:cs="Times New Roman"/>
          <w:b/>
          <w:bCs/>
          <w:sz w:val="24"/>
          <w:szCs w:val="24"/>
          <w:u w:val="single"/>
          <w:shd w:val="clear" w:color="auto" w:fill="FFFFFF"/>
        </w:rPr>
        <w:t>S</w:t>
      </w:r>
      <w:r w:rsidRPr="00F36A62">
        <w:rPr>
          <w:rFonts w:ascii="Times New Roman" w:hAnsi="Times New Roman" w:cs="Times New Roman"/>
          <w:b/>
          <w:bCs/>
          <w:sz w:val="24"/>
          <w:szCs w:val="24"/>
          <w:u w:val="single"/>
          <w:shd w:val="clear" w:color="auto" w:fill="FFFFFF"/>
        </w:rPr>
        <w:t xml:space="preserve">7: </w:t>
      </w:r>
      <w:r w:rsidR="00BE7F2E" w:rsidRPr="00F36A62">
        <w:rPr>
          <w:rFonts w:ascii="Times New Roman" w:hAnsi="Times New Roman" w:cs="Times New Roman"/>
          <w:b/>
          <w:bCs/>
          <w:sz w:val="24"/>
          <w:szCs w:val="24"/>
          <w:u w:val="single"/>
          <w:shd w:val="clear" w:color="auto" w:fill="FFFFFF"/>
        </w:rPr>
        <w:t xml:space="preserve">Transient of </w:t>
      </w:r>
      <w:r w:rsidR="006D1747" w:rsidRPr="00F36A62">
        <w:rPr>
          <w:rFonts w:ascii="Times New Roman" w:hAnsi="Times New Roman" w:cs="Times New Roman"/>
          <w:b/>
          <w:bCs/>
          <w:sz w:val="24"/>
          <w:szCs w:val="24"/>
          <w:u w:val="single"/>
          <w:shd w:val="clear" w:color="auto" w:fill="FFFFFF"/>
        </w:rPr>
        <w:t>P</w:t>
      </w:r>
      <w:r w:rsidR="00BE7F2E" w:rsidRPr="00F36A62">
        <w:rPr>
          <w:rFonts w:ascii="Times New Roman" w:hAnsi="Times New Roman" w:cs="Times New Roman"/>
          <w:b/>
          <w:bCs/>
          <w:sz w:val="24"/>
          <w:szCs w:val="24"/>
          <w:u w:val="single"/>
          <w:shd w:val="clear" w:color="auto" w:fill="FFFFFF"/>
        </w:rPr>
        <w:t xml:space="preserve">olymer </w:t>
      </w:r>
      <w:r w:rsidR="006D1747" w:rsidRPr="00F36A62">
        <w:rPr>
          <w:rFonts w:ascii="Times New Roman" w:hAnsi="Times New Roman" w:cs="Times New Roman"/>
          <w:b/>
          <w:bCs/>
          <w:sz w:val="24"/>
          <w:szCs w:val="24"/>
          <w:u w:val="single"/>
          <w:shd w:val="clear" w:color="auto" w:fill="FFFFFF"/>
        </w:rPr>
        <w:t>M</w:t>
      </w:r>
      <w:r w:rsidR="00BE7F2E" w:rsidRPr="00F36A62">
        <w:rPr>
          <w:rFonts w:ascii="Times New Roman" w:hAnsi="Times New Roman" w:cs="Times New Roman"/>
          <w:b/>
          <w:bCs/>
          <w:sz w:val="24"/>
          <w:szCs w:val="24"/>
          <w:u w:val="single"/>
          <w:shd w:val="clear" w:color="auto" w:fill="FFFFFF"/>
        </w:rPr>
        <w:t xml:space="preserve">ediated </w:t>
      </w:r>
      <w:r w:rsidR="006D1747" w:rsidRPr="00F36A62">
        <w:rPr>
          <w:rFonts w:ascii="Times New Roman" w:hAnsi="Times New Roman" w:cs="Times New Roman"/>
          <w:b/>
          <w:bCs/>
          <w:sz w:val="24"/>
          <w:szCs w:val="24"/>
          <w:u w:val="single"/>
          <w:shd w:val="clear" w:color="auto" w:fill="FFFFFF"/>
        </w:rPr>
        <w:t>T</w:t>
      </w:r>
      <w:r w:rsidR="00BE7F2E" w:rsidRPr="00F36A62">
        <w:rPr>
          <w:rFonts w:ascii="Times New Roman" w:hAnsi="Times New Roman" w:cs="Times New Roman"/>
          <w:b/>
          <w:bCs/>
          <w:sz w:val="24"/>
          <w:szCs w:val="24"/>
          <w:u w:val="single"/>
          <w:shd w:val="clear" w:color="auto" w:fill="FFFFFF"/>
        </w:rPr>
        <w:t xml:space="preserve">ransport vs </w:t>
      </w:r>
      <w:r w:rsidR="006D1747" w:rsidRPr="00F36A62">
        <w:rPr>
          <w:rFonts w:ascii="Times New Roman" w:hAnsi="Times New Roman" w:cs="Times New Roman"/>
          <w:b/>
          <w:bCs/>
          <w:sz w:val="24"/>
          <w:szCs w:val="24"/>
          <w:u w:val="single"/>
          <w:shd w:val="clear" w:color="auto" w:fill="FFFFFF"/>
        </w:rPr>
        <w:t>D</w:t>
      </w:r>
      <w:r w:rsidR="00BE7F2E" w:rsidRPr="00F36A62">
        <w:rPr>
          <w:rFonts w:ascii="Times New Roman" w:hAnsi="Times New Roman" w:cs="Times New Roman"/>
          <w:b/>
          <w:bCs/>
          <w:sz w:val="24"/>
          <w:szCs w:val="24"/>
          <w:u w:val="single"/>
          <w:shd w:val="clear" w:color="auto" w:fill="FFFFFF"/>
        </w:rPr>
        <w:t xml:space="preserve">ewetted </w:t>
      </w:r>
      <w:r w:rsidR="006D1747" w:rsidRPr="00F36A62">
        <w:rPr>
          <w:rFonts w:ascii="Times New Roman" w:hAnsi="Times New Roman" w:cs="Times New Roman"/>
          <w:b/>
          <w:bCs/>
          <w:sz w:val="24"/>
          <w:szCs w:val="24"/>
          <w:u w:val="single"/>
          <w:shd w:val="clear" w:color="auto" w:fill="FFFFFF"/>
        </w:rPr>
        <w:t>F</w:t>
      </w:r>
      <w:r w:rsidR="00BE7F2E" w:rsidRPr="00F36A62">
        <w:rPr>
          <w:rFonts w:ascii="Times New Roman" w:hAnsi="Times New Roman" w:cs="Times New Roman"/>
          <w:b/>
          <w:bCs/>
          <w:sz w:val="24"/>
          <w:szCs w:val="24"/>
          <w:u w:val="single"/>
          <w:shd w:val="clear" w:color="auto" w:fill="FFFFFF"/>
        </w:rPr>
        <w:t>ilm</w:t>
      </w:r>
      <w:r w:rsidR="006D1747" w:rsidRPr="00F36A62">
        <w:rPr>
          <w:rFonts w:ascii="Times New Roman" w:hAnsi="Times New Roman" w:cs="Times New Roman"/>
          <w:b/>
          <w:bCs/>
          <w:sz w:val="24"/>
          <w:szCs w:val="24"/>
          <w:u w:val="single"/>
          <w:shd w:val="clear" w:color="auto" w:fill="FFFFFF"/>
        </w:rPr>
        <w:t>s</w:t>
      </w:r>
      <w:r w:rsidR="00BE7F2E" w:rsidRPr="00F36A62">
        <w:rPr>
          <w:rFonts w:ascii="Times New Roman" w:hAnsi="Times New Roman" w:cs="Times New Roman"/>
          <w:b/>
          <w:bCs/>
          <w:sz w:val="24"/>
          <w:szCs w:val="24"/>
          <w:u w:val="single"/>
          <w:shd w:val="clear" w:color="auto" w:fill="FFFFFF"/>
        </w:rPr>
        <w:t>:</w:t>
      </w:r>
    </w:p>
    <w:p w14:paraId="3DD947BF" w14:textId="77777777" w:rsidR="00BE7F2E" w:rsidRPr="00F36A62" w:rsidRDefault="00BE7F2E" w:rsidP="00BE7F2E">
      <w:pPr>
        <w:keepNext/>
        <w:spacing w:line="360" w:lineRule="auto"/>
        <w:jc w:val="center"/>
        <w:rPr>
          <w:rFonts w:ascii="Times New Roman" w:hAnsi="Times New Roman" w:cs="Times New Roman"/>
          <w:sz w:val="24"/>
          <w:szCs w:val="24"/>
        </w:rPr>
      </w:pPr>
      <w:r w:rsidRPr="00F36A62">
        <w:rPr>
          <w:rFonts w:ascii="Times New Roman" w:hAnsi="Times New Roman" w:cs="Times New Roman"/>
          <w:b/>
          <w:bCs/>
          <w:noProof/>
          <w:sz w:val="24"/>
          <w:szCs w:val="24"/>
          <w:shd w:val="clear" w:color="auto" w:fill="FFFFFF"/>
        </w:rPr>
        <w:drawing>
          <wp:inline distT="0" distB="0" distL="0" distR="0" wp14:anchorId="003CAD17" wp14:editId="32C8F47E">
            <wp:extent cx="5815965" cy="2402205"/>
            <wp:effectExtent l="0" t="0" r="0" b="0"/>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15965" cy="2402205"/>
                    </a:xfrm>
                    <a:prstGeom prst="rect">
                      <a:avLst/>
                    </a:prstGeom>
                    <a:noFill/>
                  </pic:spPr>
                </pic:pic>
              </a:graphicData>
            </a:graphic>
          </wp:inline>
        </w:drawing>
      </w:r>
    </w:p>
    <w:p w14:paraId="3BC14339" w14:textId="400A474C" w:rsidR="00BE7F2E" w:rsidRPr="00F36A62" w:rsidRDefault="00BE7F2E" w:rsidP="009D5449">
      <w:pPr>
        <w:pStyle w:val="Caption"/>
        <w:rPr>
          <w:rFonts w:ascii="Times New Roman" w:hAnsi="Times New Roman" w:cs="Times New Roman"/>
          <w:color w:val="auto"/>
          <w:sz w:val="24"/>
          <w:szCs w:val="24"/>
        </w:rPr>
      </w:pPr>
      <w:bookmarkStart w:id="15" w:name="_Ref106801819"/>
      <w:r w:rsidRPr="00F36A62">
        <w:rPr>
          <w:rFonts w:ascii="Times New Roman" w:hAnsi="Times New Roman" w:cs="Times New Roman"/>
          <w:i w:val="0"/>
          <w:iCs w:val="0"/>
          <w:color w:val="auto"/>
          <w:sz w:val="24"/>
          <w:szCs w:val="24"/>
        </w:rPr>
        <w:t>Fig</w:t>
      </w:r>
      <w:r w:rsidR="001B12A1">
        <w:rPr>
          <w:rFonts w:ascii="Times New Roman" w:hAnsi="Times New Roman" w:cs="Times New Roman"/>
          <w:i w:val="0"/>
          <w:iCs w:val="0"/>
          <w:color w:val="auto"/>
          <w:sz w:val="24"/>
          <w:szCs w:val="24"/>
        </w:rPr>
        <w:t>.</w:t>
      </w:r>
      <w:r w:rsidRPr="00F36A62">
        <w:rPr>
          <w:rFonts w:ascii="Times New Roman" w:hAnsi="Times New Roman" w:cs="Times New Roman"/>
          <w:i w:val="0"/>
          <w:iCs w:val="0"/>
          <w:color w:val="auto"/>
          <w:sz w:val="24"/>
          <w:szCs w:val="24"/>
        </w:rPr>
        <w:t xml:space="preserve"> </w:t>
      </w:r>
      <w:r w:rsidR="001B12A1">
        <w:rPr>
          <w:rFonts w:ascii="Times New Roman" w:hAnsi="Times New Roman" w:cs="Times New Roman"/>
          <w:i w:val="0"/>
          <w:iCs w:val="0"/>
          <w:color w:val="auto"/>
          <w:sz w:val="24"/>
          <w:szCs w:val="24"/>
        </w:rPr>
        <w:t>S</w:t>
      </w:r>
      <w:bookmarkEnd w:id="15"/>
      <w:r w:rsidR="001B12A1">
        <w:rPr>
          <w:rFonts w:ascii="Times New Roman" w:hAnsi="Times New Roman" w:cs="Times New Roman"/>
          <w:i w:val="0"/>
          <w:iCs w:val="0"/>
          <w:color w:val="auto"/>
          <w:sz w:val="24"/>
          <w:szCs w:val="24"/>
        </w:rPr>
        <w:t>8</w:t>
      </w:r>
      <w:r w:rsidRPr="00F36A62">
        <w:rPr>
          <w:rFonts w:ascii="Times New Roman" w:hAnsi="Times New Roman" w:cs="Times New Roman"/>
          <w:i w:val="0"/>
          <w:iCs w:val="0"/>
          <w:color w:val="auto"/>
          <w:sz w:val="24"/>
          <w:szCs w:val="24"/>
        </w:rPr>
        <w:t xml:space="preserve">: </w:t>
      </w:r>
      <w:r w:rsidR="006D1747" w:rsidRPr="003F74F5">
        <w:rPr>
          <w:rFonts w:ascii="Times New Roman" w:hAnsi="Times New Roman" w:cs="Times New Roman"/>
          <w:b/>
          <w:bCs/>
          <w:i w:val="0"/>
          <w:iCs w:val="0"/>
          <w:color w:val="auto"/>
          <w:sz w:val="24"/>
          <w:szCs w:val="24"/>
        </w:rPr>
        <w:t>Comparison between</w:t>
      </w:r>
      <w:r w:rsidR="00A47808" w:rsidRPr="003F74F5">
        <w:rPr>
          <w:rFonts w:ascii="Times New Roman" w:hAnsi="Times New Roman" w:cs="Times New Roman"/>
          <w:b/>
          <w:bCs/>
          <w:i w:val="0"/>
          <w:iCs w:val="0"/>
          <w:color w:val="auto"/>
          <w:sz w:val="24"/>
          <w:szCs w:val="24"/>
        </w:rPr>
        <w:t xml:space="preserve"> </w:t>
      </w:r>
      <w:r w:rsidR="003F74F5">
        <w:rPr>
          <w:rFonts w:ascii="Times New Roman" w:hAnsi="Times New Roman" w:cs="Times New Roman"/>
          <w:b/>
          <w:bCs/>
          <w:i w:val="0"/>
          <w:iCs w:val="0"/>
          <w:color w:val="auto"/>
          <w:sz w:val="24"/>
          <w:szCs w:val="24"/>
        </w:rPr>
        <w:t>transients of N</w:t>
      </w:r>
      <w:r w:rsidR="00A47808" w:rsidRPr="003F74F5">
        <w:rPr>
          <w:rFonts w:ascii="Times New Roman" w:hAnsi="Times New Roman" w:cs="Times New Roman"/>
          <w:b/>
          <w:bCs/>
          <w:i w:val="0"/>
          <w:iCs w:val="0"/>
          <w:color w:val="auto"/>
          <w:sz w:val="24"/>
          <w:szCs w:val="24"/>
        </w:rPr>
        <w:t>on</w:t>
      </w:r>
      <w:r w:rsidR="003F74F5">
        <w:rPr>
          <w:rFonts w:ascii="Times New Roman" w:hAnsi="Times New Roman" w:cs="Times New Roman"/>
          <w:b/>
          <w:bCs/>
          <w:i w:val="0"/>
          <w:iCs w:val="0"/>
          <w:color w:val="auto"/>
          <w:sz w:val="24"/>
          <w:szCs w:val="24"/>
        </w:rPr>
        <w:t>-</w:t>
      </w:r>
      <w:r w:rsidR="00A47808" w:rsidRPr="003F74F5">
        <w:rPr>
          <w:rFonts w:ascii="Times New Roman" w:hAnsi="Times New Roman" w:cs="Times New Roman"/>
          <w:b/>
          <w:bCs/>
          <w:i w:val="0"/>
          <w:iCs w:val="0"/>
          <w:color w:val="auto"/>
          <w:sz w:val="24"/>
          <w:szCs w:val="24"/>
        </w:rPr>
        <w:t xml:space="preserve">dewetted and </w:t>
      </w:r>
      <w:proofErr w:type="spellStart"/>
      <w:r w:rsidR="003F74F5">
        <w:rPr>
          <w:rFonts w:ascii="Times New Roman" w:hAnsi="Times New Roman" w:cs="Times New Roman"/>
          <w:b/>
          <w:bCs/>
          <w:i w:val="0"/>
          <w:iCs w:val="0"/>
          <w:color w:val="auto"/>
          <w:sz w:val="24"/>
          <w:szCs w:val="24"/>
        </w:rPr>
        <w:t>D</w:t>
      </w:r>
      <w:r w:rsidR="00A47808" w:rsidRPr="003F74F5">
        <w:rPr>
          <w:rFonts w:ascii="Times New Roman" w:hAnsi="Times New Roman" w:cs="Times New Roman"/>
          <w:b/>
          <w:bCs/>
          <w:i w:val="0"/>
          <w:iCs w:val="0"/>
          <w:color w:val="auto"/>
          <w:sz w:val="24"/>
          <w:szCs w:val="24"/>
        </w:rPr>
        <w:t>eweeted</w:t>
      </w:r>
      <w:proofErr w:type="spellEnd"/>
      <w:r w:rsidR="00A47808" w:rsidRPr="003F74F5">
        <w:rPr>
          <w:rFonts w:ascii="Times New Roman" w:hAnsi="Times New Roman" w:cs="Times New Roman"/>
          <w:b/>
          <w:bCs/>
          <w:i w:val="0"/>
          <w:iCs w:val="0"/>
          <w:color w:val="auto"/>
          <w:sz w:val="24"/>
          <w:szCs w:val="24"/>
        </w:rPr>
        <w:t xml:space="preserve"> </w:t>
      </w:r>
      <w:r w:rsidR="003F74F5">
        <w:rPr>
          <w:rFonts w:ascii="Times New Roman" w:hAnsi="Times New Roman" w:cs="Times New Roman"/>
          <w:b/>
          <w:bCs/>
          <w:i w:val="0"/>
          <w:iCs w:val="0"/>
          <w:color w:val="auto"/>
          <w:sz w:val="24"/>
          <w:szCs w:val="24"/>
        </w:rPr>
        <w:t>Film</w:t>
      </w:r>
      <w:r w:rsidR="00A47808" w:rsidRPr="00F36A62">
        <w:rPr>
          <w:rFonts w:ascii="Times New Roman" w:hAnsi="Times New Roman" w:cs="Times New Roman"/>
          <w:i w:val="0"/>
          <w:iCs w:val="0"/>
          <w:color w:val="auto"/>
          <w:sz w:val="24"/>
          <w:szCs w:val="24"/>
        </w:rPr>
        <w:t>:</w:t>
      </w:r>
      <w:r w:rsidR="006D1747" w:rsidRPr="00F36A62">
        <w:rPr>
          <w:rFonts w:ascii="Times New Roman" w:hAnsi="Times New Roman" w:cs="Times New Roman"/>
          <w:i w:val="0"/>
          <w:iCs w:val="0"/>
          <w:color w:val="auto"/>
          <w:sz w:val="24"/>
          <w:szCs w:val="24"/>
        </w:rPr>
        <w:t xml:space="preserve"> </w:t>
      </w:r>
      <w:r w:rsidRPr="00F36A62">
        <w:rPr>
          <w:rFonts w:ascii="Times New Roman" w:hAnsi="Times New Roman" w:cs="Times New Roman"/>
          <w:i w:val="0"/>
          <w:iCs w:val="0"/>
          <w:color w:val="auto"/>
          <w:sz w:val="24"/>
          <w:szCs w:val="24"/>
        </w:rPr>
        <w:t>The transient of dedoping cycles when the film is a) not dewetted and b) dewetted.</w:t>
      </w:r>
    </w:p>
    <w:p w14:paraId="0007F9DE" w14:textId="77777777" w:rsidR="006D1747" w:rsidRPr="00F36A62" w:rsidRDefault="006D1747" w:rsidP="006D1747">
      <w:pPr>
        <w:pStyle w:val="Caption"/>
        <w:jc w:val="both"/>
        <w:rPr>
          <w:rFonts w:ascii="Times New Roman" w:hAnsi="Times New Roman" w:cs="Times New Roman"/>
          <w:b/>
          <w:bCs/>
          <w:i w:val="0"/>
          <w:iCs w:val="0"/>
          <w:color w:val="auto"/>
          <w:sz w:val="24"/>
          <w:szCs w:val="24"/>
          <w:u w:val="single"/>
          <w:shd w:val="clear" w:color="auto" w:fill="FFFFFF"/>
        </w:rPr>
      </w:pPr>
    </w:p>
    <w:p w14:paraId="79D8A372" w14:textId="2DAB6668" w:rsidR="006D1747" w:rsidRPr="00F36A62" w:rsidRDefault="006D1747" w:rsidP="006D1747">
      <w:pPr>
        <w:pStyle w:val="Caption"/>
        <w:jc w:val="both"/>
        <w:rPr>
          <w:rFonts w:ascii="Times New Roman" w:hAnsi="Times New Roman" w:cs="Times New Roman"/>
          <w:b/>
          <w:bCs/>
          <w:i w:val="0"/>
          <w:iCs w:val="0"/>
          <w:color w:val="auto"/>
          <w:sz w:val="24"/>
          <w:szCs w:val="24"/>
          <w:u w:val="single"/>
          <w:shd w:val="clear" w:color="auto" w:fill="FFFFFF"/>
        </w:rPr>
      </w:pPr>
      <w:r w:rsidRPr="00F36A62">
        <w:rPr>
          <w:rFonts w:ascii="Times New Roman" w:hAnsi="Times New Roman" w:cs="Times New Roman"/>
          <w:b/>
          <w:bCs/>
          <w:i w:val="0"/>
          <w:iCs w:val="0"/>
          <w:color w:val="auto"/>
          <w:sz w:val="24"/>
          <w:szCs w:val="24"/>
          <w:u w:val="single"/>
          <w:shd w:val="clear" w:color="auto" w:fill="FFFFFF"/>
        </w:rPr>
        <w:t xml:space="preserve">Section </w:t>
      </w:r>
      <w:r w:rsidR="00C87D7C">
        <w:rPr>
          <w:rFonts w:ascii="Times New Roman" w:hAnsi="Times New Roman" w:cs="Times New Roman"/>
          <w:b/>
          <w:bCs/>
          <w:i w:val="0"/>
          <w:iCs w:val="0"/>
          <w:color w:val="auto"/>
          <w:sz w:val="24"/>
          <w:szCs w:val="24"/>
          <w:u w:val="single"/>
          <w:shd w:val="clear" w:color="auto" w:fill="FFFFFF"/>
        </w:rPr>
        <w:t>S</w:t>
      </w:r>
      <w:r w:rsidRPr="00F36A62">
        <w:rPr>
          <w:rFonts w:ascii="Times New Roman" w:hAnsi="Times New Roman" w:cs="Times New Roman"/>
          <w:b/>
          <w:bCs/>
          <w:i w:val="0"/>
          <w:iCs w:val="0"/>
          <w:color w:val="auto"/>
          <w:sz w:val="24"/>
          <w:szCs w:val="24"/>
          <w:u w:val="single"/>
          <w:shd w:val="clear" w:color="auto" w:fill="FFFFFF"/>
        </w:rPr>
        <w:t>8: Swelling Experiment</w:t>
      </w:r>
      <w:r w:rsidR="00A47808" w:rsidRPr="00F36A62">
        <w:rPr>
          <w:rFonts w:ascii="Times New Roman" w:hAnsi="Times New Roman" w:cs="Times New Roman"/>
          <w:b/>
          <w:bCs/>
          <w:i w:val="0"/>
          <w:iCs w:val="0"/>
          <w:color w:val="auto"/>
          <w:sz w:val="24"/>
          <w:szCs w:val="24"/>
          <w:u w:val="single"/>
          <w:shd w:val="clear" w:color="auto" w:fill="FFFFFF"/>
        </w:rPr>
        <w:t>s</w:t>
      </w:r>
      <w:r w:rsidRPr="00F36A62">
        <w:rPr>
          <w:rFonts w:ascii="Times New Roman" w:hAnsi="Times New Roman" w:cs="Times New Roman"/>
          <w:b/>
          <w:bCs/>
          <w:i w:val="0"/>
          <w:iCs w:val="0"/>
          <w:color w:val="auto"/>
          <w:sz w:val="24"/>
          <w:szCs w:val="24"/>
          <w:u w:val="single"/>
          <w:shd w:val="clear" w:color="auto" w:fill="FFFFFF"/>
        </w:rPr>
        <w:t>:</w:t>
      </w:r>
    </w:p>
    <w:p w14:paraId="07034162" w14:textId="77777777" w:rsidR="006D1747" w:rsidRPr="00F36A62" w:rsidRDefault="006D1747" w:rsidP="006D1747">
      <w:pPr>
        <w:spacing w:line="360" w:lineRule="auto"/>
        <w:jc w:val="both"/>
        <w:rPr>
          <w:rFonts w:ascii="Times New Roman" w:hAnsi="Times New Roman" w:cs="Times New Roman"/>
          <w:sz w:val="24"/>
          <w:szCs w:val="24"/>
        </w:rPr>
      </w:pPr>
      <w:r w:rsidRPr="00F36A62">
        <w:rPr>
          <w:rFonts w:ascii="Times New Roman" w:hAnsi="Times New Roman" w:cs="Times New Roman"/>
          <w:sz w:val="24"/>
          <w:szCs w:val="24"/>
        </w:rPr>
        <w:t xml:space="preserve">The high mobility of Na ions in PEDOT:PSS demands investigation for possible mechanism. Dedoping the film makes it hydrated which causes the swelling of the film. However, too much swelling could result in </w:t>
      </w:r>
      <w:proofErr w:type="spellStart"/>
      <w:r w:rsidRPr="00F36A62">
        <w:rPr>
          <w:rFonts w:ascii="Times New Roman" w:hAnsi="Times New Roman" w:cs="Times New Roman"/>
          <w:sz w:val="24"/>
          <w:szCs w:val="24"/>
        </w:rPr>
        <w:t>dewetting</w:t>
      </w:r>
      <w:proofErr w:type="spellEnd"/>
      <w:r w:rsidRPr="00F36A62">
        <w:rPr>
          <w:rFonts w:ascii="Times New Roman" w:hAnsi="Times New Roman" w:cs="Times New Roman"/>
          <w:sz w:val="24"/>
          <w:szCs w:val="24"/>
        </w:rPr>
        <w:t xml:space="preserve"> of the film meaning the encapsulation loses contact with the film. Therefore, the water as well as the ions from the electrolyte rush into the film as soon as the voltage is applied and causing mobility to be very high. </w:t>
      </w:r>
    </w:p>
    <w:p w14:paraId="22EFEE8C" w14:textId="3F76BD26" w:rsidR="006D1747" w:rsidRPr="00F36A62" w:rsidRDefault="006D1747" w:rsidP="006D1747">
      <w:pPr>
        <w:spacing w:line="360" w:lineRule="auto"/>
        <w:jc w:val="both"/>
        <w:rPr>
          <w:rFonts w:ascii="Times New Roman" w:hAnsi="Times New Roman" w:cs="Times New Roman"/>
          <w:sz w:val="24"/>
          <w:szCs w:val="24"/>
        </w:rPr>
      </w:pPr>
      <w:r w:rsidRPr="00F36A62">
        <w:rPr>
          <w:rFonts w:ascii="Times New Roman" w:hAnsi="Times New Roman" w:cs="Times New Roman"/>
          <w:sz w:val="24"/>
          <w:szCs w:val="24"/>
        </w:rPr>
        <w:t xml:space="preserve">Previously published report showed that an </w:t>
      </w:r>
      <w:proofErr w:type="spellStart"/>
      <w:r w:rsidRPr="00F36A62">
        <w:rPr>
          <w:rFonts w:ascii="Times New Roman" w:hAnsi="Times New Roman" w:cs="Times New Roman"/>
          <w:sz w:val="24"/>
          <w:szCs w:val="24"/>
        </w:rPr>
        <w:t>uncrosslinked</w:t>
      </w:r>
      <w:proofErr w:type="spellEnd"/>
      <w:r w:rsidRPr="00F36A62">
        <w:rPr>
          <w:rFonts w:ascii="Times New Roman" w:hAnsi="Times New Roman" w:cs="Times New Roman"/>
          <w:sz w:val="24"/>
          <w:szCs w:val="24"/>
        </w:rPr>
        <w:t xml:space="preserve"> (without GOPS), unwashed film swells around 155% after wetting and a crosslinked film via 1% GOPS swells around 35% </w:t>
      </w:r>
      <w:r w:rsidRPr="00F36A62">
        <w:rPr>
          <w:rFonts w:ascii="Times New Roman" w:hAnsi="Times New Roman" w:cs="Times New Roman"/>
          <w:sz w:val="24"/>
          <w:szCs w:val="24"/>
        </w:rPr>
        <w:fldChar w:fldCharType="begin"/>
      </w:r>
      <w:r w:rsidR="00657F25">
        <w:rPr>
          <w:rFonts w:ascii="Times New Roman" w:hAnsi="Times New Roman" w:cs="Times New Roman"/>
          <w:sz w:val="24"/>
          <w:szCs w:val="24"/>
        </w:rPr>
        <w:instrText xml:space="preserve"> ADDIN ZOTERO_ITEM CSL_CITATION {"citationID":"KgQ7o8bo","properties":{"formattedCitation":"\\super 16\\nosupersub{}","plainCitation":"16","noteIndex":0},"citationItems":[{"id":"tubK7RGe/7gqLJaVs","uris":["http://zotero.org/users/7436350/items/UEWVWIRA"],"itemData":{"id":52,"type":"article-journal","abstract":"Using planar junctions between the conducting polymer PEDOT:PSS and various electrolytes, it is possible to inject common ions and directly observe their transit through the film. The 1D geometry of the experiment allows a straightforward estimate of the ion drift mobilities.","container-title":"Advanced Materials","DOI":"https://doi.org/10.1002/adma.201301240","ISSN":"1521-4095","issue":"32","license":"Copyright © 2013 WILEY‐VCH Verlag GmbH &amp; Co. KGaA, Weinheim","note":"_eprint: https://onlinelibrary.wiley.com/doi/pdf/10.1002/adma.201301240","page":"4488-4493","source":"Wiley Online Library","title":"Direct Measurement of Ion Mobility in a Conducting Polymer","volume":"25","author":[{"family":"Stavrinidou","given":"Eleni"},{"family":"Leleux","given":"Pierre"},{"family":"Rajaona","given":"Harizo"},{"family":"Khodagholy","given":"Dion"},{"family":"Rivnay","given":"Jonathan"},{"family":"Lindau","given":"Manfred"},{"family":"Sanaur","given":"Sébastien"},{"family":"Malliaras","given":"George G."}],"issued":{"date-parts":[["2013"]]}}}],"schema":"https://github.com/citation-style-language/schema/raw/master/csl-citation.json"} </w:instrText>
      </w:r>
      <w:r w:rsidRPr="00F36A62">
        <w:rPr>
          <w:rFonts w:ascii="Times New Roman" w:hAnsi="Times New Roman" w:cs="Times New Roman"/>
          <w:sz w:val="24"/>
          <w:szCs w:val="24"/>
        </w:rPr>
        <w:fldChar w:fldCharType="separate"/>
      </w:r>
      <w:r w:rsidR="00D05B46" w:rsidRPr="00D05B46">
        <w:rPr>
          <w:rFonts w:ascii="Times New Roman" w:hAnsi="Times New Roman" w:cs="Times New Roman"/>
          <w:sz w:val="24"/>
          <w:szCs w:val="24"/>
          <w:vertAlign w:val="superscript"/>
        </w:rPr>
        <w:t>16</w:t>
      </w:r>
      <w:r w:rsidRPr="00F36A62">
        <w:rPr>
          <w:rFonts w:ascii="Times New Roman" w:hAnsi="Times New Roman" w:cs="Times New Roman"/>
          <w:sz w:val="24"/>
          <w:szCs w:val="24"/>
        </w:rPr>
        <w:fldChar w:fldCharType="end"/>
      </w:r>
      <w:r w:rsidRPr="00F36A62">
        <w:rPr>
          <w:rFonts w:ascii="Times New Roman" w:hAnsi="Times New Roman" w:cs="Times New Roman"/>
          <w:sz w:val="24"/>
          <w:szCs w:val="24"/>
        </w:rPr>
        <w:t xml:space="preserve">. All our PEDOT:PSS films are made with 0.14% GOPS. Now, to measure the thickness of the PEDOT:PSS, devices with and without water rinsing using a PVA (most hydrophilic) and PVC </w:t>
      </w:r>
      <w:r w:rsidRPr="00F36A62">
        <w:rPr>
          <w:rFonts w:ascii="Times New Roman" w:hAnsi="Times New Roman" w:cs="Times New Roman"/>
          <w:sz w:val="24"/>
          <w:szCs w:val="24"/>
        </w:rPr>
        <w:lastRenderedPageBreak/>
        <w:t>(most hydrophobic) encapsulation layers are made. VASE measurements are taken on these devices before and after dedoping with NaCl electrolyte via ECMF experiment.</w:t>
      </w:r>
    </w:p>
    <w:p w14:paraId="699F2F33" w14:textId="669E3100" w:rsidR="006D1747" w:rsidRPr="00F36A62" w:rsidRDefault="006D1747" w:rsidP="006D1747">
      <w:pPr>
        <w:spacing w:line="360" w:lineRule="auto"/>
        <w:jc w:val="both"/>
        <w:rPr>
          <w:rFonts w:ascii="Times New Roman" w:hAnsi="Times New Roman" w:cs="Times New Roman"/>
          <w:sz w:val="24"/>
          <w:szCs w:val="24"/>
        </w:rPr>
      </w:pPr>
      <w:r w:rsidRPr="00F36A62">
        <w:rPr>
          <w:rFonts w:ascii="Times New Roman" w:hAnsi="Times New Roman" w:cs="Times New Roman"/>
          <w:sz w:val="24"/>
          <w:szCs w:val="24"/>
        </w:rPr>
        <w:t xml:space="preserve">Because of the presence of the water in the film we cannot use the optical constants of PEDOT-bulk and pure PSS for measuring the thickness of the swelled channel. Therefore, we first model the optical constants for PVA and PVC. To do that we </w:t>
      </w:r>
      <w:proofErr w:type="spellStart"/>
      <w:r w:rsidRPr="00F36A62">
        <w:rPr>
          <w:rFonts w:ascii="Times New Roman" w:hAnsi="Times New Roman" w:cs="Times New Roman"/>
          <w:sz w:val="24"/>
          <w:szCs w:val="24"/>
        </w:rPr>
        <w:t>spincast</w:t>
      </w:r>
      <w:proofErr w:type="spellEnd"/>
      <w:r w:rsidRPr="00F36A62">
        <w:rPr>
          <w:rFonts w:ascii="Times New Roman" w:hAnsi="Times New Roman" w:cs="Times New Roman"/>
          <w:sz w:val="24"/>
          <w:szCs w:val="24"/>
        </w:rPr>
        <w:t xml:space="preserve"> PVA and PVC on native oxide Si wafer and the VASE measurements are</w:t>
      </w:r>
      <w:r w:rsidRPr="00F36A62">
        <w:rPr>
          <w:rFonts w:ascii="Times New Roman" w:hAnsi="Times New Roman" w:cs="Times New Roman"/>
          <w:bCs/>
          <w:sz w:val="24"/>
          <w:szCs w:val="24"/>
          <w:shd w:val="clear" w:color="auto" w:fill="FFFFFF"/>
        </w:rPr>
        <w:t xml:space="preserve"> fitted to a B-Spline</w:t>
      </w:r>
      <w:r w:rsidRPr="00F36A62">
        <w:rPr>
          <w:rFonts w:ascii="Times New Roman" w:hAnsi="Times New Roman" w:cs="Times New Roman"/>
          <w:sz w:val="24"/>
          <w:szCs w:val="24"/>
        </w:rPr>
        <w:t xml:space="preserve">. </w:t>
      </w:r>
    </w:p>
    <w:p w14:paraId="1B7E4401" w14:textId="7F97F6A8" w:rsidR="00A47808" w:rsidRPr="00F36A62" w:rsidRDefault="00AA072B" w:rsidP="00A47808">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0F4B4A78" wp14:editId="6F92CD87">
            <wp:extent cx="5913120" cy="316592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0257" cy="3175097"/>
                    </a:xfrm>
                    <a:prstGeom prst="rect">
                      <a:avLst/>
                    </a:prstGeom>
                    <a:noFill/>
                  </pic:spPr>
                </pic:pic>
              </a:graphicData>
            </a:graphic>
          </wp:inline>
        </w:drawing>
      </w:r>
    </w:p>
    <w:p w14:paraId="72D512C0" w14:textId="4B93BABE" w:rsidR="00A47808" w:rsidRPr="00F36A62" w:rsidRDefault="00A47808" w:rsidP="00A47808">
      <w:pPr>
        <w:pStyle w:val="Caption"/>
        <w:rPr>
          <w:rFonts w:ascii="Times New Roman" w:hAnsi="Times New Roman" w:cs="Times New Roman"/>
          <w:i w:val="0"/>
          <w:iCs w:val="0"/>
          <w:color w:val="auto"/>
          <w:sz w:val="24"/>
          <w:szCs w:val="24"/>
        </w:rPr>
      </w:pPr>
      <w:r w:rsidRPr="00F36A62">
        <w:rPr>
          <w:rFonts w:ascii="Times New Roman" w:hAnsi="Times New Roman" w:cs="Times New Roman"/>
          <w:i w:val="0"/>
          <w:iCs w:val="0"/>
          <w:color w:val="auto"/>
          <w:sz w:val="24"/>
          <w:szCs w:val="24"/>
        </w:rPr>
        <w:t>Fig</w:t>
      </w:r>
      <w:r w:rsidR="001B12A1">
        <w:rPr>
          <w:rFonts w:ascii="Times New Roman" w:hAnsi="Times New Roman" w:cs="Times New Roman"/>
          <w:i w:val="0"/>
          <w:iCs w:val="0"/>
          <w:color w:val="auto"/>
          <w:sz w:val="24"/>
          <w:szCs w:val="24"/>
        </w:rPr>
        <w:t>. S9</w:t>
      </w:r>
      <w:r w:rsidRPr="00F36A62">
        <w:rPr>
          <w:rFonts w:ascii="Times New Roman" w:hAnsi="Times New Roman" w:cs="Times New Roman"/>
          <w:i w:val="0"/>
          <w:iCs w:val="0"/>
          <w:color w:val="auto"/>
          <w:sz w:val="24"/>
          <w:szCs w:val="24"/>
        </w:rPr>
        <w:t>:</w:t>
      </w:r>
      <w:r w:rsidRPr="00F36A62">
        <w:rPr>
          <w:rFonts w:ascii="Times New Roman" w:hAnsi="Times New Roman" w:cs="Times New Roman"/>
          <w:color w:val="auto"/>
          <w:sz w:val="24"/>
          <w:szCs w:val="24"/>
        </w:rPr>
        <w:t xml:space="preserve"> </w:t>
      </w:r>
      <w:r w:rsidR="00AA072B" w:rsidRPr="00AA072B">
        <w:rPr>
          <w:rFonts w:ascii="Times New Roman" w:hAnsi="Times New Roman" w:cs="Times New Roman"/>
          <w:b/>
          <w:bCs/>
          <w:i w:val="0"/>
          <w:iCs w:val="0"/>
          <w:color w:val="auto"/>
          <w:sz w:val="24"/>
          <w:szCs w:val="24"/>
        </w:rPr>
        <w:t>Optical Constants of Encapsulation</w:t>
      </w:r>
      <w:r w:rsidR="00AA072B">
        <w:rPr>
          <w:rFonts w:ascii="Times New Roman" w:hAnsi="Times New Roman" w:cs="Times New Roman"/>
          <w:i w:val="0"/>
          <w:iCs w:val="0"/>
          <w:color w:val="auto"/>
          <w:sz w:val="24"/>
          <w:szCs w:val="24"/>
        </w:rPr>
        <w:t>:</w:t>
      </w:r>
      <w:r w:rsidR="00AA072B" w:rsidRPr="00F36A62">
        <w:rPr>
          <w:rFonts w:ascii="Times New Roman" w:hAnsi="Times New Roman" w:cs="Times New Roman"/>
          <w:i w:val="0"/>
          <w:iCs w:val="0"/>
          <w:color w:val="auto"/>
          <w:sz w:val="24"/>
          <w:szCs w:val="24"/>
        </w:rPr>
        <w:t xml:space="preserve"> VASE</w:t>
      </w:r>
      <w:r w:rsidRPr="00F36A62">
        <w:rPr>
          <w:rFonts w:ascii="Times New Roman" w:hAnsi="Times New Roman" w:cs="Times New Roman"/>
          <w:i w:val="0"/>
          <w:iCs w:val="0"/>
          <w:color w:val="auto"/>
          <w:sz w:val="24"/>
          <w:szCs w:val="24"/>
        </w:rPr>
        <w:t xml:space="preserve"> </w:t>
      </w:r>
      <w:r w:rsidR="00AA072B">
        <w:rPr>
          <w:rFonts w:ascii="Times New Roman" w:hAnsi="Times New Roman" w:cs="Times New Roman"/>
          <w:i w:val="0"/>
          <w:iCs w:val="0"/>
          <w:color w:val="auto"/>
          <w:sz w:val="24"/>
          <w:szCs w:val="24"/>
        </w:rPr>
        <w:t>M</w:t>
      </w:r>
      <w:r w:rsidRPr="00F36A62">
        <w:rPr>
          <w:rFonts w:ascii="Times New Roman" w:hAnsi="Times New Roman" w:cs="Times New Roman"/>
          <w:i w:val="0"/>
          <w:iCs w:val="0"/>
          <w:color w:val="auto"/>
          <w:sz w:val="24"/>
          <w:szCs w:val="24"/>
        </w:rPr>
        <w:t xml:space="preserve">easurement of </w:t>
      </w:r>
      <w:r w:rsidR="00AA072B">
        <w:rPr>
          <w:rFonts w:ascii="Times New Roman" w:hAnsi="Times New Roman" w:cs="Times New Roman"/>
          <w:i w:val="0"/>
          <w:iCs w:val="0"/>
          <w:color w:val="auto"/>
          <w:sz w:val="24"/>
          <w:szCs w:val="24"/>
        </w:rPr>
        <w:t>(A)</w:t>
      </w:r>
      <w:r w:rsidRPr="00F36A62">
        <w:rPr>
          <w:rFonts w:ascii="Times New Roman" w:hAnsi="Times New Roman" w:cs="Times New Roman"/>
          <w:i w:val="0"/>
          <w:iCs w:val="0"/>
          <w:color w:val="auto"/>
          <w:sz w:val="24"/>
          <w:szCs w:val="24"/>
        </w:rPr>
        <w:t xml:space="preserve"> PVA and </w:t>
      </w:r>
      <w:r w:rsidR="00AA072B">
        <w:rPr>
          <w:rFonts w:ascii="Times New Roman" w:hAnsi="Times New Roman" w:cs="Times New Roman"/>
          <w:i w:val="0"/>
          <w:iCs w:val="0"/>
          <w:color w:val="auto"/>
          <w:sz w:val="24"/>
          <w:szCs w:val="24"/>
        </w:rPr>
        <w:t>(B)</w:t>
      </w:r>
      <w:r w:rsidRPr="00F36A62">
        <w:rPr>
          <w:rFonts w:ascii="Times New Roman" w:hAnsi="Times New Roman" w:cs="Times New Roman"/>
          <w:i w:val="0"/>
          <w:iCs w:val="0"/>
          <w:color w:val="auto"/>
          <w:sz w:val="24"/>
          <w:szCs w:val="24"/>
        </w:rPr>
        <w:t xml:space="preserve"> PVC with optical constant in </w:t>
      </w:r>
      <w:r w:rsidR="00AA072B">
        <w:rPr>
          <w:rFonts w:ascii="Times New Roman" w:hAnsi="Times New Roman" w:cs="Times New Roman"/>
          <w:i w:val="0"/>
          <w:iCs w:val="0"/>
          <w:color w:val="auto"/>
          <w:sz w:val="24"/>
          <w:szCs w:val="24"/>
        </w:rPr>
        <w:t>C</w:t>
      </w:r>
      <w:r w:rsidRPr="00F36A62">
        <w:rPr>
          <w:rFonts w:ascii="Times New Roman" w:hAnsi="Times New Roman" w:cs="Times New Roman"/>
          <w:i w:val="0"/>
          <w:iCs w:val="0"/>
          <w:color w:val="auto"/>
          <w:sz w:val="24"/>
          <w:szCs w:val="24"/>
        </w:rPr>
        <w:t xml:space="preserve"> and </w:t>
      </w:r>
      <w:r w:rsidR="00AA072B">
        <w:rPr>
          <w:rFonts w:ascii="Times New Roman" w:hAnsi="Times New Roman" w:cs="Times New Roman"/>
          <w:i w:val="0"/>
          <w:iCs w:val="0"/>
          <w:color w:val="auto"/>
          <w:sz w:val="24"/>
          <w:szCs w:val="24"/>
        </w:rPr>
        <w:t>D</w:t>
      </w:r>
      <w:r w:rsidRPr="00F36A62">
        <w:rPr>
          <w:rFonts w:ascii="Times New Roman" w:hAnsi="Times New Roman" w:cs="Times New Roman"/>
          <w:i w:val="0"/>
          <w:iCs w:val="0"/>
          <w:color w:val="auto"/>
          <w:sz w:val="24"/>
          <w:szCs w:val="24"/>
        </w:rPr>
        <w:t>, respectively. The thickness of PVA and PVC is 134.07nm (MSE= 2.92) and 101.22nm (MES= 1.92), respectively.</w:t>
      </w:r>
    </w:p>
    <w:p w14:paraId="13C78EAF" w14:textId="77777777" w:rsidR="006D1747" w:rsidRPr="00F36A62" w:rsidRDefault="006D1747" w:rsidP="006D1747">
      <w:pPr>
        <w:spacing w:line="360" w:lineRule="auto"/>
        <w:jc w:val="both"/>
        <w:rPr>
          <w:rFonts w:ascii="Times New Roman" w:hAnsi="Times New Roman" w:cs="Times New Roman"/>
          <w:sz w:val="24"/>
          <w:szCs w:val="24"/>
        </w:rPr>
      </w:pPr>
      <w:r w:rsidRPr="00F36A62">
        <w:rPr>
          <w:rFonts w:ascii="Times New Roman" w:hAnsi="Times New Roman" w:cs="Times New Roman"/>
          <w:sz w:val="24"/>
          <w:szCs w:val="24"/>
        </w:rPr>
        <w:t>To measure the thickness of the swelled film a uniaxial B-Spline model is used with the optical constant of PVA or PVC atop. The thickness of the encapsulation layer and the channel are open to vary. Some of the example graphs are shown below with the optical constants from the PVA coated device:</w:t>
      </w:r>
    </w:p>
    <w:p w14:paraId="69B98F69" w14:textId="77777777" w:rsidR="006D1747" w:rsidRPr="00F36A62" w:rsidRDefault="006D1747" w:rsidP="006D1747">
      <w:pPr>
        <w:spacing w:line="360" w:lineRule="auto"/>
        <w:jc w:val="both"/>
        <w:rPr>
          <w:rFonts w:ascii="Times New Roman" w:hAnsi="Times New Roman" w:cs="Times New Roman"/>
          <w:sz w:val="24"/>
          <w:szCs w:val="24"/>
        </w:rPr>
      </w:pPr>
    </w:p>
    <w:p w14:paraId="0EBFB190" w14:textId="77777777" w:rsidR="006D1747" w:rsidRPr="00F36A62" w:rsidRDefault="006D1747" w:rsidP="006D1747">
      <w:pPr>
        <w:spacing w:line="360" w:lineRule="auto"/>
        <w:jc w:val="both"/>
        <w:rPr>
          <w:rFonts w:ascii="Times New Roman" w:hAnsi="Times New Roman" w:cs="Times New Roman"/>
          <w:sz w:val="24"/>
          <w:szCs w:val="24"/>
        </w:rPr>
      </w:pPr>
    </w:p>
    <w:p w14:paraId="6B0B8739" w14:textId="77777777" w:rsidR="006D1747" w:rsidRPr="00F36A62" w:rsidRDefault="006D1747" w:rsidP="006D1747">
      <w:pPr>
        <w:spacing w:line="360" w:lineRule="auto"/>
        <w:jc w:val="both"/>
        <w:rPr>
          <w:rFonts w:ascii="Times New Roman" w:hAnsi="Times New Roman" w:cs="Times New Roman"/>
          <w:sz w:val="24"/>
          <w:szCs w:val="24"/>
        </w:rPr>
      </w:pPr>
    </w:p>
    <w:p w14:paraId="344F9277" w14:textId="77777777" w:rsidR="006D1747" w:rsidRPr="00F36A62" w:rsidRDefault="006D1747" w:rsidP="006D1747">
      <w:pPr>
        <w:spacing w:line="360" w:lineRule="auto"/>
        <w:jc w:val="both"/>
        <w:rPr>
          <w:rFonts w:ascii="Times New Roman" w:hAnsi="Times New Roman" w:cs="Times New Roman"/>
          <w:sz w:val="24"/>
          <w:szCs w:val="24"/>
        </w:rPr>
      </w:pPr>
    </w:p>
    <w:p w14:paraId="3941F635" w14:textId="4DB3A575" w:rsidR="00A47808" w:rsidRPr="00F36A62" w:rsidRDefault="00B1254A" w:rsidP="00A47808">
      <w:pPr>
        <w:keepNext/>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B8692E6" wp14:editId="13831EC1">
            <wp:extent cx="5985014" cy="3011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99536" cy="3019113"/>
                    </a:xfrm>
                    <a:prstGeom prst="rect">
                      <a:avLst/>
                    </a:prstGeom>
                    <a:noFill/>
                  </pic:spPr>
                </pic:pic>
              </a:graphicData>
            </a:graphic>
          </wp:inline>
        </w:drawing>
      </w:r>
    </w:p>
    <w:p w14:paraId="6BB2A357" w14:textId="5985B4C7" w:rsidR="006D1747" w:rsidRPr="00F36A62" w:rsidRDefault="00A47808" w:rsidP="00A47808">
      <w:pPr>
        <w:pStyle w:val="Caption"/>
        <w:jc w:val="both"/>
        <w:rPr>
          <w:rFonts w:ascii="Times New Roman" w:hAnsi="Times New Roman" w:cs="Times New Roman"/>
          <w:color w:val="auto"/>
          <w:sz w:val="24"/>
          <w:szCs w:val="24"/>
        </w:rPr>
      </w:pPr>
      <w:r w:rsidRPr="00F36A62">
        <w:rPr>
          <w:rFonts w:ascii="Times New Roman" w:hAnsi="Times New Roman" w:cs="Times New Roman"/>
          <w:i w:val="0"/>
          <w:iCs w:val="0"/>
          <w:color w:val="auto"/>
          <w:sz w:val="24"/>
          <w:szCs w:val="24"/>
        </w:rPr>
        <w:t>Fig</w:t>
      </w:r>
      <w:r w:rsidR="001B12A1">
        <w:rPr>
          <w:rFonts w:ascii="Times New Roman" w:hAnsi="Times New Roman" w:cs="Times New Roman"/>
          <w:i w:val="0"/>
          <w:iCs w:val="0"/>
          <w:color w:val="auto"/>
          <w:sz w:val="24"/>
          <w:szCs w:val="24"/>
        </w:rPr>
        <w:t>. S10</w:t>
      </w:r>
      <w:r w:rsidRPr="00F36A62">
        <w:rPr>
          <w:rFonts w:ascii="Times New Roman" w:hAnsi="Times New Roman" w:cs="Times New Roman"/>
          <w:i w:val="0"/>
          <w:iCs w:val="0"/>
          <w:color w:val="auto"/>
          <w:sz w:val="24"/>
          <w:szCs w:val="24"/>
        </w:rPr>
        <w:t>:</w:t>
      </w:r>
      <w:r w:rsidRPr="00F36A62">
        <w:rPr>
          <w:rFonts w:ascii="Times New Roman" w:hAnsi="Times New Roman" w:cs="Times New Roman"/>
          <w:i w:val="0"/>
          <w:iCs w:val="0"/>
          <w:color w:val="auto"/>
          <w:sz w:val="36"/>
          <w:szCs w:val="36"/>
        </w:rPr>
        <w:t xml:space="preserve"> </w:t>
      </w:r>
      <w:r w:rsidR="00AA072B" w:rsidRPr="00AA072B">
        <w:rPr>
          <w:rFonts w:ascii="Times New Roman" w:hAnsi="Times New Roman" w:cs="Times New Roman"/>
          <w:b/>
          <w:bCs/>
          <w:i w:val="0"/>
          <w:iCs w:val="0"/>
          <w:color w:val="auto"/>
          <w:sz w:val="24"/>
          <w:szCs w:val="24"/>
        </w:rPr>
        <w:t xml:space="preserve">Thickness </w:t>
      </w:r>
      <w:r w:rsidR="00AA072B">
        <w:rPr>
          <w:rFonts w:ascii="Times New Roman" w:hAnsi="Times New Roman" w:cs="Times New Roman"/>
          <w:b/>
          <w:bCs/>
          <w:i w:val="0"/>
          <w:iCs w:val="0"/>
          <w:color w:val="auto"/>
          <w:sz w:val="24"/>
          <w:szCs w:val="24"/>
        </w:rPr>
        <w:t>M</w:t>
      </w:r>
      <w:r w:rsidR="00AA072B" w:rsidRPr="00AA072B">
        <w:rPr>
          <w:rFonts w:ascii="Times New Roman" w:hAnsi="Times New Roman" w:cs="Times New Roman"/>
          <w:b/>
          <w:bCs/>
          <w:i w:val="0"/>
          <w:iCs w:val="0"/>
          <w:color w:val="auto"/>
          <w:sz w:val="24"/>
          <w:szCs w:val="24"/>
        </w:rPr>
        <w:t xml:space="preserve">easurements of Swelled </w:t>
      </w:r>
      <w:r w:rsidR="00AA072B">
        <w:rPr>
          <w:rFonts w:ascii="Times New Roman" w:hAnsi="Times New Roman" w:cs="Times New Roman"/>
          <w:b/>
          <w:bCs/>
          <w:i w:val="0"/>
          <w:iCs w:val="0"/>
          <w:color w:val="auto"/>
          <w:sz w:val="24"/>
          <w:szCs w:val="24"/>
        </w:rPr>
        <w:t>F</w:t>
      </w:r>
      <w:r w:rsidR="00AA072B" w:rsidRPr="00AA072B">
        <w:rPr>
          <w:rFonts w:ascii="Times New Roman" w:hAnsi="Times New Roman" w:cs="Times New Roman"/>
          <w:b/>
          <w:bCs/>
          <w:i w:val="0"/>
          <w:iCs w:val="0"/>
          <w:color w:val="auto"/>
          <w:sz w:val="24"/>
          <w:szCs w:val="24"/>
        </w:rPr>
        <w:t xml:space="preserve">ilm: </w:t>
      </w:r>
      <w:r w:rsidRPr="00F36A62">
        <w:rPr>
          <w:rFonts w:ascii="Times New Roman" w:hAnsi="Times New Roman" w:cs="Times New Roman"/>
          <w:i w:val="0"/>
          <w:iCs w:val="0"/>
          <w:color w:val="auto"/>
          <w:sz w:val="24"/>
          <w:szCs w:val="24"/>
        </w:rPr>
        <w:t xml:space="preserve">The VASE measurements of the film on the PVC coated devices when </w:t>
      </w:r>
      <w:r w:rsidR="00AA072B">
        <w:rPr>
          <w:rFonts w:ascii="Times New Roman" w:hAnsi="Times New Roman" w:cs="Times New Roman"/>
          <w:i w:val="0"/>
          <w:iCs w:val="0"/>
          <w:color w:val="auto"/>
          <w:sz w:val="24"/>
          <w:szCs w:val="24"/>
        </w:rPr>
        <w:t>(A</w:t>
      </w:r>
      <w:r w:rsidRPr="00F36A62">
        <w:rPr>
          <w:rFonts w:ascii="Times New Roman" w:hAnsi="Times New Roman" w:cs="Times New Roman"/>
          <w:i w:val="0"/>
          <w:iCs w:val="0"/>
          <w:color w:val="auto"/>
          <w:sz w:val="24"/>
          <w:szCs w:val="24"/>
        </w:rPr>
        <w:t xml:space="preserve">) dry and </w:t>
      </w:r>
      <w:r w:rsidR="00F2082C">
        <w:rPr>
          <w:rFonts w:ascii="Times New Roman" w:hAnsi="Times New Roman" w:cs="Times New Roman"/>
          <w:i w:val="0"/>
          <w:iCs w:val="0"/>
          <w:color w:val="auto"/>
          <w:sz w:val="24"/>
          <w:szCs w:val="24"/>
        </w:rPr>
        <w:t>(</w:t>
      </w:r>
      <w:r w:rsidR="00AB5CF0">
        <w:rPr>
          <w:rFonts w:ascii="Times New Roman" w:hAnsi="Times New Roman" w:cs="Times New Roman"/>
          <w:i w:val="0"/>
          <w:iCs w:val="0"/>
          <w:color w:val="auto"/>
          <w:sz w:val="24"/>
          <w:szCs w:val="24"/>
        </w:rPr>
        <w:t>B</w:t>
      </w:r>
      <w:r w:rsidRPr="00F36A62">
        <w:rPr>
          <w:rFonts w:ascii="Times New Roman" w:hAnsi="Times New Roman" w:cs="Times New Roman"/>
          <w:i w:val="0"/>
          <w:iCs w:val="0"/>
          <w:color w:val="auto"/>
          <w:sz w:val="24"/>
          <w:szCs w:val="24"/>
        </w:rPr>
        <w:t xml:space="preserve">) swelled with PSS, </w:t>
      </w:r>
      <w:r w:rsidR="00F2082C">
        <w:rPr>
          <w:rFonts w:ascii="Times New Roman" w:hAnsi="Times New Roman" w:cs="Times New Roman"/>
          <w:i w:val="0"/>
          <w:iCs w:val="0"/>
          <w:color w:val="auto"/>
          <w:sz w:val="24"/>
          <w:szCs w:val="24"/>
        </w:rPr>
        <w:t>(</w:t>
      </w:r>
      <w:r w:rsidR="00AB5CF0">
        <w:rPr>
          <w:rFonts w:ascii="Times New Roman" w:hAnsi="Times New Roman" w:cs="Times New Roman"/>
          <w:i w:val="0"/>
          <w:iCs w:val="0"/>
          <w:color w:val="auto"/>
          <w:sz w:val="24"/>
          <w:szCs w:val="24"/>
        </w:rPr>
        <w:t>C</w:t>
      </w:r>
      <w:r w:rsidRPr="00F36A62">
        <w:rPr>
          <w:rFonts w:ascii="Times New Roman" w:hAnsi="Times New Roman" w:cs="Times New Roman"/>
          <w:i w:val="0"/>
          <w:iCs w:val="0"/>
          <w:color w:val="auto"/>
          <w:sz w:val="24"/>
          <w:szCs w:val="24"/>
        </w:rPr>
        <w:t xml:space="preserve">) dry and </w:t>
      </w:r>
      <w:r w:rsidR="00F2082C">
        <w:rPr>
          <w:rFonts w:ascii="Times New Roman" w:hAnsi="Times New Roman" w:cs="Times New Roman"/>
          <w:i w:val="0"/>
          <w:iCs w:val="0"/>
          <w:color w:val="auto"/>
          <w:sz w:val="24"/>
          <w:szCs w:val="24"/>
        </w:rPr>
        <w:t>(</w:t>
      </w:r>
      <w:r w:rsidR="00AB5CF0">
        <w:rPr>
          <w:rFonts w:ascii="Times New Roman" w:hAnsi="Times New Roman" w:cs="Times New Roman"/>
          <w:i w:val="0"/>
          <w:iCs w:val="0"/>
          <w:color w:val="auto"/>
          <w:sz w:val="24"/>
          <w:szCs w:val="24"/>
        </w:rPr>
        <w:t>D</w:t>
      </w:r>
      <w:r w:rsidRPr="00F36A62">
        <w:rPr>
          <w:rFonts w:ascii="Times New Roman" w:hAnsi="Times New Roman" w:cs="Times New Roman"/>
          <w:i w:val="0"/>
          <w:iCs w:val="0"/>
          <w:color w:val="auto"/>
          <w:sz w:val="24"/>
          <w:szCs w:val="24"/>
        </w:rPr>
        <w:t>) wet without PSS present in the device on glass substrate.</w:t>
      </w:r>
      <w:r w:rsidR="00F2082C">
        <w:rPr>
          <w:rFonts w:ascii="Times New Roman" w:hAnsi="Times New Roman" w:cs="Times New Roman"/>
          <w:i w:val="0"/>
          <w:iCs w:val="0"/>
          <w:color w:val="auto"/>
          <w:sz w:val="24"/>
          <w:szCs w:val="24"/>
        </w:rPr>
        <w:t xml:space="preserve"> </w:t>
      </w:r>
      <w:r w:rsidRPr="00F36A62">
        <w:rPr>
          <w:rFonts w:ascii="Times New Roman" w:hAnsi="Times New Roman" w:cs="Times New Roman"/>
          <w:i w:val="0"/>
          <w:iCs w:val="0"/>
          <w:color w:val="auto"/>
          <w:sz w:val="24"/>
          <w:szCs w:val="24"/>
        </w:rPr>
        <w:t xml:space="preserve">All </w:t>
      </w:r>
      <w:r w:rsidR="00AB5CF0">
        <w:rPr>
          <w:rFonts w:ascii="Times New Roman" w:hAnsi="Times New Roman" w:cs="Times New Roman"/>
          <w:i w:val="0"/>
          <w:iCs w:val="0"/>
          <w:color w:val="auto"/>
          <w:sz w:val="24"/>
          <w:szCs w:val="24"/>
        </w:rPr>
        <w:t xml:space="preserve">fitting </w:t>
      </w:r>
      <w:r w:rsidRPr="00F36A62">
        <w:rPr>
          <w:rFonts w:ascii="Times New Roman" w:hAnsi="Times New Roman" w:cs="Times New Roman"/>
          <w:i w:val="0"/>
          <w:iCs w:val="0"/>
          <w:color w:val="auto"/>
          <w:sz w:val="24"/>
          <w:szCs w:val="24"/>
        </w:rPr>
        <w:t>parameters are shown in</w:t>
      </w:r>
      <w:r w:rsidR="00F2082C">
        <w:rPr>
          <w:rFonts w:ascii="Times New Roman" w:hAnsi="Times New Roman" w:cs="Times New Roman"/>
          <w:i w:val="0"/>
          <w:iCs w:val="0"/>
          <w:color w:val="auto"/>
          <w:sz w:val="24"/>
          <w:szCs w:val="24"/>
        </w:rPr>
        <w:t xml:space="preserve"> </w:t>
      </w:r>
      <w:r w:rsidR="00F2082C" w:rsidRPr="00F2082C">
        <w:rPr>
          <w:rFonts w:ascii="Times New Roman" w:hAnsi="Times New Roman" w:cs="Times New Roman"/>
          <w:b/>
          <w:bCs/>
          <w:i w:val="0"/>
          <w:iCs w:val="0"/>
          <w:color w:val="auto"/>
          <w:sz w:val="24"/>
          <w:szCs w:val="24"/>
        </w:rPr>
        <w:t xml:space="preserve">Table </w:t>
      </w:r>
      <w:r w:rsidR="00B75ADA">
        <w:rPr>
          <w:rFonts w:ascii="Times New Roman" w:hAnsi="Times New Roman" w:cs="Times New Roman"/>
          <w:b/>
          <w:bCs/>
          <w:i w:val="0"/>
          <w:iCs w:val="0"/>
          <w:color w:val="auto"/>
          <w:sz w:val="24"/>
          <w:szCs w:val="24"/>
        </w:rPr>
        <w:t>S</w:t>
      </w:r>
      <w:r w:rsidR="00F2082C" w:rsidRPr="00F2082C">
        <w:rPr>
          <w:rFonts w:ascii="Times New Roman" w:hAnsi="Times New Roman" w:cs="Times New Roman"/>
          <w:b/>
          <w:bCs/>
          <w:i w:val="0"/>
          <w:iCs w:val="0"/>
          <w:color w:val="auto"/>
          <w:sz w:val="24"/>
          <w:szCs w:val="24"/>
        </w:rPr>
        <w:t>3</w:t>
      </w:r>
      <w:r w:rsidRPr="00F36A62">
        <w:rPr>
          <w:rFonts w:ascii="Times New Roman" w:hAnsi="Times New Roman" w:cs="Times New Roman"/>
          <w:i w:val="0"/>
          <w:iCs w:val="0"/>
          <w:color w:val="auto"/>
          <w:sz w:val="24"/>
          <w:szCs w:val="24"/>
        </w:rPr>
        <w:t>.</w:t>
      </w:r>
    </w:p>
    <w:p w14:paraId="36A40E26" w14:textId="77777777" w:rsidR="006D1747" w:rsidRPr="00F36A62" w:rsidRDefault="006D1747" w:rsidP="006D1747">
      <w:pPr>
        <w:rPr>
          <w:rFonts w:ascii="Times New Roman" w:hAnsi="Times New Roman" w:cs="Times New Roman"/>
          <w:sz w:val="24"/>
          <w:szCs w:val="24"/>
        </w:rPr>
      </w:pPr>
    </w:p>
    <w:p w14:paraId="4EBFAB62" w14:textId="37215F67" w:rsidR="006D1747" w:rsidRPr="00F36A62" w:rsidRDefault="006D1747" w:rsidP="006D1747">
      <w:pPr>
        <w:pStyle w:val="Caption"/>
        <w:keepNext/>
        <w:rPr>
          <w:rFonts w:ascii="Times New Roman" w:hAnsi="Times New Roman" w:cs="Times New Roman"/>
          <w:i w:val="0"/>
          <w:iCs w:val="0"/>
          <w:color w:val="auto"/>
          <w:sz w:val="24"/>
          <w:szCs w:val="24"/>
        </w:rPr>
      </w:pPr>
      <w:bookmarkStart w:id="16" w:name="_Ref104985564"/>
      <w:r w:rsidRPr="00F36A62">
        <w:rPr>
          <w:rFonts w:ascii="Times New Roman" w:hAnsi="Times New Roman" w:cs="Times New Roman"/>
          <w:i w:val="0"/>
          <w:iCs w:val="0"/>
          <w:color w:val="auto"/>
          <w:sz w:val="24"/>
          <w:szCs w:val="24"/>
        </w:rPr>
        <w:t xml:space="preserve">Table </w:t>
      </w:r>
      <w:r w:rsidR="00C87D7C">
        <w:rPr>
          <w:rFonts w:ascii="Times New Roman" w:hAnsi="Times New Roman" w:cs="Times New Roman"/>
          <w:i w:val="0"/>
          <w:iCs w:val="0"/>
          <w:color w:val="auto"/>
          <w:sz w:val="24"/>
          <w:szCs w:val="24"/>
        </w:rPr>
        <w:t>S</w:t>
      </w:r>
      <w:bookmarkEnd w:id="16"/>
      <w:r w:rsidR="005E4B05">
        <w:rPr>
          <w:rFonts w:ascii="Times New Roman" w:hAnsi="Times New Roman" w:cs="Times New Roman"/>
          <w:i w:val="0"/>
          <w:iCs w:val="0"/>
          <w:color w:val="auto"/>
          <w:sz w:val="24"/>
          <w:szCs w:val="24"/>
        </w:rPr>
        <w:t>3</w:t>
      </w:r>
      <w:r w:rsidRPr="00F36A62">
        <w:rPr>
          <w:rFonts w:ascii="Times New Roman" w:hAnsi="Times New Roman" w:cs="Times New Roman"/>
          <w:i w:val="0"/>
          <w:iCs w:val="0"/>
          <w:color w:val="auto"/>
          <w:sz w:val="24"/>
          <w:szCs w:val="24"/>
        </w:rPr>
        <w:t xml:space="preserve">: Parameters from VASE for swelling experiments </w:t>
      </w:r>
    </w:p>
    <w:tbl>
      <w:tblPr>
        <w:tblW w:w="8962" w:type="dxa"/>
        <w:tblCellMar>
          <w:left w:w="0" w:type="dxa"/>
          <w:right w:w="0" w:type="dxa"/>
        </w:tblCellMar>
        <w:tblLook w:val="0420" w:firstRow="1" w:lastRow="0" w:firstColumn="0" w:lastColumn="0" w:noHBand="0" w:noVBand="1"/>
      </w:tblPr>
      <w:tblGrid>
        <w:gridCol w:w="1931"/>
        <w:gridCol w:w="2298"/>
        <w:gridCol w:w="1608"/>
        <w:gridCol w:w="1583"/>
        <w:gridCol w:w="1542"/>
      </w:tblGrid>
      <w:tr w:rsidR="006D1747" w:rsidRPr="00F36A62" w14:paraId="1AEB95DC" w14:textId="77777777" w:rsidTr="001D4285">
        <w:trPr>
          <w:trHeight w:val="20"/>
        </w:trPr>
        <w:tc>
          <w:tcPr>
            <w:tcW w:w="19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A1EB7CD"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Sample Condition</w:t>
            </w:r>
          </w:p>
        </w:tc>
        <w:tc>
          <w:tcPr>
            <w:tcW w:w="2298" w:type="dxa"/>
            <w:tcBorders>
              <w:top w:val="single" w:sz="8" w:space="0" w:color="000000"/>
              <w:left w:val="single" w:sz="8" w:space="0" w:color="000000"/>
              <w:bottom w:val="single" w:sz="8" w:space="0" w:color="000000"/>
              <w:right w:val="single" w:sz="8" w:space="0" w:color="000000"/>
              <w:tl2br w:val="single" w:sz="8" w:space="0" w:color="000000"/>
            </w:tcBorders>
            <w:shd w:val="clear" w:color="auto" w:fill="auto"/>
            <w:tcMar>
              <w:top w:w="72" w:type="dxa"/>
              <w:left w:w="144" w:type="dxa"/>
              <w:bottom w:w="72" w:type="dxa"/>
              <w:right w:w="144" w:type="dxa"/>
            </w:tcMar>
            <w:vAlign w:val="center"/>
            <w:hideMark/>
          </w:tcPr>
          <w:p w14:paraId="777E0E35"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Parameter</w:t>
            </w:r>
          </w:p>
          <w:p w14:paraId="39F4062F" w14:textId="77777777" w:rsidR="006D1747" w:rsidRPr="00F36A62" w:rsidRDefault="006D1747" w:rsidP="005272B2">
            <w:pPr>
              <w:spacing w:after="0" w:line="240" w:lineRule="auto"/>
              <w:rPr>
                <w:rFonts w:ascii="Times New Roman" w:hAnsi="Times New Roman" w:cs="Times New Roman"/>
                <w:sz w:val="24"/>
                <w:szCs w:val="24"/>
                <w:shd w:val="clear" w:color="auto" w:fill="FFFFFF"/>
              </w:rPr>
            </w:pPr>
          </w:p>
          <w:p w14:paraId="619E0786" w14:textId="77777777" w:rsidR="006D1747" w:rsidRPr="00F36A62" w:rsidRDefault="006D1747" w:rsidP="005272B2">
            <w:pPr>
              <w:spacing w:after="0" w:line="240" w:lineRule="auto"/>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Dedoping</w:t>
            </w:r>
          </w:p>
          <w:p w14:paraId="06938057" w14:textId="77777777" w:rsidR="006D1747" w:rsidRPr="00F36A62" w:rsidRDefault="006D1747" w:rsidP="005272B2">
            <w:pPr>
              <w:spacing w:after="0" w:line="240" w:lineRule="auto"/>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Trial number</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3AF4938"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Thickness of encapsulation (nm)</w:t>
            </w:r>
          </w:p>
        </w:tc>
        <w:tc>
          <w:tcPr>
            <w:tcW w:w="15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698CB59"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Channel thickness (nm)</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EBE05A6"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MSE</w:t>
            </w:r>
          </w:p>
        </w:tc>
      </w:tr>
      <w:tr w:rsidR="006D1747" w:rsidRPr="00F36A62" w14:paraId="366B4119" w14:textId="77777777" w:rsidTr="001D4285">
        <w:trPr>
          <w:trHeight w:val="20"/>
        </w:trPr>
        <w:tc>
          <w:tcPr>
            <w:tcW w:w="1931"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E0E99E"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With PSS</w:t>
            </w:r>
          </w:p>
        </w:tc>
        <w:tc>
          <w:tcPr>
            <w:tcW w:w="22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6F444B"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0</w:t>
            </w:r>
            <w:r w:rsidRPr="00F36A62">
              <w:rPr>
                <w:rFonts w:ascii="Times New Roman" w:hAnsi="Times New Roman" w:cs="Times New Roman"/>
                <w:sz w:val="24"/>
                <w:szCs w:val="24"/>
                <w:shd w:val="clear" w:color="auto" w:fill="FFFFFF"/>
                <w:vertAlign w:val="superscript"/>
              </w:rPr>
              <w:t>th</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49BA852"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34.68</w:t>
            </w:r>
          </w:p>
        </w:tc>
        <w:tc>
          <w:tcPr>
            <w:tcW w:w="15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9518AD" w14:textId="485866BD" w:rsidR="006D1747" w:rsidRPr="00F36A62" w:rsidRDefault="001F35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89.88</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CE05D62"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2.84</w:t>
            </w:r>
          </w:p>
        </w:tc>
      </w:tr>
      <w:tr w:rsidR="006D1747" w:rsidRPr="00F36A62" w14:paraId="120CFD9F" w14:textId="77777777" w:rsidTr="001D4285">
        <w:trPr>
          <w:trHeight w:val="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BAD2FAA"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p>
        </w:tc>
        <w:tc>
          <w:tcPr>
            <w:tcW w:w="22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0A6B2B"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7</w:t>
            </w:r>
            <w:r w:rsidRPr="00F36A62">
              <w:rPr>
                <w:rFonts w:ascii="Times New Roman" w:hAnsi="Times New Roman" w:cs="Times New Roman"/>
                <w:sz w:val="24"/>
                <w:szCs w:val="24"/>
                <w:shd w:val="clear" w:color="auto" w:fill="FFFFFF"/>
                <w:vertAlign w:val="superscript"/>
              </w:rPr>
              <w:t>th</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BE255F"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33.41</w:t>
            </w:r>
          </w:p>
        </w:tc>
        <w:tc>
          <w:tcPr>
            <w:tcW w:w="15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AC4B56"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66.30</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D2E0F6"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2.12</w:t>
            </w:r>
          </w:p>
        </w:tc>
      </w:tr>
      <w:tr w:rsidR="006D1747" w:rsidRPr="00F36A62" w14:paraId="565582E7" w14:textId="77777777" w:rsidTr="001D4285">
        <w:trPr>
          <w:trHeight w:val="20"/>
        </w:trPr>
        <w:tc>
          <w:tcPr>
            <w:tcW w:w="1931"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76A7A18" w14:textId="47030772"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W</w:t>
            </w:r>
            <w:r w:rsidR="00B75ADA">
              <w:rPr>
                <w:rFonts w:ascii="Times New Roman" w:hAnsi="Times New Roman" w:cs="Times New Roman"/>
                <w:sz w:val="24"/>
                <w:szCs w:val="24"/>
                <w:shd w:val="clear" w:color="auto" w:fill="FFFFFF"/>
              </w:rPr>
              <w:t>/o</w:t>
            </w:r>
            <w:r w:rsidRPr="00F36A62">
              <w:rPr>
                <w:rFonts w:ascii="Times New Roman" w:hAnsi="Times New Roman" w:cs="Times New Roman"/>
                <w:sz w:val="24"/>
                <w:szCs w:val="24"/>
                <w:shd w:val="clear" w:color="auto" w:fill="FFFFFF"/>
              </w:rPr>
              <w:t xml:space="preserve"> PSS</w:t>
            </w:r>
          </w:p>
        </w:tc>
        <w:tc>
          <w:tcPr>
            <w:tcW w:w="22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ADABBD4"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0</w:t>
            </w:r>
            <w:r w:rsidRPr="00F36A62">
              <w:rPr>
                <w:rFonts w:ascii="Times New Roman" w:hAnsi="Times New Roman" w:cs="Times New Roman"/>
                <w:sz w:val="24"/>
                <w:szCs w:val="24"/>
                <w:shd w:val="clear" w:color="auto" w:fill="FFFFFF"/>
                <w:vertAlign w:val="superscript"/>
              </w:rPr>
              <w:t>th</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6492B0"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32.77</w:t>
            </w:r>
          </w:p>
        </w:tc>
        <w:tc>
          <w:tcPr>
            <w:tcW w:w="15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5C43EE"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79.87</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A6BAB5"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2.73</w:t>
            </w:r>
          </w:p>
        </w:tc>
      </w:tr>
      <w:tr w:rsidR="006D1747" w:rsidRPr="00F36A62" w14:paraId="2F915EB2" w14:textId="77777777" w:rsidTr="001D4285">
        <w:trPr>
          <w:trHeight w:val="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98BB25C"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p>
        </w:tc>
        <w:tc>
          <w:tcPr>
            <w:tcW w:w="22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F46301C"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7</w:t>
            </w:r>
            <w:r w:rsidRPr="00F36A62">
              <w:rPr>
                <w:rFonts w:ascii="Times New Roman" w:hAnsi="Times New Roman" w:cs="Times New Roman"/>
                <w:sz w:val="24"/>
                <w:szCs w:val="24"/>
                <w:shd w:val="clear" w:color="auto" w:fill="FFFFFF"/>
                <w:vertAlign w:val="superscript"/>
              </w:rPr>
              <w:t>th</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2B0A751"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34.52</w:t>
            </w:r>
          </w:p>
        </w:tc>
        <w:tc>
          <w:tcPr>
            <w:tcW w:w="15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0FC615" w14:textId="24A01164" w:rsidR="006D1747" w:rsidRPr="00F36A62" w:rsidRDefault="008A5BC3"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w:t>
            </w:r>
            <w:r w:rsidR="006D1747" w:rsidRPr="00F36A62">
              <w:rPr>
                <w:rFonts w:ascii="Times New Roman" w:hAnsi="Times New Roman" w:cs="Times New Roman"/>
                <w:sz w:val="24"/>
                <w:szCs w:val="24"/>
                <w:shd w:val="clear" w:color="auto" w:fill="FFFFFF"/>
              </w:rPr>
              <w:t>46.11</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E2F16FB" w14:textId="77777777" w:rsidR="006D1747" w:rsidRPr="00F36A62" w:rsidRDefault="006D1747"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0.37</w:t>
            </w:r>
          </w:p>
        </w:tc>
      </w:tr>
    </w:tbl>
    <w:p w14:paraId="76EA9F63" w14:textId="184CCADA" w:rsidR="006D1747" w:rsidRPr="00F36A62" w:rsidRDefault="006D1747" w:rsidP="006D1747">
      <w:pPr>
        <w:spacing w:line="360" w:lineRule="auto"/>
        <w:jc w:val="both"/>
        <w:rPr>
          <w:rFonts w:ascii="Times New Roman" w:hAnsi="Times New Roman" w:cs="Times New Roman"/>
          <w:b/>
          <w:bCs/>
          <w:sz w:val="24"/>
          <w:szCs w:val="24"/>
          <w:shd w:val="clear" w:color="auto" w:fill="FFFFFF"/>
        </w:rPr>
      </w:pPr>
    </w:p>
    <w:p w14:paraId="23CEC4F8" w14:textId="77777777" w:rsidR="001D4285" w:rsidRDefault="001D4285">
      <w:pPr>
        <w:rPr>
          <w:rFonts w:ascii="Times New Roman" w:hAnsi="Times New Roman" w:cs="Times New Roman"/>
          <w:sz w:val="24"/>
          <w:szCs w:val="24"/>
        </w:rPr>
      </w:pPr>
      <w:r>
        <w:rPr>
          <w:rFonts w:ascii="Times New Roman" w:hAnsi="Times New Roman" w:cs="Times New Roman"/>
          <w:i/>
          <w:iCs/>
          <w:sz w:val="24"/>
          <w:szCs w:val="24"/>
        </w:rPr>
        <w:br w:type="page"/>
      </w:r>
    </w:p>
    <w:p w14:paraId="6AC6B282" w14:textId="7C13EF43" w:rsidR="0090226E" w:rsidRPr="00F36A62" w:rsidRDefault="0090226E" w:rsidP="0090226E">
      <w:pPr>
        <w:pStyle w:val="Caption"/>
        <w:keepNext/>
        <w:rPr>
          <w:rFonts w:ascii="Times New Roman" w:hAnsi="Times New Roman" w:cs="Times New Roman"/>
          <w:i w:val="0"/>
          <w:iCs w:val="0"/>
          <w:color w:val="auto"/>
          <w:sz w:val="24"/>
          <w:szCs w:val="24"/>
        </w:rPr>
      </w:pPr>
      <w:r w:rsidRPr="00F36A62">
        <w:rPr>
          <w:rFonts w:ascii="Times New Roman" w:hAnsi="Times New Roman" w:cs="Times New Roman"/>
          <w:i w:val="0"/>
          <w:iCs w:val="0"/>
          <w:color w:val="auto"/>
          <w:sz w:val="24"/>
          <w:szCs w:val="24"/>
        </w:rPr>
        <w:lastRenderedPageBreak/>
        <w:t>Table</w:t>
      </w:r>
      <w:r w:rsidR="007664EA" w:rsidRPr="00F36A62">
        <w:rPr>
          <w:rFonts w:ascii="Times New Roman" w:hAnsi="Times New Roman" w:cs="Times New Roman"/>
          <w:i w:val="0"/>
          <w:iCs w:val="0"/>
          <w:color w:val="auto"/>
          <w:sz w:val="24"/>
          <w:szCs w:val="24"/>
        </w:rPr>
        <w:t xml:space="preserve"> </w:t>
      </w:r>
      <w:r w:rsidR="00C87D7C">
        <w:rPr>
          <w:rFonts w:ascii="Times New Roman" w:hAnsi="Times New Roman" w:cs="Times New Roman"/>
          <w:i w:val="0"/>
          <w:iCs w:val="0"/>
          <w:color w:val="auto"/>
          <w:sz w:val="24"/>
          <w:szCs w:val="24"/>
        </w:rPr>
        <w:t>S</w:t>
      </w:r>
      <w:r w:rsidR="007664EA" w:rsidRPr="00F36A62">
        <w:rPr>
          <w:rFonts w:ascii="Times New Roman" w:hAnsi="Times New Roman" w:cs="Times New Roman"/>
          <w:i w:val="0"/>
          <w:iCs w:val="0"/>
          <w:color w:val="auto"/>
          <w:sz w:val="24"/>
          <w:szCs w:val="24"/>
        </w:rPr>
        <w:t>4</w:t>
      </w:r>
      <w:r w:rsidRPr="00F36A62">
        <w:rPr>
          <w:rFonts w:ascii="Times New Roman" w:hAnsi="Times New Roman" w:cs="Times New Roman"/>
          <w:i w:val="0"/>
          <w:iCs w:val="0"/>
          <w:color w:val="auto"/>
          <w:sz w:val="24"/>
          <w:szCs w:val="24"/>
        </w:rPr>
        <w:t xml:space="preserve">: </w:t>
      </w:r>
      <w:r w:rsidR="00D35256" w:rsidRPr="00F36A62">
        <w:rPr>
          <w:rFonts w:ascii="Times New Roman" w:hAnsi="Times New Roman" w:cs="Times New Roman"/>
          <w:i w:val="0"/>
          <w:iCs w:val="0"/>
          <w:color w:val="auto"/>
          <w:sz w:val="24"/>
          <w:szCs w:val="24"/>
        </w:rPr>
        <w:t xml:space="preserve">Thickness of </w:t>
      </w:r>
      <w:r w:rsidR="001D0C80" w:rsidRPr="00F36A62">
        <w:rPr>
          <w:rFonts w:ascii="Times New Roman" w:hAnsi="Times New Roman" w:cs="Times New Roman"/>
          <w:i w:val="0"/>
          <w:iCs w:val="0"/>
          <w:color w:val="auto"/>
          <w:sz w:val="24"/>
          <w:szCs w:val="24"/>
        </w:rPr>
        <w:t xml:space="preserve">swelled </w:t>
      </w:r>
      <w:r w:rsidR="00D35256" w:rsidRPr="00F36A62">
        <w:rPr>
          <w:rFonts w:ascii="Times New Roman" w:hAnsi="Times New Roman" w:cs="Times New Roman"/>
          <w:i w:val="0"/>
          <w:iCs w:val="0"/>
          <w:color w:val="auto"/>
          <w:sz w:val="24"/>
          <w:szCs w:val="24"/>
        </w:rPr>
        <w:t>bulk and interfacial channel</w:t>
      </w:r>
      <w:r w:rsidRPr="00F36A62">
        <w:rPr>
          <w:rFonts w:ascii="Times New Roman" w:hAnsi="Times New Roman" w:cs="Times New Roman"/>
          <w:i w:val="0"/>
          <w:iCs w:val="0"/>
          <w:color w:val="auto"/>
          <w:sz w:val="24"/>
          <w:szCs w:val="24"/>
        </w:rPr>
        <w:t xml:space="preserve"> </w:t>
      </w:r>
    </w:p>
    <w:tbl>
      <w:tblPr>
        <w:tblW w:w="93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1380"/>
        <w:gridCol w:w="1533"/>
        <w:gridCol w:w="2228"/>
        <w:gridCol w:w="1485"/>
        <w:gridCol w:w="1361"/>
        <w:gridCol w:w="1353"/>
      </w:tblGrid>
      <w:tr w:rsidR="00D72C30" w:rsidRPr="00F36A62" w14:paraId="0C1788E2" w14:textId="77777777" w:rsidTr="001D4285">
        <w:trPr>
          <w:trHeight w:val="20"/>
        </w:trPr>
        <w:tc>
          <w:tcPr>
            <w:tcW w:w="1380" w:type="dxa"/>
            <w:vAlign w:val="center"/>
          </w:tcPr>
          <w:p w14:paraId="3E8738DD" w14:textId="61C9D355" w:rsidR="00D72C30" w:rsidRPr="00F36A62" w:rsidRDefault="00D72C3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Encapsulation</w:t>
            </w:r>
            <w:r w:rsidR="00127BD5" w:rsidRPr="00F36A62">
              <w:rPr>
                <w:rFonts w:ascii="Times New Roman" w:hAnsi="Times New Roman" w:cs="Times New Roman"/>
                <w:sz w:val="24"/>
                <w:szCs w:val="24"/>
                <w:shd w:val="clear" w:color="auto" w:fill="FFFFFF"/>
              </w:rPr>
              <w:t xml:space="preserve"> Layer</w:t>
            </w:r>
          </w:p>
        </w:tc>
        <w:tc>
          <w:tcPr>
            <w:tcW w:w="1533" w:type="dxa"/>
            <w:shd w:val="clear" w:color="auto" w:fill="auto"/>
            <w:tcMar>
              <w:top w:w="72" w:type="dxa"/>
              <w:left w:w="144" w:type="dxa"/>
              <w:bottom w:w="72" w:type="dxa"/>
              <w:right w:w="144" w:type="dxa"/>
            </w:tcMar>
            <w:vAlign w:val="center"/>
            <w:hideMark/>
          </w:tcPr>
          <w:p w14:paraId="63BB1505" w14:textId="74ECE12C" w:rsidR="00D72C30" w:rsidRPr="00F36A62" w:rsidRDefault="00D72C3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Sample Condition</w:t>
            </w:r>
          </w:p>
        </w:tc>
        <w:tc>
          <w:tcPr>
            <w:tcW w:w="2228" w:type="dxa"/>
            <w:shd w:val="clear" w:color="auto" w:fill="auto"/>
            <w:tcMar>
              <w:top w:w="72" w:type="dxa"/>
              <w:left w:w="144" w:type="dxa"/>
              <w:bottom w:w="72" w:type="dxa"/>
              <w:right w:w="144" w:type="dxa"/>
            </w:tcMar>
            <w:vAlign w:val="center"/>
            <w:hideMark/>
          </w:tcPr>
          <w:p w14:paraId="6154E1B1" w14:textId="33368B40" w:rsidR="00D72C30" w:rsidRPr="00F36A62" w:rsidRDefault="00127BD5"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Dedoping trial number</w:t>
            </w:r>
          </w:p>
        </w:tc>
        <w:tc>
          <w:tcPr>
            <w:tcW w:w="1485" w:type="dxa"/>
            <w:shd w:val="clear" w:color="auto" w:fill="auto"/>
            <w:tcMar>
              <w:top w:w="72" w:type="dxa"/>
              <w:left w:w="144" w:type="dxa"/>
              <w:bottom w:w="72" w:type="dxa"/>
              <w:right w:w="144" w:type="dxa"/>
            </w:tcMar>
            <w:vAlign w:val="center"/>
            <w:hideMark/>
          </w:tcPr>
          <w:p w14:paraId="10632755" w14:textId="359152CB" w:rsidR="00D72C30" w:rsidRPr="00F36A62" w:rsidRDefault="00D72C3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 xml:space="preserve">Thickness of channel, </w:t>
            </w:r>
            <m:oMath>
              <m:r>
                <w:rPr>
                  <w:rFonts w:ascii="Cambria Math" w:hAnsi="Cambria Math" w:cs="Times New Roman"/>
                  <w:sz w:val="24"/>
                  <w:szCs w:val="24"/>
                  <w:shd w:val="clear" w:color="auto" w:fill="FFFFFF"/>
                </w:rPr>
                <m:t>t</m:t>
              </m:r>
            </m:oMath>
            <w:r w:rsidRPr="00F36A62">
              <w:rPr>
                <w:rFonts w:ascii="Times New Roman" w:eastAsiaTheme="minorEastAsia" w:hAnsi="Times New Roman" w:cs="Times New Roman"/>
                <w:sz w:val="24"/>
                <w:szCs w:val="24"/>
                <w:shd w:val="clear" w:color="auto" w:fill="FFFFFF"/>
              </w:rPr>
              <w:t xml:space="preserve"> </w:t>
            </w:r>
            <w:r w:rsidRPr="00F36A62">
              <w:rPr>
                <w:rFonts w:ascii="Times New Roman" w:hAnsi="Times New Roman" w:cs="Times New Roman"/>
                <w:sz w:val="24"/>
                <w:szCs w:val="24"/>
                <w:shd w:val="clear" w:color="auto" w:fill="FFFFFF"/>
              </w:rPr>
              <w:t>(nm)</w:t>
            </w:r>
          </w:p>
        </w:tc>
        <w:tc>
          <w:tcPr>
            <w:tcW w:w="1361" w:type="dxa"/>
            <w:shd w:val="clear" w:color="auto" w:fill="auto"/>
            <w:tcMar>
              <w:top w:w="72" w:type="dxa"/>
              <w:left w:w="144" w:type="dxa"/>
              <w:bottom w:w="72" w:type="dxa"/>
              <w:right w:w="144" w:type="dxa"/>
            </w:tcMar>
            <w:vAlign w:val="center"/>
            <w:hideMark/>
          </w:tcPr>
          <w:p w14:paraId="1F9C9C2B" w14:textId="228E8415" w:rsidR="00D72C30" w:rsidRPr="00F36A62" w:rsidRDefault="00D72C3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 xml:space="preserve">Bulk swelling,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S</m:t>
                  </m:r>
                </m:e>
                <m:sub>
                  <m:r>
                    <w:rPr>
                      <w:rFonts w:ascii="Cambria Math" w:hAnsi="Cambria Math" w:cs="Times New Roman"/>
                      <w:sz w:val="24"/>
                      <w:szCs w:val="24"/>
                      <w:shd w:val="clear" w:color="auto" w:fill="FFFFFF"/>
                    </w:rPr>
                    <m:t>bulk</m:t>
                  </m:r>
                </m:sub>
              </m:sSub>
            </m:oMath>
            <w:r w:rsidRPr="00F36A62">
              <w:rPr>
                <w:rFonts w:ascii="Times New Roman" w:hAnsi="Times New Roman" w:cs="Times New Roman"/>
                <w:sz w:val="24"/>
                <w:szCs w:val="24"/>
                <w:shd w:val="clear" w:color="auto" w:fill="FFFFFF"/>
              </w:rPr>
              <w:t xml:space="preserve"> (%)</w:t>
            </w:r>
          </w:p>
          <w:p w14:paraId="46E8AE29" w14:textId="5788D3E0" w:rsidR="00D72C30" w:rsidRPr="00F36A62" w:rsidRDefault="00D72C30" w:rsidP="005272B2">
            <w:pPr>
              <w:spacing w:after="0" w:line="240" w:lineRule="auto"/>
              <w:jc w:val="center"/>
              <w:rPr>
                <w:rFonts w:ascii="Times New Roman" w:hAnsi="Times New Roman" w:cs="Times New Roman"/>
                <w:sz w:val="24"/>
                <w:szCs w:val="24"/>
                <w:shd w:val="clear" w:color="auto" w:fill="FFFFFF"/>
              </w:rPr>
            </w:pPr>
          </w:p>
        </w:tc>
        <w:tc>
          <w:tcPr>
            <w:tcW w:w="1353" w:type="dxa"/>
            <w:shd w:val="clear" w:color="auto" w:fill="auto"/>
            <w:tcMar>
              <w:top w:w="72" w:type="dxa"/>
              <w:left w:w="144" w:type="dxa"/>
              <w:bottom w:w="72" w:type="dxa"/>
              <w:right w:w="144" w:type="dxa"/>
            </w:tcMar>
            <w:vAlign w:val="center"/>
            <w:hideMark/>
          </w:tcPr>
          <w:p w14:paraId="535BE7C9" w14:textId="2458DD52" w:rsidR="00D72C30" w:rsidRPr="00F36A62" w:rsidRDefault="00D72C3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 xml:space="preserve">PSS swelling,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S</m:t>
                  </m:r>
                </m:e>
                <m:sub>
                  <m:r>
                    <w:rPr>
                      <w:rFonts w:ascii="Cambria Math" w:hAnsi="Cambria Math" w:cs="Times New Roman"/>
                      <w:sz w:val="24"/>
                      <w:szCs w:val="24"/>
                      <w:shd w:val="clear" w:color="auto" w:fill="FFFFFF"/>
                    </w:rPr>
                    <m:t>PSS</m:t>
                  </m:r>
                </m:sub>
              </m:sSub>
            </m:oMath>
            <w:r w:rsidRPr="00F36A62">
              <w:rPr>
                <w:rFonts w:ascii="Times New Roman" w:hAnsi="Times New Roman" w:cs="Times New Roman"/>
                <w:sz w:val="24"/>
                <w:szCs w:val="24"/>
                <w:shd w:val="clear" w:color="auto" w:fill="FFFFFF"/>
              </w:rPr>
              <w:t xml:space="preserve"> (%)</w:t>
            </w:r>
          </w:p>
          <w:p w14:paraId="676E4344" w14:textId="632CD490" w:rsidR="00D72C30" w:rsidRPr="00F36A62" w:rsidRDefault="00D72C30" w:rsidP="005272B2">
            <w:pPr>
              <w:spacing w:after="0" w:line="240" w:lineRule="auto"/>
              <w:jc w:val="center"/>
              <w:rPr>
                <w:rFonts w:ascii="Times New Roman" w:hAnsi="Times New Roman" w:cs="Times New Roman"/>
                <w:sz w:val="24"/>
                <w:szCs w:val="24"/>
                <w:shd w:val="clear" w:color="auto" w:fill="FFFFFF"/>
              </w:rPr>
            </w:pPr>
          </w:p>
        </w:tc>
      </w:tr>
      <w:tr w:rsidR="001D0C80" w:rsidRPr="00F36A62" w14:paraId="3ABA3064" w14:textId="77777777" w:rsidTr="001D4285">
        <w:trPr>
          <w:trHeight w:val="20"/>
        </w:trPr>
        <w:tc>
          <w:tcPr>
            <w:tcW w:w="1380" w:type="dxa"/>
            <w:vMerge w:val="restart"/>
            <w:vAlign w:val="center"/>
          </w:tcPr>
          <w:p w14:paraId="17E5799D" w14:textId="78B5EEF8"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PVA</w:t>
            </w:r>
          </w:p>
        </w:tc>
        <w:tc>
          <w:tcPr>
            <w:tcW w:w="1533" w:type="dxa"/>
            <w:vMerge w:val="restart"/>
            <w:shd w:val="clear" w:color="auto" w:fill="auto"/>
            <w:tcMar>
              <w:top w:w="72" w:type="dxa"/>
              <w:left w:w="144" w:type="dxa"/>
              <w:bottom w:w="72" w:type="dxa"/>
              <w:right w:w="144" w:type="dxa"/>
            </w:tcMar>
            <w:vAlign w:val="center"/>
            <w:hideMark/>
          </w:tcPr>
          <w:p w14:paraId="7DEAFF45" w14:textId="18A950EA"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W</w:t>
            </w:r>
            <w:r w:rsidR="001B12A1">
              <w:rPr>
                <w:rFonts w:ascii="Times New Roman" w:hAnsi="Times New Roman" w:cs="Times New Roman"/>
                <w:sz w:val="24"/>
                <w:szCs w:val="24"/>
                <w:shd w:val="clear" w:color="auto" w:fill="FFFFFF"/>
              </w:rPr>
              <w:t>ith</w:t>
            </w:r>
            <w:r w:rsidRPr="00F36A62">
              <w:rPr>
                <w:rFonts w:ascii="Times New Roman" w:hAnsi="Times New Roman" w:cs="Times New Roman"/>
                <w:sz w:val="24"/>
                <w:szCs w:val="24"/>
                <w:shd w:val="clear" w:color="auto" w:fill="FFFFFF"/>
              </w:rPr>
              <w:t xml:space="preserve"> PSS</w:t>
            </w:r>
          </w:p>
        </w:tc>
        <w:tc>
          <w:tcPr>
            <w:tcW w:w="2228" w:type="dxa"/>
            <w:shd w:val="clear" w:color="auto" w:fill="auto"/>
            <w:tcMar>
              <w:top w:w="72" w:type="dxa"/>
              <w:left w:w="144" w:type="dxa"/>
              <w:bottom w:w="72" w:type="dxa"/>
              <w:right w:w="144" w:type="dxa"/>
            </w:tcMar>
            <w:vAlign w:val="center"/>
            <w:hideMark/>
          </w:tcPr>
          <w:p w14:paraId="3B4FEA9C" w14:textId="7E8A99EA"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0</w:t>
            </w:r>
            <w:r w:rsidRPr="00F36A62">
              <w:rPr>
                <w:rFonts w:ascii="Times New Roman" w:hAnsi="Times New Roman" w:cs="Times New Roman"/>
                <w:sz w:val="24"/>
                <w:szCs w:val="24"/>
                <w:shd w:val="clear" w:color="auto" w:fill="FFFFFF"/>
                <w:vertAlign w:val="superscript"/>
              </w:rPr>
              <w:t>th</w:t>
            </w:r>
          </w:p>
        </w:tc>
        <w:tc>
          <w:tcPr>
            <w:tcW w:w="1485" w:type="dxa"/>
            <w:shd w:val="clear" w:color="auto" w:fill="auto"/>
            <w:tcMar>
              <w:top w:w="72" w:type="dxa"/>
              <w:left w:w="144" w:type="dxa"/>
              <w:bottom w:w="72" w:type="dxa"/>
              <w:right w:w="144" w:type="dxa"/>
            </w:tcMar>
            <w:vAlign w:val="center"/>
          </w:tcPr>
          <w:p w14:paraId="03E835EC" w14:textId="22D200CF"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89.88</w:t>
            </w:r>
          </w:p>
        </w:tc>
        <w:tc>
          <w:tcPr>
            <w:tcW w:w="1361" w:type="dxa"/>
            <w:vMerge w:val="restart"/>
            <w:shd w:val="clear" w:color="auto" w:fill="auto"/>
            <w:tcMar>
              <w:top w:w="72" w:type="dxa"/>
              <w:left w:w="144" w:type="dxa"/>
              <w:bottom w:w="72" w:type="dxa"/>
              <w:right w:w="144" w:type="dxa"/>
            </w:tcMar>
            <w:vAlign w:val="center"/>
          </w:tcPr>
          <w:p w14:paraId="7E694AA4" w14:textId="2559B399"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84.82</w:t>
            </w:r>
          </w:p>
        </w:tc>
        <w:tc>
          <w:tcPr>
            <w:tcW w:w="1353" w:type="dxa"/>
            <w:vMerge w:val="restart"/>
            <w:shd w:val="clear" w:color="auto" w:fill="auto"/>
            <w:tcMar>
              <w:top w:w="72" w:type="dxa"/>
              <w:left w:w="144" w:type="dxa"/>
              <w:bottom w:w="72" w:type="dxa"/>
              <w:right w:w="144" w:type="dxa"/>
            </w:tcMar>
            <w:vAlign w:val="center"/>
          </w:tcPr>
          <w:p w14:paraId="2861605A" w14:textId="2B564326"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01.70</w:t>
            </w:r>
          </w:p>
        </w:tc>
      </w:tr>
      <w:tr w:rsidR="001D0C80" w:rsidRPr="00F36A62" w14:paraId="2565F2BE" w14:textId="77777777" w:rsidTr="001D4285">
        <w:trPr>
          <w:trHeight w:val="20"/>
        </w:trPr>
        <w:tc>
          <w:tcPr>
            <w:tcW w:w="0" w:type="auto"/>
            <w:vMerge/>
            <w:vAlign w:val="center"/>
          </w:tcPr>
          <w:p w14:paraId="25206335"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0" w:type="auto"/>
            <w:vMerge/>
            <w:vAlign w:val="center"/>
            <w:hideMark/>
          </w:tcPr>
          <w:p w14:paraId="13DF420D" w14:textId="6AB461FF"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2228" w:type="dxa"/>
            <w:shd w:val="clear" w:color="auto" w:fill="auto"/>
            <w:tcMar>
              <w:top w:w="72" w:type="dxa"/>
              <w:left w:w="144" w:type="dxa"/>
              <w:bottom w:w="72" w:type="dxa"/>
              <w:right w:w="144" w:type="dxa"/>
            </w:tcMar>
            <w:vAlign w:val="center"/>
            <w:hideMark/>
          </w:tcPr>
          <w:p w14:paraId="76F59867" w14:textId="263F9E1F"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7</w:t>
            </w:r>
            <w:r w:rsidRPr="00F36A62">
              <w:rPr>
                <w:rFonts w:ascii="Times New Roman" w:hAnsi="Times New Roman" w:cs="Times New Roman"/>
                <w:sz w:val="24"/>
                <w:szCs w:val="24"/>
                <w:shd w:val="clear" w:color="auto" w:fill="FFFFFF"/>
                <w:vertAlign w:val="superscript"/>
              </w:rPr>
              <w:t>th</w:t>
            </w:r>
          </w:p>
        </w:tc>
        <w:tc>
          <w:tcPr>
            <w:tcW w:w="1485" w:type="dxa"/>
            <w:shd w:val="clear" w:color="auto" w:fill="auto"/>
            <w:tcMar>
              <w:top w:w="72" w:type="dxa"/>
              <w:left w:w="144" w:type="dxa"/>
              <w:bottom w:w="72" w:type="dxa"/>
              <w:right w:w="144" w:type="dxa"/>
            </w:tcMar>
            <w:vAlign w:val="center"/>
          </w:tcPr>
          <w:p w14:paraId="46E4A3A6" w14:textId="705A0069"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66.30</w:t>
            </w:r>
          </w:p>
        </w:tc>
        <w:tc>
          <w:tcPr>
            <w:tcW w:w="1361" w:type="dxa"/>
            <w:vMerge/>
            <w:shd w:val="clear" w:color="auto" w:fill="auto"/>
            <w:tcMar>
              <w:top w:w="72" w:type="dxa"/>
              <w:left w:w="144" w:type="dxa"/>
              <w:bottom w:w="72" w:type="dxa"/>
              <w:right w:w="144" w:type="dxa"/>
            </w:tcMar>
            <w:vAlign w:val="center"/>
            <w:hideMark/>
          </w:tcPr>
          <w:p w14:paraId="4C66F770" w14:textId="613F0E9A"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1353" w:type="dxa"/>
            <w:vMerge/>
            <w:shd w:val="clear" w:color="auto" w:fill="auto"/>
            <w:tcMar>
              <w:top w:w="72" w:type="dxa"/>
              <w:left w:w="144" w:type="dxa"/>
              <w:bottom w:w="72" w:type="dxa"/>
              <w:right w:w="144" w:type="dxa"/>
            </w:tcMar>
            <w:vAlign w:val="center"/>
            <w:hideMark/>
          </w:tcPr>
          <w:p w14:paraId="252F5F40" w14:textId="153FB459"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r>
      <w:tr w:rsidR="001D0C80" w:rsidRPr="00F36A62" w14:paraId="25980BB7" w14:textId="77777777" w:rsidTr="001D4285">
        <w:trPr>
          <w:trHeight w:val="20"/>
        </w:trPr>
        <w:tc>
          <w:tcPr>
            <w:tcW w:w="1380" w:type="dxa"/>
            <w:vMerge/>
            <w:vAlign w:val="center"/>
          </w:tcPr>
          <w:p w14:paraId="4D539E75"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1533" w:type="dxa"/>
            <w:vMerge w:val="restart"/>
            <w:shd w:val="clear" w:color="auto" w:fill="auto"/>
            <w:tcMar>
              <w:top w:w="72" w:type="dxa"/>
              <w:left w:w="144" w:type="dxa"/>
              <w:bottom w:w="72" w:type="dxa"/>
              <w:right w:w="144" w:type="dxa"/>
            </w:tcMar>
            <w:vAlign w:val="center"/>
            <w:hideMark/>
          </w:tcPr>
          <w:p w14:paraId="531E2A5B" w14:textId="5A41742F"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W/</w:t>
            </w:r>
            <w:proofErr w:type="spellStart"/>
            <w:r w:rsidR="00B75ADA">
              <w:rPr>
                <w:rFonts w:ascii="Times New Roman" w:hAnsi="Times New Roman" w:cs="Times New Roman"/>
                <w:sz w:val="24"/>
                <w:szCs w:val="24"/>
                <w:shd w:val="clear" w:color="auto" w:fill="FFFFFF"/>
              </w:rPr>
              <w:t>o</w:t>
            </w:r>
            <w:r w:rsidRPr="00F36A62">
              <w:rPr>
                <w:rFonts w:ascii="Times New Roman" w:hAnsi="Times New Roman" w:cs="Times New Roman"/>
                <w:sz w:val="24"/>
                <w:szCs w:val="24"/>
                <w:shd w:val="clear" w:color="auto" w:fill="FFFFFF"/>
              </w:rPr>
              <w:t>PSS</w:t>
            </w:r>
            <w:proofErr w:type="spellEnd"/>
          </w:p>
        </w:tc>
        <w:tc>
          <w:tcPr>
            <w:tcW w:w="2228" w:type="dxa"/>
            <w:shd w:val="clear" w:color="auto" w:fill="auto"/>
            <w:tcMar>
              <w:top w:w="72" w:type="dxa"/>
              <w:left w:w="144" w:type="dxa"/>
              <w:bottom w:w="72" w:type="dxa"/>
              <w:right w:w="144" w:type="dxa"/>
            </w:tcMar>
            <w:vAlign w:val="center"/>
            <w:hideMark/>
          </w:tcPr>
          <w:p w14:paraId="474BBBE6" w14:textId="50FAC238"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0</w:t>
            </w:r>
            <w:r w:rsidRPr="00F36A62">
              <w:rPr>
                <w:rFonts w:ascii="Times New Roman" w:hAnsi="Times New Roman" w:cs="Times New Roman"/>
                <w:sz w:val="24"/>
                <w:szCs w:val="24"/>
                <w:shd w:val="clear" w:color="auto" w:fill="FFFFFF"/>
                <w:vertAlign w:val="superscript"/>
              </w:rPr>
              <w:t>th</w:t>
            </w:r>
          </w:p>
        </w:tc>
        <w:tc>
          <w:tcPr>
            <w:tcW w:w="1485" w:type="dxa"/>
            <w:shd w:val="clear" w:color="auto" w:fill="auto"/>
            <w:tcMar>
              <w:top w:w="72" w:type="dxa"/>
              <w:left w:w="144" w:type="dxa"/>
              <w:bottom w:w="72" w:type="dxa"/>
              <w:right w:w="144" w:type="dxa"/>
            </w:tcMar>
            <w:vAlign w:val="center"/>
          </w:tcPr>
          <w:p w14:paraId="3F745466" w14:textId="2B7D5DBF"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79.87</w:t>
            </w:r>
          </w:p>
        </w:tc>
        <w:tc>
          <w:tcPr>
            <w:tcW w:w="1361" w:type="dxa"/>
            <w:vMerge w:val="restart"/>
            <w:shd w:val="clear" w:color="auto" w:fill="auto"/>
            <w:tcMar>
              <w:top w:w="72" w:type="dxa"/>
              <w:left w:w="144" w:type="dxa"/>
              <w:bottom w:w="72" w:type="dxa"/>
              <w:right w:w="144" w:type="dxa"/>
            </w:tcMar>
            <w:vAlign w:val="center"/>
          </w:tcPr>
          <w:p w14:paraId="6CD6B1D5" w14:textId="0D67DDA8"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82.93</w:t>
            </w:r>
          </w:p>
        </w:tc>
        <w:tc>
          <w:tcPr>
            <w:tcW w:w="1353" w:type="dxa"/>
            <w:vMerge/>
            <w:shd w:val="clear" w:color="auto" w:fill="auto"/>
            <w:tcMar>
              <w:top w:w="72" w:type="dxa"/>
              <w:left w:w="144" w:type="dxa"/>
              <w:bottom w:w="72" w:type="dxa"/>
              <w:right w:w="144" w:type="dxa"/>
            </w:tcMar>
            <w:vAlign w:val="center"/>
          </w:tcPr>
          <w:p w14:paraId="03711DFC" w14:textId="255217A1"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r>
      <w:tr w:rsidR="001D0C80" w:rsidRPr="00F36A62" w14:paraId="237300EE" w14:textId="77777777" w:rsidTr="001D4285">
        <w:trPr>
          <w:trHeight w:val="20"/>
        </w:trPr>
        <w:tc>
          <w:tcPr>
            <w:tcW w:w="0" w:type="auto"/>
            <w:vMerge/>
            <w:vAlign w:val="center"/>
          </w:tcPr>
          <w:p w14:paraId="64A26E42"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0" w:type="auto"/>
            <w:vMerge/>
            <w:vAlign w:val="center"/>
            <w:hideMark/>
          </w:tcPr>
          <w:p w14:paraId="550623AD" w14:textId="32D9B285"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2228" w:type="dxa"/>
            <w:shd w:val="clear" w:color="auto" w:fill="auto"/>
            <w:tcMar>
              <w:top w:w="72" w:type="dxa"/>
              <w:left w:w="144" w:type="dxa"/>
              <w:bottom w:w="72" w:type="dxa"/>
              <w:right w:w="144" w:type="dxa"/>
            </w:tcMar>
            <w:vAlign w:val="center"/>
            <w:hideMark/>
          </w:tcPr>
          <w:p w14:paraId="67938687" w14:textId="08C34893"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7</w:t>
            </w:r>
            <w:r w:rsidRPr="00F36A62">
              <w:rPr>
                <w:rFonts w:ascii="Times New Roman" w:hAnsi="Times New Roman" w:cs="Times New Roman"/>
                <w:sz w:val="24"/>
                <w:szCs w:val="24"/>
                <w:shd w:val="clear" w:color="auto" w:fill="FFFFFF"/>
                <w:vertAlign w:val="superscript"/>
              </w:rPr>
              <w:t>th</w:t>
            </w:r>
          </w:p>
        </w:tc>
        <w:tc>
          <w:tcPr>
            <w:tcW w:w="1485" w:type="dxa"/>
            <w:shd w:val="clear" w:color="auto" w:fill="auto"/>
            <w:tcMar>
              <w:top w:w="72" w:type="dxa"/>
              <w:left w:w="144" w:type="dxa"/>
              <w:bottom w:w="72" w:type="dxa"/>
              <w:right w:w="144" w:type="dxa"/>
            </w:tcMar>
            <w:vAlign w:val="center"/>
          </w:tcPr>
          <w:p w14:paraId="219CCB5A" w14:textId="1D3314EA"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46.11</w:t>
            </w:r>
          </w:p>
        </w:tc>
        <w:tc>
          <w:tcPr>
            <w:tcW w:w="1361" w:type="dxa"/>
            <w:vMerge/>
            <w:shd w:val="clear" w:color="auto" w:fill="auto"/>
            <w:tcMar>
              <w:top w:w="72" w:type="dxa"/>
              <w:left w:w="144" w:type="dxa"/>
              <w:bottom w:w="72" w:type="dxa"/>
              <w:right w:w="144" w:type="dxa"/>
            </w:tcMar>
            <w:vAlign w:val="center"/>
            <w:hideMark/>
          </w:tcPr>
          <w:p w14:paraId="1731FB2A" w14:textId="38A52D62"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1353" w:type="dxa"/>
            <w:vMerge/>
            <w:shd w:val="clear" w:color="auto" w:fill="auto"/>
            <w:tcMar>
              <w:top w:w="72" w:type="dxa"/>
              <w:left w:w="144" w:type="dxa"/>
              <w:bottom w:w="72" w:type="dxa"/>
              <w:right w:w="144" w:type="dxa"/>
            </w:tcMar>
            <w:vAlign w:val="center"/>
            <w:hideMark/>
          </w:tcPr>
          <w:p w14:paraId="737D27F6" w14:textId="02F8A344"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r>
      <w:tr w:rsidR="001D0C80" w:rsidRPr="00F36A62" w14:paraId="0D713A0B" w14:textId="77777777" w:rsidTr="001D4285">
        <w:trPr>
          <w:trHeight w:val="20"/>
        </w:trPr>
        <w:tc>
          <w:tcPr>
            <w:tcW w:w="0" w:type="auto"/>
            <w:vMerge w:val="restart"/>
            <w:vAlign w:val="center"/>
          </w:tcPr>
          <w:p w14:paraId="6535DA2A" w14:textId="5856B1BF"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PVC</w:t>
            </w:r>
          </w:p>
        </w:tc>
        <w:tc>
          <w:tcPr>
            <w:tcW w:w="0" w:type="auto"/>
            <w:vMerge w:val="restart"/>
            <w:vAlign w:val="center"/>
          </w:tcPr>
          <w:p w14:paraId="28CE629C" w14:textId="2D915210"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With PSS</w:t>
            </w:r>
          </w:p>
        </w:tc>
        <w:tc>
          <w:tcPr>
            <w:tcW w:w="2228" w:type="dxa"/>
            <w:shd w:val="clear" w:color="auto" w:fill="auto"/>
            <w:tcMar>
              <w:top w:w="72" w:type="dxa"/>
              <w:left w:w="144" w:type="dxa"/>
              <w:bottom w:w="72" w:type="dxa"/>
              <w:right w:w="144" w:type="dxa"/>
            </w:tcMar>
            <w:vAlign w:val="center"/>
          </w:tcPr>
          <w:p w14:paraId="10A9D38B" w14:textId="0FDBF511"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0</w:t>
            </w:r>
            <w:r w:rsidRPr="00F36A62">
              <w:rPr>
                <w:rFonts w:ascii="Times New Roman" w:hAnsi="Times New Roman" w:cs="Times New Roman"/>
                <w:sz w:val="24"/>
                <w:szCs w:val="24"/>
                <w:shd w:val="clear" w:color="auto" w:fill="FFFFFF"/>
                <w:vertAlign w:val="superscript"/>
              </w:rPr>
              <w:t>th</w:t>
            </w:r>
          </w:p>
        </w:tc>
        <w:tc>
          <w:tcPr>
            <w:tcW w:w="1485" w:type="dxa"/>
            <w:shd w:val="clear" w:color="auto" w:fill="auto"/>
            <w:tcMar>
              <w:top w:w="72" w:type="dxa"/>
              <w:left w:w="144" w:type="dxa"/>
              <w:bottom w:w="72" w:type="dxa"/>
              <w:right w:w="144" w:type="dxa"/>
            </w:tcMar>
            <w:vAlign w:val="center"/>
          </w:tcPr>
          <w:p w14:paraId="5E252471" w14:textId="759537FA"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86.09</w:t>
            </w:r>
          </w:p>
        </w:tc>
        <w:tc>
          <w:tcPr>
            <w:tcW w:w="1361" w:type="dxa"/>
            <w:vMerge w:val="restart"/>
            <w:shd w:val="clear" w:color="auto" w:fill="auto"/>
            <w:tcMar>
              <w:top w:w="72" w:type="dxa"/>
              <w:left w:w="144" w:type="dxa"/>
              <w:bottom w:w="72" w:type="dxa"/>
              <w:right w:w="144" w:type="dxa"/>
            </w:tcMar>
            <w:vAlign w:val="center"/>
          </w:tcPr>
          <w:p w14:paraId="51F3FA4C" w14:textId="5296B52B"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81.75</w:t>
            </w:r>
          </w:p>
        </w:tc>
        <w:tc>
          <w:tcPr>
            <w:tcW w:w="1353" w:type="dxa"/>
            <w:vMerge w:val="restart"/>
            <w:shd w:val="clear" w:color="auto" w:fill="auto"/>
            <w:tcMar>
              <w:top w:w="72" w:type="dxa"/>
              <w:left w:w="144" w:type="dxa"/>
              <w:bottom w:w="72" w:type="dxa"/>
              <w:right w:w="144" w:type="dxa"/>
            </w:tcMar>
            <w:vAlign w:val="center"/>
          </w:tcPr>
          <w:p w14:paraId="17D625B4" w14:textId="3FF25514"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83.07</w:t>
            </w:r>
          </w:p>
        </w:tc>
      </w:tr>
      <w:tr w:rsidR="001D0C80" w:rsidRPr="00F36A62" w14:paraId="3DE2D6D1" w14:textId="77777777" w:rsidTr="001D4285">
        <w:trPr>
          <w:trHeight w:val="20"/>
        </w:trPr>
        <w:tc>
          <w:tcPr>
            <w:tcW w:w="0" w:type="auto"/>
            <w:vMerge/>
          </w:tcPr>
          <w:p w14:paraId="1C009E88"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0" w:type="auto"/>
            <w:vMerge/>
            <w:vAlign w:val="center"/>
          </w:tcPr>
          <w:p w14:paraId="1DB9FC5C" w14:textId="7CC13AFB"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2228" w:type="dxa"/>
            <w:shd w:val="clear" w:color="auto" w:fill="auto"/>
            <w:tcMar>
              <w:top w:w="72" w:type="dxa"/>
              <w:left w:w="144" w:type="dxa"/>
              <w:bottom w:w="72" w:type="dxa"/>
              <w:right w:w="144" w:type="dxa"/>
            </w:tcMar>
            <w:vAlign w:val="center"/>
          </w:tcPr>
          <w:p w14:paraId="03131C9C" w14:textId="6595AFE1"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7</w:t>
            </w:r>
            <w:r w:rsidRPr="00F36A62">
              <w:rPr>
                <w:rFonts w:ascii="Times New Roman" w:hAnsi="Times New Roman" w:cs="Times New Roman"/>
                <w:sz w:val="24"/>
                <w:szCs w:val="24"/>
                <w:shd w:val="clear" w:color="auto" w:fill="FFFFFF"/>
                <w:vertAlign w:val="superscript"/>
              </w:rPr>
              <w:t>th</w:t>
            </w:r>
          </w:p>
        </w:tc>
        <w:tc>
          <w:tcPr>
            <w:tcW w:w="1485" w:type="dxa"/>
            <w:shd w:val="clear" w:color="auto" w:fill="auto"/>
            <w:tcMar>
              <w:top w:w="72" w:type="dxa"/>
              <w:left w:w="144" w:type="dxa"/>
              <w:bottom w:w="72" w:type="dxa"/>
              <w:right w:w="144" w:type="dxa"/>
            </w:tcMar>
            <w:vAlign w:val="center"/>
          </w:tcPr>
          <w:p w14:paraId="0F3D2F38" w14:textId="73DF52A8"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56.47</w:t>
            </w:r>
          </w:p>
        </w:tc>
        <w:tc>
          <w:tcPr>
            <w:tcW w:w="1361" w:type="dxa"/>
            <w:vMerge/>
            <w:shd w:val="clear" w:color="auto" w:fill="auto"/>
            <w:tcMar>
              <w:top w:w="72" w:type="dxa"/>
              <w:left w:w="144" w:type="dxa"/>
              <w:bottom w:w="72" w:type="dxa"/>
              <w:right w:w="144" w:type="dxa"/>
            </w:tcMar>
            <w:vAlign w:val="center"/>
          </w:tcPr>
          <w:p w14:paraId="394920B5"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1353" w:type="dxa"/>
            <w:vMerge/>
            <w:shd w:val="clear" w:color="auto" w:fill="auto"/>
            <w:tcMar>
              <w:top w:w="72" w:type="dxa"/>
              <w:left w:w="144" w:type="dxa"/>
              <w:bottom w:w="72" w:type="dxa"/>
              <w:right w:w="144" w:type="dxa"/>
            </w:tcMar>
            <w:vAlign w:val="center"/>
          </w:tcPr>
          <w:p w14:paraId="4578946C"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r>
      <w:tr w:rsidR="001D0C80" w:rsidRPr="00F36A62" w14:paraId="61F72DBA" w14:textId="77777777" w:rsidTr="001D4285">
        <w:trPr>
          <w:trHeight w:val="20"/>
        </w:trPr>
        <w:tc>
          <w:tcPr>
            <w:tcW w:w="0" w:type="auto"/>
            <w:vMerge/>
          </w:tcPr>
          <w:p w14:paraId="5C8FA9E7"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0" w:type="auto"/>
            <w:vMerge w:val="restart"/>
            <w:vAlign w:val="center"/>
          </w:tcPr>
          <w:p w14:paraId="16F38D01" w14:textId="1A93C9AF"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W</w:t>
            </w:r>
            <w:r w:rsidR="00B75ADA">
              <w:rPr>
                <w:rFonts w:ascii="Times New Roman" w:hAnsi="Times New Roman" w:cs="Times New Roman"/>
                <w:sz w:val="24"/>
                <w:szCs w:val="24"/>
                <w:shd w:val="clear" w:color="auto" w:fill="FFFFFF"/>
              </w:rPr>
              <w:t>/o</w:t>
            </w:r>
            <w:r w:rsidRPr="00F36A62">
              <w:rPr>
                <w:rFonts w:ascii="Times New Roman" w:hAnsi="Times New Roman" w:cs="Times New Roman"/>
                <w:sz w:val="24"/>
                <w:szCs w:val="24"/>
                <w:shd w:val="clear" w:color="auto" w:fill="FFFFFF"/>
              </w:rPr>
              <w:t xml:space="preserve"> PSS</w:t>
            </w:r>
          </w:p>
        </w:tc>
        <w:tc>
          <w:tcPr>
            <w:tcW w:w="2228" w:type="dxa"/>
            <w:shd w:val="clear" w:color="auto" w:fill="auto"/>
            <w:tcMar>
              <w:top w:w="72" w:type="dxa"/>
              <w:left w:w="144" w:type="dxa"/>
              <w:bottom w:w="72" w:type="dxa"/>
              <w:right w:w="144" w:type="dxa"/>
            </w:tcMar>
            <w:vAlign w:val="center"/>
          </w:tcPr>
          <w:p w14:paraId="18751DB5" w14:textId="53B84E32"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0</w:t>
            </w:r>
            <w:r w:rsidRPr="00F36A62">
              <w:rPr>
                <w:rFonts w:ascii="Times New Roman" w:hAnsi="Times New Roman" w:cs="Times New Roman"/>
                <w:sz w:val="24"/>
                <w:szCs w:val="24"/>
                <w:shd w:val="clear" w:color="auto" w:fill="FFFFFF"/>
                <w:vertAlign w:val="superscript"/>
              </w:rPr>
              <w:t>th</w:t>
            </w:r>
          </w:p>
        </w:tc>
        <w:tc>
          <w:tcPr>
            <w:tcW w:w="1485" w:type="dxa"/>
            <w:shd w:val="clear" w:color="auto" w:fill="auto"/>
            <w:tcMar>
              <w:top w:w="72" w:type="dxa"/>
              <w:left w:w="144" w:type="dxa"/>
              <w:bottom w:w="72" w:type="dxa"/>
              <w:right w:w="144" w:type="dxa"/>
            </w:tcMar>
            <w:vAlign w:val="center"/>
          </w:tcPr>
          <w:p w14:paraId="60016106" w14:textId="51A676F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81.60</w:t>
            </w:r>
          </w:p>
        </w:tc>
        <w:tc>
          <w:tcPr>
            <w:tcW w:w="1361" w:type="dxa"/>
            <w:vMerge w:val="restart"/>
            <w:shd w:val="clear" w:color="auto" w:fill="auto"/>
            <w:tcMar>
              <w:top w:w="72" w:type="dxa"/>
              <w:left w:w="144" w:type="dxa"/>
              <w:bottom w:w="72" w:type="dxa"/>
              <w:right w:w="144" w:type="dxa"/>
            </w:tcMar>
            <w:vAlign w:val="center"/>
          </w:tcPr>
          <w:p w14:paraId="2FF40CD4" w14:textId="0DDD4B4E"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81.68</w:t>
            </w:r>
          </w:p>
        </w:tc>
        <w:tc>
          <w:tcPr>
            <w:tcW w:w="1353" w:type="dxa"/>
            <w:vMerge/>
            <w:shd w:val="clear" w:color="auto" w:fill="auto"/>
            <w:tcMar>
              <w:top w:w="72" w:type="dxa"/>
              <w:left w:w="144" w:type="dxa"/>
              <w:bottom w:w="72" w:type="dxa"/>
              <w:right w:w="144" w:type="dxa"/>
            </w:tcMar>
            <w:vAlign w:val="center"/>
          </w:tcPr>
          <w:p w14:paraId="409CFF33"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r>
      <w:tr w:rsidR="001D0C80" w:rsidRPr="00F36A62" w14:paraId="5A10DF92" w14:textId="77777777" w:rsidTr="001D4285">
        <w:trPr>
          <w:trHeight w:val="20"/>
        </w:trPr>
        <w:tc>
          <w:tcPr>
            <w:tcW w:w="0" w:type="auto"/>
            <w:vMerge/>
          </w:tcPr>
          <w:p w14:paraId="73877A8C"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0" w:type="auto"/>
            <w:vMerge/>
            <w:vAlign w:val="center"/>
          </w:tcPr>
          <w:p w14:paraId="2F752F3E"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2228" w:type="dxa"/>
            <w:shd w:val="clear" w:color="auto" w:fill="auto"/>
            <w:tcMar>
              <w:top w:w="72" w:type="dxa"/>
              <w:left w:w="144" w:type="dxa"/>
              <w:bottom w:w="72" w:type="dxa"/>
              <w:right w:w="144" w:type="dxa"/>
            </w:tcMar>
            <w:vAlign w:val="center"/>
          </w:tcPr>
          <w:p w14:paraId="3DA22408" w14:textId="3A894206"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7</w:t>
            </w:r>
            <w:r w:rsidRPr="00F36A62">
              <w:rPr>
                <w:rFonts w:ascii="Times New Roman" w:hAnsi="Times New Roman" w:cs="Times New Roman"/>
                <w:sz w:val="24"/>
                <w:szCs w:val="24"/>
                <w:shd w:val="clear" w:color="auto" w:fill="FFFFFF"/>
                <w:vertAlign w:val="superscript"/>
              </w:rPr>
              <w:t>th</w:t>
            </w:r>
          </w:p>
        </w:tc>
        <w:tc>
          <w:tcPr>
            <w:tcW w:w="1485" w:type="dxa"/>
            <w:shd w:val="clear" w:color="auto" w:fill="auto"/>
            <w:tcMar>
              <w:top w:w="72" w:type="dxa"/>
              <w:left w:w="144" w:type="dxa"/>
              <w:bottom w:w="72" w:type="dxa"/>
              <w:right w:w="144" w:type="dxa"/>
            </w:tcMar>
            <w:vAlign w:val="center"/>
          </w:tcPr>
          <w:p w14:paraId="104D1DD4" w14:textId="03232740" w:rsidR="001D0C80" w:rsidRPr="00F36A62" w:rsidRDefault="001D0C80" w:rsidP="005272B2">
            <w:pPr>
              <w:spacing w:after="0" w:line="240" w:lineRule="auto"/>
              <w:jc w:val="center"/>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148.25</w:t>
            </w:r>
          </w:p>
        </w:tc>
        <w:tc>
          <w:tcPr>
            <w:tcW w:w="1361" w:type="dxa"/>
            <w:vMerge/>
            <w:shd w:val="clear" w:color="auto" w:fill="auto"/>
            <w:tcMar>
              <w:top w:w="72" w:type="dxa"/>
              <w:left w:w="144" w:type="dxa"/>
              <w:bottom w:w="72" w:type="dxa"/>
              <w:right w:w="144" w:type="dxa"/>
            </w:tcMar>
            <w:vAlign w:val="center"/>
          </w:tcPr>
          <w:p w14:paraId="797DF619"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c>
          <w:tcPr>
            <w:tcW w:w="1353" w:type="dxa"/>
            <w:vMerge/>
            <w:shd w:val="clear" w:color="auto" w:fill="auto"/>
            <w:tcMar>
              <w:top w:w="72" w:type="dxa"/>
              <w:left w:w="144" w:type="dxa"/>
              <w:bottom w:w="72" w:type="dxa"/>
              <w:right w:w="144" w:type="dxa"/>
            </w:tcMar>
            <w:vAlign w:val="center"/>
          </w:tcPr>
          <w:p w14:paraId="7057241A" w14:textId="77777777" w:rsidR="001D0C80" w:rsidRPr="00F36A62" w:rsidRDefault="001D0C80" w:rsidP="005272B2">
            <w:pPr>
              <w:spacing w:after="0" w:line="240" w:lineRule="auto"/>
              <w:jc w:val="center"/>
              <w:rPr>
                <w:rFonts w:ascii="Times New Roman" w:hAnsi="Times New Roman" w:cs="Times New Roman"/>
                <w:sz w:val="24"/>
                <w:szCs w:val="24"/>
                <w:shd w:val="clear" w:color="auto" w:fill="FFFFFF"/>
              </w:rPr>
            </w:pPr>
          </w:p>
        </w:tc>
      </w:tr>
    </w:tbl>
    <w:p w14:paraId="0DF767FB" w14:textId="123DD413" w:rsidR="0090226E" w:rsidRPr="00F36A62" w:rsidRDefault="0090226E" w:rsidP="0090226E">
      <w:pPr>
        <w:spacing w:line="360" w:lineRule="auto"/>
        <w:jc w:val="both"/>
        <w:rPr>
          <w:rFonts w:ascii="Times New Roman" w:hAnsi="Times New Roman" w:cs="Times New Roman"/>
          <w:b/>
          <w:bCs/>
          <w:sz w:val="24"/>
          <w:szCs w:val="24"/>
          <w:shd w:val="clear" w:color="auto" w:fill="FFFFFF"/>
        </w:rPr>
      </w:pPr>
    </w:p>
    <w:p w14:paraId="68FDA368" w14:textId="398C3E09" w:rsidR="004B181F" w:rsidRPr="00F36A62" w:rsidRDefault="004B181F" w:rsidP="00D72C30">
      <w:pPr>
        <w:spacing w:line="360" w:lineRule="auto"/>
        <w:rPr>
          <w:rFonts w:ascii="Times New Roman" w:hAnsi="Times New Roman" w:cs="Times New Roman"/>
          <w:sz w:val="24"/>
          <w:szCs w:val="24"/>
          <w:shd w:val="clear" w:color="auto" w:fill="FFFFFF"/>
        </w:rPr>
      </w:pPr>
      <w:r w:rsidRPr="00F36A62">
        <w:rPr>
          <w:rFonts w:ascii="Times New Roman" w:hAnsi="Times New Roman" w:cs="Times New Roman"/>
          <w:sz w:val="24"/>
          <w:szCs w:val="24"/>
          <w:shd w:val="clear" w:color="auto" w:fill="FFFFFF"/>
        </w:rPr>
        <w:t xml:space="preserve">Here,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S</m:t>
            </m:r>
          </m:e>
          <m:sub>
            <m:r>
              <w:rPr>
                <w:rFonts w:ascii="Cambria Math" w:hAnsi="Cambria Math" w:cs="Times New Roman"/>
                <w:sz w:val="24"/>
                <w:szCs w:val="24"/>
                <w:shd w:val="clear" w:color="auto" w:fill="FFFFFF"/>
              </w:rPr>
              <m:t>bulk</m:t>
            </m:r>
          </m:sub>
        </m:sSub>
        <m:r>
          <w:rPr>
            <w:rFonts w:ascii="Cambria Math" w:hAnsi="Cambria Math" w:cs="Times New Roman"/>
            <w:sz w:val="24"/>
            <w:szCs w:val="24"/>
            <w:shd w:val="clear" w:color="auto" w:fill="FFFFFF"/>
          </w:rPr>
          <m:t>=</m:t>
        </m:r>
      </m:oMath>
      <w:r w:rsidRPr="00F36A62">
        <w:rPr>
          <w:rFonts w:ascii="Times New Roman" w:hAnsi="Times New Roman" w:cs="Times New Roman"/>
          <w:sz w:val="24"/>
          <w:szCs w:val="24"/>
          <w:shd w:val="clear" w:color="auto" w:fill="FFFFFF"/>
        </w:rPr>
        <w:t xml:space="preserve"> </w:t>
      </w:r>
      <m:oMath>
        <m:f>
          <m:fPr>
            <m:ctrlPr>
              <w:rPr>
                <w:rFonts w:ascii="Cambria Math" w:hAnsi="Cambria Math" w:cs="Times New Roman"/>
                <w:i/>
                <w:sz w:val="24"/>
                <w:szCs w:val="24"/>
                <w:shd w:val="clear" w:color="auto" w:fill="FFFFFF"/>
              </w:rPr>
            </m:ctrlPr>
          </m:fPr>
          <m:num>
            <m:sSup>
              <m:sSupPr>
                <m:ctrlPr>
                  <w:rPr>
                    <w:rFonts w:ascii="Cambria Math" w:hAnsi="Cambria Math" w:cs="Times New Roman"/>
                    <w:i/>
                    <w:sz w:val="24"/>
                    <w:szCs w:val="24"/>
                    <w:shd w:val="clear" w:color="auto" w:fill="FFFFFF"/>
                  </w:rPr>
                </m:ctrlPr>
              </m:sSupPr>
              <m:e>
                <m:r>
                  <w:rPr>
                    <w:rFonts w:ascii="Cambria Math" w:hAnsi="Cambria Math" w:cs="Times New Roman"/>
                    <w:sz w:val="24"/>
                    <w:szCs w:val="24"/>
                    <w:shd w:val="clear" w:color="auto" w:fill="FFFFFF"/>
                  </w:rPr>
                  <m:t>t</m:t>
                </m:r>
              </m:e>
              <m:sup>
                <m:r>
                  <w:rPr>
                    <w:rFonts w:ascii="Cambria Math" w:hAnsi="Cambria Math" w:cs="Times New Roman"/>
                    <w:sz w:val="24"/>
                    <w:szCs w:val="24"/>
                    <w:shd w:val="clear" w:color="auto" w:fill="FFFFFF"/>
                  </w:rPr>
                  <m:t>7th</m:t>
                </m:r>
              </m:sup>
            </m:sSup>
            <m:r>
              <w:rPr>
                <w:rFonts w:ascii="Cambria Math" w:hAnsi="Cambria Math" w:cs="Times New Roman"/>
                <w:sz w:val="24"/>
                <w:szCs w:val="24"/>
                <w:shd w:val="clear" w:color="auto" w:fill="FFFFFF"/>
              </w:rPr>
              <m:t>-</m:t>
            </m:r>
            <m:sSup>
              <m:sSupPr>
                <m:ctrlPr>
                  <w:rPr>
                    <w:rFonts w:ascii="Cambria Math" w:hAnsi="Cambria Math" w:cs="Times New Roman"/>
                    <w:i/>
                    <w:sz w:val="24"/>
                    <w:szCs w:val="24"/>
                    <w:shd w:val="clear" w:color="auto" w:fill="FFFFFF"/>
                  </w:rPr>
                </m:ctrlPr>
              </m:sSupPr>
              <m:e>
                <m:r>
                  <w:rPr>
                    <w:rFonts w:ascii="Cambria Math" w:hAnsi="Cambria Math" w:cs="Times New Roman"/>
                    <w:sz w:val="24"/>
                    <w:szCs w:val="24"/>
                    <w:shd w:val="clear" w:color="auto" w:fill="FFFFFF"/>
                  </w:rPr>
                  <m:t>t</m:t>
                </m:r>
              </m:e>
              <m:sup>
                <m:r>
                  <w:rPr>
                    <w:rFonts w:ascii="Cambria Math" w:hAnsi="Cambria Math" w:cs="Times New Roman"/>
                    <w:sz w:val="24"/>
                    <w:szCs w:val="24"/>
                    <w:shd w:val="clear" w:color="auto" w:fill="FFFFFF"/>
                  </w:rPr>
                  <m:t>0th</m:t>
                </m:r>
              </m:sup>
            </m:sSup>
            <m:r>
              <m:rPr>
                <m:sty m:val="p"/>
              </m:rPr>
              <w:rPr>
                <w:rFonts w:ascii="Cambria Math" w:hAnsi="Cambria Math" w:cs="Times New Roman"/>
                <w:sz w:val="24"/>
                <w:szCs w:val="24"/>
                <w:shd w:val="clear" w:color="auto" w:fill="FFFFFF"/>
              </w:rPr>
              <m:t xml:space="preserve"> </m:t>
            </m:r>
          </m:num>
          <m:den>
            <m:sSup>
              <m:sSupPr>
                <m:ctrlPr>
                  <w:rPr>
                    <w:rFonts w:ascii="Cambria Math" w:hAnsi="Cambria Math" w:cs="Times New Roman"/>
                    <w:i/>
                    <w:sz w:val="24"/>
                    <w:szCs w:val="24"/>
                    <w:shd w:val="clear" w:color="auto" w:fill="FFFFFF"/>
                  </w:rPr>
                </m:ctrlPr>
              </m:sSupPr>
              <m:e>
                <m:r>
                  <w:rPr>
                    <w:rFonts w:ascii="Cambria Math" w:hAnsi="Cambria Math" w:cs="Times New Roman"/>
                    <w:sz w:val="24"/>
                    <w:szCs w:val="24"/>
                    <w:shd w:val="clear" w:color="auto" w:fill="FFFFFF"/>
                  </w:rPr>
                  <m:t>t</m:t>
                </m:r>
              </m:e>
              <m:sup>
                <m:r>
                  <w:rPr>
                    <w:rFonts w:ascii="Cambria Math" w:hAnsi="Cambria Math" w:cs="Times New Roman"/>
                    <w:sz w:val="24"/>
                    <w:szCs w:val="24"/>
                    <w:shd w:val="clear" w:color="auto" w:fill="FFFFFF"/>
                  </w:rPr>
                  <m:t>0th</m:t>
                </m:r>
              </m:sup>
            </m:sSup>
            <m:r>
              <m:rPr>
                <m:sty m:val="p"/>
              </m:rPr>
              <w:rPr>
                <w:rFonts w:ascii="Cambria Math" w:hAnsi="Cambria Math" w:cs="Times New Roman"/>
                <w:sz w:val="24"/>
                <w:szCs w:val="24"/>
                <w:shd w:val="clear" w:color="auto" w:fill="FFFFFF"/>
              </w:rPr>
              <m:t xml:space="preserve"> </m:t>
            </m:r>
          </m:den>
        </m:f>
        <m:r>
          <w:rPr>
            <w:rFonts w:ascii="Cambria Math" w:hAnsi="Cambria Math" w:cs="Times New Roman"/>
            <w:sz w:val="24"/>
            <w:szCs w:val="24"/>
            <w:shd w:val="clear" w:color="auto" w:fill="FFFFFF"/>
          </w:rPr>
          <m:t>X 100%</m:t>
        </m:r>
      </m:oMath>
      <w:r w:rsidR="00D72C30" w:rsidRPr="00F36A62">
        <w:rPr>
          <w:rFonts w:ascii="Times New Roman" w:eastAsiaTheme="minorEastAsia" w:hAnsi="Times New Roman" w:cs="Times New Roman"/>
          <w:sz w:val="24"/>
          <w:szCs w:val="24"/>
          <w:shd w:val="clear" w:color="auto" w:fill="FFFFFF"/>
        </w:rPr>
        <w:t xml:space="preserve"> and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S</m:t>
            </m:r>
          </m:e>
          <m:sub>
            <m:r>
              <w:rPr>
                <w:rFonts w:ascii="Cambria Math" w:hAnsi="Cambria Math" w:cs="Times New Roman"/>
                <w:sz w:val="24"/>
                <w:szCs w:val="24"/>
                <w:shd w:val="clear" w:color="auto" w:fill="FFFFFF"/>
              </w:rPr>
              <m:t>PSS</m:t>
            </m:r>
          </m:sub>
        </m:sSub>
        <m:r>
          <w:rPr>
            <w:rFonts w:ascii="Cambria Math" w:hAnsi="Cambria Math" w:cs="Times New Roman"/>
            <w:sz w:val="24"/>
            <w:szCs w:val="24"/>
            <w:shd w:val="clear" w:color="auto" w:fill="FFFFFF"/>
          </w:rPr>
          <m:t xml:space="preserve">= </m:t>
        </m:r>
        <m:f>
          <m:fPr>
            <m:ctrlPr>
              <w:rPr>
                <w:rFonts w:ascii="Cambria Math" w:hAnsi="Cambria Math" w:cs="Times New Roman"/>
                <w:i/>
                <w:sz w:val="24"/>
                <w:szCs w:val="24"/>
                <w:shd w:val="clear" w:color="auto" w:fill="FFFFFF"/>
              </w:rPr>
            </m:ctrlPr>
          </m:fPr>
          <m:num>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PSS</m:t>
                </m:r>
              </m:sub>
              <m:sup>
                <m:r>
                  <w:rPr>
                    <w:rFonts w:ascii="Cambria Math" w:hAnsi="Cambria Math" w:cs="Times New Roman"/>
                    <w:sz w:val="24"/>
                    <w:szCs w:val="24"/>
                    <w:shd w:val="clear" w:color="auto" w:fill="FFFFFF"/>
                  </w:rPr>
                  <m:t>7th</m:t>
                </m:r>
              </m:sup>
            </m:sSubSup>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w/oPSS</m:t>
                </m:r>
              </m:sub>
              <m:sup>
                <m:r>
                  <w:rPr>
                    <w:rFonts w:ascii="Cambria Math" w:hAnsi="Cambria Math" w:cs="Times New Roman"/>
                    <w:sz w:val="24"/>
                    <w:szCs w:val="24"/>
                    <w:shd w:val="clear" w:color="auto" w:fill="FFFFFF"/>
                  </w:rPr>
                  <m:t>7th</m:t>
                </m:r>
              </m:sup>
            </m:sSubSup>
            <m:r>
              <m:rPr>
                <m:sty m:val="p"/>
              </m:rPr>
              <w:rPr>
                <w:rFonts w:ascii="Cambria Math" w:hAnsi="Cambria Math" w:cs="Times New Roman"/>
                <w:sz w:val="24"/>
                <w:szCs w:val="24"/>
                <w:shd w:val="clear" w:color="auto" w:fill="FFFFFF"/>
              </w:rPr>
              <m:t xml:space="preserve">) -( </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PSS</m:t>
                </m:r>
              </m:sub>
              <m:sup>
                <m:r>
                  <w:rPr>
                    <w:rFonts w:ascii="Cambria Math" w:hAnsi="Cambria Math" w:cs="Times New Roman"/>
                    <w:sz w:val="24"/>
                    <w:szCs w:val="24"/>
                    <w:shd w:val="clear" w:color="auto" w:fill="FFFFFF"/>
                  </w:rPr>
                  <m:t>0th</m:t>
                </m:r>
              </m:sup>
            </m:sSubSup>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w/oPSS</m:t>
                </m:r>
              </m:sub>
              <m:sup>
                <m:r>
                  <w:rPr>
                    <w:rFonts w:ascii="Cambria Math" w:hAnsi="Cambria Math" w:cs="Times New Roman"/>
                    <w:sz w:val="24"/>
                    <w:szCs w:val="24"/>
                    <w:shd w:val="clear" w:color="auto" w:fill="FFFFFF"/>
                  </w:rPr>
                  <m:t>0th</m:t>
                </m:r>
              </m:sup>
            </m:sSubSup>
            <m:r>
              <w:rPr>
                <w:rFonts w:ascii="Cambria Math" w:hAnsi="Cambria Math" w:cs="Times New Roman"/>
                <w:sz w:val="24"/>
                <w:szCs w:val="24"/>
                <w:shd w:val="clear" w:color="auto" w:fill="FFFFFF"/>
              </w:rPr>
              <m:t>)</m:t>
            </m:r>
          </m:num>
          <m:den>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PSS</m:t>
                </m:r>
              </m:sub>
              <m:sup>
                <m:r>
                  <w:rPr>
                    <w:rFonts w:ascii="Cambria Math" w:hAnsi="Cambria Math" w:cs="Times New Roman"/>
                    <w:sz w:val="24"/>
                    <w:szCs w:val="24"/>
                    <w:shd w:val="clear" w:color="auto" w:fill="FFFFFF"/>
                  </w:rPr>
                  <m:t>0th</m:t>
                </m:r>
              </m:sup>
            </m:sSubSup>
            <m:r>
              <w:rPr>
                <w:rFonts w:ascii="Cambria Math" w:hAnsi="Cambria Math" w:cs="Times New Roman"/>
                <w:sz w:val="24"/>
                <w:szCs w:val="24"/>
                <w:shd w:val="clear" w:color="auto" w:fill="FFFFFF"/>
              </w:rPr>
              <m:t>-</m:t>
            </m:r>
            <m:sSubSup>
              <m:sSubSupPr>
                <m:ctrlPr>
                  <w:rPr>
                    <w:rFonts w:ascii="Cambria Math" w:hAnsi="Cambria Math" w:cs="Times New Roman"/>
                    <w:i/>
                    <w:sz w:val="24"/>
                    <w:szCs w:val="24"/>
                    <w:shd w:val="clear" w:color="auto" w:fill="FFFFFF"/>
                  </w:rPr>
                </m:ctrlPr>
              </m:sSubSup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w/oPSS</m:t>
                </m:r>
              </m:sub>
              <m:sup>
                <m:r>
                  <w:rPr>
                    <w:rFonts w:ascii="Cambria Math" w:hAnsi="Cambria Math" w:cs="Times New Roman"/>
                    <w:sz w:val="24"/>
                    <w:szCs w:val="24"/>
                    <w:shd w:val="clear" w:color="auto" w:fill="FFFFFF"/>
                  </w:rPr>
                  <m:t>0th</m:t>
                </m:r>
              </m:sup>
            </m:sSubSup>
          </m:den>
        </m:f>
        <m:r>
          <w:rPr>
            <w:rFonts w:ascii="Cambria Math" w:hAnsi="Cambria Math" w:cs="Times New Roman"/>
            <w:sz w:val="24"/>
            <w:szCs w:val="24"/>
            <w:shd w:val="clear" w:color="auto" w:fill="FFFFFF"/>
          </w:rPr>
          <m:t>X100%</m:t>
        </m:r>
      </m:oMath>
    </w:p>
    <w:p w14:paraId="1BF82BF5" w14:textId="21E927AD" w:rsidR="00381F71" w:rsidRDefault="00381F71" w:rsidP="00381F71">
      <w:pPr>
        <w:pStyle w:val="NormalWeb"/>
        <w:spacing w:before="0" w:beforeAutospacing="0" w:after="240" w:afterAutospacing="0"/>
        <w:rPr>
          <w:b/>
          <w:bCs/>
          <w:u w:val="single"/>
          <w:lang w:val=""/>
        </w:rPr>
      </w:pPr>
      <w:r w:rsidRPr="0026351C">
        <w:rPr>
          <w:b/>
          <w:bCs/>
          <w:u w:val="single"/>
          <w:lang w:val=""/>
        </w:rPr>
        <w:t xml:space="preserve">Comparing </w:t>
      </w:r>
      <w:r>
        <w:rPr>
          <w:b/>
          <w:bCs/>
          <w:u w:val="single"/>
          <w:lang w:val=""/>
        </w:rPr>
        <w:t xml:space="preserve">the </w:t>
      </w:r>
      <w:r w:rsidR="00132027">
        <w:rPr>
          <w:b/>
          <w:bCs/>
          <w:u w:val="single"/>
          <w:lang w:val=""/>
        </w:rPr>
        <w:t>D</w:t>
      </w:r>
      <w:r>
        <w:rPr>
          <w:b/>
          <w:bCs/>
          <w:u w:val="single"/>
          <w:lang w:val=""/>
        </w:rPr>
        <w:t>ensity of A</w:t>
      </w:r>
      <w:r w:rsidRPr="0026351C">
        <w:rPr>
          <w:b/>
          <w:bCs/>
          <w:u w:val="single"/>
          <w:lang w:val=""/>
        </w:rPr>
        <w:t>nion</w:t>
      </w:r>
      <w:r>
        <w:rPr>
          <w:b/>
          <w:bCs/>
          <w:u w:val="single"/>
          <w:lang w:val=""/>
        </w:rPr>
        <w:t xml:space="preserve"> (S0</w:t>
      </w:r>
      <w:r>
        <w:rPr>
          <w:b/>
          <w:bCs/>
          <w:u w:val="single"/>
          <w:vertAlign w:val="subscript"/>
          <w:lang w:val=""/>
        </w:rPr>
        <w:t>3</w:t>
      </w:r>
      <w:r>
        <w:rPr>
          <w:b/>
          <w:bCs/>
          <w:u w:val="single"/>
          <w:vertAlign w:val="superscript"/>
          <w:lang w:val=""/>
        </w:rPr>
        <w:t>-</w:t>
      </w:r>
      <w:r>
        <w:rPr>
          <w:b/>
          <w:bCs/>
          <w:u w:val="single"/>
          <w:lang w:val=""/>
        </w:rPr>
        <w:t>)</w:t>
      </w:r>
      <w:r w:rsidRPr="0026351C">
        <w:rPr>
          <w:b/>
          <w:bCs/>
          <w:u w:val="single"/>
          <w:lang w:val=""/>
        </w:rPr>
        <w:t xml:space="preserve"> to Na</w:t>
      </w:r>
      <w:r>
        <w:rPr>
          <w:b/>
          <w:bCs/>
          <w:u w:val="single"/>
          <w:vertAlign w:val="superscript"/>
          <w:lang w:val=""/>
        </w:rPr>
        <w:t>+</w:t>
      </w:r>
      <w:r w:rsidRPr="0026351C">
        <w:rPr>
          <w:b/>
          <w:bCs/>
          <w:u w:val="single"/>
          <w:lang w:val=""/>
        </w:rPr>
        <w:t xml:space="preserve">: </w:t>
      </w:r>
    </w:p>
    <w:p w14:paraId="1ABB1279" w14:textId="7ADEA2B8" w:rsidR="00381F71" w:rsidRPr="005137F8" w:rsidRDefault="00381F71" w:rsidP="00381F71">
      <w:pPr>
        <w:pStyle w:val="NormalWeb"/>
        <w:spacing w:before="0" w:beforeAutospacing="0" w:after="240" w:afterAutospacing="0" w:line="360" w:lineRule="auto"/>
        <w:rPr>
          <w:lang w:val=""/>
        </w:rPr>
      </w:pPr>
      <w:r>
        <w:rPr>
          <w:lang w:val=""/>
        </w:rPr>
        <w:t xml:space="preserve">We have calculated the </w:t>
      </w:r>
      <w:r w:rsidR="003D1743">
        <w:rPr>
          <w:lang w:val=""/>
        </w:rPr>
        <w:t xml:space="preserve">number </w:t>
      </w:r>
      <w:r>
        <w:rPr>
          <w:lang w:val=""/>
        </w:rPr>
        <w:t>density of</w:t>
      </w:r>
      <w:r w:rsidR="003D1743">
        <w:rPr>
          <w:lang w:val=""/>
        </w:rPr>
        <w:t xml:space="preserve"> sulfonate</w:t>
      </w:r>
      <w:r>
        <w:rPr>
          <w:lang w:val=""/>
        </w:rPr>
        <w:t xml:space="preserve"> </w:t>
      </w:r>
      <w:r w:rsidR="003D1743">
        <w:rPr>
          <w:lang w:val=""/>
        </w:rPr>
        <w:t>anions in pure dry PSS,</w:t>
      </w:r>
      <w:r>
        <w:rPr>
          <w:lang w:val=""/>
        </w:rPr>
        <w:t xml:space="preserve"> </w:t>
      </w:r>
      <w:r w:rsidR="003D1743">
        <w:rPr>
          <w:lang w:val=""/>
        </w:rPr>
        <w:t>hydrated/</w:t>
      </w:r>
      <w:r>
        <w:rPr>
          <w:lang w:val=""/>
        </w:rPr>
        <w:t>sw</w:t>
      </w:r>
      <w:r w:rsidR="003D1743">
        <w:rPr>
          <w:lang w:val=""/>
        </w:rPr>
        <w:t>ollen</w:t>
      </w:r>
      <w:r>
        <w:rPr>
          <w:lang w:val=""/>
        </w:rPr>
        <w:t xml:space="preserve"> PSS, PSS</w:t>
      </w:r>
      <w:r w:rsidR="003D1743">
        <w:rPr>
          <w:lang w:val=""/>
        </w:rPr>
        <w:t xml:space="preserve"> in bulk PEDOT:PSS, and </w:t>
      </w:r>
      <w:r>
        <w:rPr>
          <w:lang w:val=""/>
        </w:rPr>
        <w:t xml:space="preserve">PEDOT:PSS </w:t>
      </w:r>
      <w:r w:rsidR="003D1743">
        <w:rPr>
          <w:lang w:val=""/>
        </w:rPr>
        <w:t xml:space="preserve">crystal </w:t>
      </w:r>
      <w:r>
        <w:rPr>
          <w:lang w:val=""/>
        </w:rPr>
        <w:t>to see how resonable is the Na ion density (</w:t>
      </w:r>
      <m:oMath>
        <m:r>
          <w:rPr>
            <w:rFonts w:ascii="Cambria Math" w:hAnsi="Cambria Math"/>
            <w:lang w:val=""/>
          </w:rPr>
          <m:t>p</m:t>
        </m:r>
      </m:oMath>
      <w:r>
        <w:rPr>
          <w:lang w:val=""/>
        </w:rPr>
        <w:t xml:space="preserve">) we calculated in </w:t>
      </w:r>
      <w:r w:rsidRPr="005137F8">
        <w:rPr>
          <w:b/>
          <w:bCs/>
          <w:lang w:val=""/>
        </w:rPr>
        <w:t>Fig. 1H</w:t>
      </w:r>
      <w:r>
        <w:rPr>
          <w:lang w:val=""/>
        </w:rPr>
        <w:t>.</w:t>
      </w:r>
    </w:p>
    <w:p w14:paraId="15C075D7" w14:textId="33C03F0B" w:rsidR="00381F71" w:rsidRPr="009F16C9" w:rsidRDefault="00381F71" w:rsidP="00381F71">
      <w:pPr>
        <w:pStyle w:val="NormalWeb"/>
        <w:spacing w:before="0" w:beforeAutospacing="0" w:after="240" w:afterAutospacing="0" w:line="360" w:lineRule="auto"/>
        <w:rPr>
          <w:lang w:val=""/>
        </w:rPr>
      </w:pPr>
      <w:r w:rsidRPr="009F16C9">
        <w:rPr>
          <w:lang w:val=""/>
        </w:rPr>
        <w:t xml:space="preserve">Molecular weight of </w:t>
      </w:r>
      <w:r w:rsidR="003D1743">
        <w:rPr>
          <w:lang w:val=""/>
        </w:rPr>
        <w:t xml:space="preserve">a </w:t>
      </w:r>
      <w:r w:rsidRPr="009F16C9">
        <w:rPr>
          <w:lang w:val=""/>
        </w:rPr>
        <w:t>PSS</w:t>
      </w:r>
      <w:r w:rsidR="003D1743">
        <w:rPr>
          <w:lang w:val=""/>
        </w:rPr>
        <w:t xml:space="preserve"> monomer</w:t>
      </w:r>
      <w:r w:rsidRPr="009F16C9">
        <w:rPr>
          <w:lang w:val=""/>
        </w:rPr>
        <w:t xml:space="preserve">, </w:t>
      </w:r>
      <m:oMath>
        <m:r>
          <w:rPr>
            <w:rFonts w:ascii="Cambria Math" w:hAnsi="Cambria Math"/>
            <w:lang w:val=""/>
          </w:rPr>
          <m:t>M</m:t>
        </m:r>
        <m:r>
          <m:rPr>
            <m:sty m:val="p"/>
          </m:rPr>
          <w:rPr>
            <w:rFonts w:ascii="Cambria Math" w:hAnsi="Cambria Math"/>
            <w:lang w:val=""/>
          </w:rPr>
          <m:t>=206.2 </m:t>
        </m:r>
        <m:f>
          <m:fPr>
            <m:ctrlPr>
              <w:rPr>
                <w:rFonts w:ascii="Cambria Math" w:hAnsi="Cambria Math"/>
                <w:lang w:val=""/>
              </w:rPr>
            </m:ctrlPr>
          </m:fPr>
          <m:num>
            <m:r>
              <w:rPr>
                <w:rFonts w:ascii="Cambria Math" w:hAnsi="Cambria Math"/>
                <w:lang w:val=""/>
              </w:rPr>
              <m:t>g</m:t>
            </m:r>
          </m:num>
          <m:den>
            <m:r>
              <w:rPr>
                <w:rFonts w:ascii="Cambria Math" w:hAnsi="Cambria Math"/>
                <w:lang w:val=""/>
              </w:rPr>
              <m:t>mol</m:t>
            </m:r>
          </m:den>
        </m:f>
      </m:oMath>
    </w:p>
    <w:p w14:paraId="13757055" w14:textId="7732BB68" w:rsidR="00381F71" w:rsidRPr="000616B9" w:rsidRDefault="00381F71" w:rsidP="00381F71">
      <w:pPr>
        <w:pStyle w:val="NormalWeb"/>
        <w:spacing w:before="0" w:beforeAutospacing="0" w:after="0" w:afterAutospacing="0"/>
      </w:pPr>
      <w:r w:rsidRPr="000616B9">
        <w:t xml:space="preserve">Mass density of PSS, </w:t>
      </w:r>
      <m:oMath>
        <m:r>
          <w:rPr>
            <w:rFonts w:ascii="Cambria Math" w:hAnsi="Cambria Math"/>
          </w:rPr>
          <m:t>ρ</m:t>
        </m:r>
        <m:r>
          <m:rPr>
            <m:sty m:val="p"/>
          </m:rPr>
          <w:rPr>
            <w:rFonts w:ascii="Cambria Math" w:hAnsi="Cambria Math"/>
          </w:rPr>
          <m:t>=0.8019</m:t>
        </m:r>
        <m:f>
          <m:fPr>
            <m:ctrlPr>
              <w:rPr>
                <w:rFonts w:ascii="Cambria Math" w:hAnsi="Cambria Math"/>
              </w:rPr>
            </m:ctrlPr>
          </m:fPr>
          <m:num>
            <m:r>
              <w:rPr>
                <w:rFonts w:ascii="Cambria Math" w:hAnsi="Cambria Math"/>
              </w:rPr>
              <m:t>g</m:t>
            </m:r>
          </m:num>
          <m:den>
            <m:r>
              <w:rPr>
                <w:rFonts w:ascii="Cambria Math" w:hAnsi="Cambria Math"/>
              </w:rPr>
              <m:t>c</m:t>
            </m:r>
            <m:sSup>
              <m:sSupPr>
                <m:ctrlPr>
                  <w:rPr>
                    <w:rFonts w:ascii="Cambria Math" w:hAnsi="Cambria Math"/>
                  </w:rPr>
                </m:ctrlPr>
              </m:sSupPr>
              <m:e>
                <m:r>
                  <w:rPr>
                    <w:rFonts w:ascii="Cambria Math" w:hAnsi="Cambria Math"/>
                  </w:rPr>
                  <m:t>m</m:t>
                </m:r>
              </m:e>
              <m:sup>
                <m:r>
                  <m:rPr>
                    <m:sty m:val="p"/>
                  </m:rPr>
                  <w:rPr>
                    <w:rFonts w:ascii="Cambria Math" w:hAnsi="Cambria Math"/>
                  </w:rPr>
                  <m:t>3</m:t>
                </m:r>
              </m:sup>
            </m:sSup>
          </m:den>
        </m:f>
        <m:r>
          <w:rPr>
            <w:rFonts w:ascii="Cambria Math" w:hAnsi="Cambria Math"/>
          </w:rPr>
          <m:t xml:space="preserve"> </m:t>
        </m:r>
        <m:r>
          <w:rPr>
            <w:rFonts w:ascii="Cambria Math" w:hAnsi="Cambria Math"/>
            <w:i/>
          </w:rPr>
          <w:fldChar w:fldCharType="begin"/>
        </m:r>
        <m:r>
          <m:rPr>
            <m:sty m:val="p"/>
          </m:rPr>
          <w:rPr>
            <w:rFonts w:ascii="Cambria Math" w:hAnsi="Cambria Math"/>
          </w:rPr>
          <m:t xml:space="preserve"> ADDIN ZOTERO_ITEM CSL_CITATION {"citationID":"kBgGsREa","properties":{"formattedCitation":"\\super 36\\nosupersub{}","plainCitation":"36","noteIndex":0},"citationItems":[{"id":"tubK7RGe/xOmev8EP","uris":["http://zotero.org/users/7436350/items/BHRIUJCD"],"itemData":{"id":873,"type":"webpage","abstract":"Poly(sodium 4-styrenesulfonate) (PSS) | Poly (sodium 4-styrenesulfonate) (PSS) a cation exchange polyelectrolyte | Reduction of graphite oxide in the presence of PSS has been reported for the synthesis of polymer-coated graphitic nanoplatelets | Buy chemicals and reagents online from Sigma Aldrich","language":"en","title":"Poly(sodium 4-styrenesulfonate) average Mw 70,000, powder 25704-18-1","URL":"http://www.sigmaaldrich.com/","accessed":{"date-parts":[["2022",8,18]]}}}],"schema":"https://github.com/citation-style-language/schema/raw/master/csl-citation.json"} </m:t>
        </m:r>
        <m:r>
          <w:rPr>
            <w:rFonts w:ascii="Cambria Math" w:hAnsi="Cambria Math"/>
            <w:i/>
          </w:rPr>
          <w:fldChar w:fldCharType="separate"/>
        </m:r>
      </m:oMath>
      <w:r w:rsidR="00D05B46" w:rsidRPr="00D05B46">
        <w:rPr>
          <w:rFonts w:ascii="Cambria Math" w:hAnsi="Cambria Math"/>
          <w:vertAlign w:val="superscript"/>
        </w:rPr>
        <w:t>36</w:t>
      </w:r>
      <m:oMath>
        <m:r>
          <w:rPr>
            <w:rFonts w:ascii="Cambria Math" w:hAnsi="Cambria Math"/>
            <w:i/>
          </w:rPr>
          <w:fldChar w:fldCharType="end"/>
        </m:r>
      </m:oMath>
    </w:p>
    <w:p w14:paraId="1B631B56" w14:textId="77777777" w:rsidR="00381F71" w:rsidRPr="000616B9" w:rsidRDefault="00381F71" w:rsidP="00381F71">
      <w:pPr>
        <w:pStyle w:val="NormalWeb"/>
        <w:spacing w:before="0" w:beforeAutospacing="0" w:after="0" w:afterAutospacing="0"/>
      </w:pPr>
      <w:r w:rsidRPr="000616B9">
        <w:t> </w:t>
      </w:r>
    </w:p>
    <w:p w14:paraId="3843BDD7" w14:textId="77777777" w:rsidR="003D1743" w:rsidRDefault="003D1743" w:rsidP="00381F71">
      <w:pPr>
        <w:pStyle w:val="NormalWeb"/>
        <w:spacing w:before="0" w:beforeAutospacing="0" w:after="0" w:afterAutospacing="0"/>
      </w:pPr>
      <w:r>
        <w:t>N</w:t>
      </w:r>
      <w:r w:rsidR="00381F71" w:rsidRPr="000616B9">
        <w:t xml:space="preserve">umber density of </w:t>
      </w:r>
      <w:r>
        <w:t xml:space="preserve">dry </w:t>
      </w:r>
      <w:r w:rsidR="00381F71" w:rsidRPr="000616B9">
        <w:t>PSS</w:t>
      </w:r>
      <w:r>
        <w:t>:</w:t>
      </w:r>
    </w:p>
    <w:p w14:paraId="626BF7CA" w14:textId="09BD2511" w:rsidR="00381F71" w:rsidRDefault="00442BB7" w:rsidP="00381F71">
      <w:pPr>
        <w:pStyle w:val="NormalWeb"/>
        <w:spacing w:before="0" w:beforeAutospacing="0" w:after="0" w:afterAutospacing="0"/>
      </w:pPr>
      <m:oMathPara>
        <m:oMath>
          <m:sSub>
            <m:sSubPr>
              <m:ctrlPr>
                <w:rPr>
                  <w:rFonts w:ascii="Cambria Math" w:hAnsi="Cambria Math"/>
                </w:rPr>
              </m:ctrlPr>
            </m:sSubPr>
            <m:e>
              <m:r>
                <w:rPr>
                  <w:rFonts w:ascii="Cambria Math" w:hAnsi="Cambria Math"/>
                </w:rPr>
                <m:t>n</m:t>
              </m:r>
            </m:e>
            <m:sub>
              <m:r>
                <w:rPr>
                  <w:rFonts w:ascii="Cambria Math" w:hAnsi="Cambria Math"/>
                </w:rPr>
                <m:t>PSS</m:t>
              </m:r>
            </m:sub>
          </m:sSub>
          <m:r>
            <m:rPr>
              <m:sty m:val="p"/>
            </m:rPr>
            <w:rPr>
              <w:rFonts w:ascii="Cambria Math" w:hAnsi="Cambria Math"/>
            </w:rPr>
            <m:t>=</m:t>
          </m:r>
          <m:f>
            <m:fPr>
              <m:ctrlPr>
                <w:rPr>
                  <w:rFonts w:ascii="Cambria Math" w:hAnsi="Cambria Math"/>
                </w:rPr>
              </m:ctrlPr>
            </m:fPr>
            <m:num>
              <m:r>
                <w:rPr>
                  <w:rFonts w:ascii="Cambria Math" w:hAnsi="Cambria Math"/>
                </w:rPr>
                <m:t>ρ</m:t>
              </m:r>
            </m:num>
            <m:den>
              <m:r>
                <w:rPr>
                  <w:rFonts w:ascii="Cambria Math" w:hAnsi="Cambria Math"/>
                </w:rPr>
                <m:t>M</m:t>
              </m:r>
            </m:den>
          </m:f>
          <m:r>
            <m:rPr>
              <m:sty m:val="p"/>
            </m:rPr>
            <w:rPr>
              <w:rFonts w:ascii="Cambria Math" w:hAnsi="Cambria Math"/>
            </w:rPr>
            <m:t>=0.8019</m:t>
          </m:r>
          <m:d>
            <m:dPr>
              <m:begChr m:val="["/>
              <m:endChr m:val="]"/>
              <m:ctrlPr>
                <w:rPr>
                  <w:rFonts w:ascii="Cambria Math" w:hAnsi="Cambria Math"/>
                </w:rPr>
              </m:ctrlPr>
            </m:dPr>
            <m:e>
              <m:f>
                <m:fPr>
                  <m:ctrlPr>
                    <w:rPr>
                      <w:rFonts w:ascii="Cambria Math" w:hAnsi="Cambria Math"/>
                    </w:rPr>
                  </m:ctrlPr>
                </m:fPr>
                <m:num>
                  <m:r>
                    <w:rPr>
                      <w:rFonts w:ascii="Cambria Math" w:hAnsi="Cambria Math"/>
                    </w:rPr>
                    <m:t>g</m:t>
                  </m:r>
                </m:num>
                <m:den>
                  <m:r>
                    <w:rPr>
                      <w:rFonts w:ascii="Cambria Math" w:hAnsi="Cambria Math"/>
                    </w:rPr>
                    <m:t>c</m:t>
                  </m:r>
                  <m:sSup>
                    <m:sSupPr>
                      <m:ctrlPr>
                        <w:rPr>
                          <w:rFonts w:ascii="Cambria Math" w:hAnsi="Cambria Math"/>
                        </w:rPr>
                      </m:ctrlPr>
                    </m:sSupPr>
                    <m:e>
                      <m:r>
                        <w:rPr>
                          <w:rFonts w:ascii="Cambria Math" w:hAnsi="Cambria Math"/>
                        </w:rPr>
                        <m:t>m</m:t>
                      </m:r>
                    </m:e>
                    <m:sup>
                      <m:r>
                        <m:rPr>
                          <m:sty m:val="p"/>
                        </m:rPr>
                        <w:rPr>
                          <w:rFonts w:ascii="Cambria Math" w:hAnsi="Cambria Math"/>
                        </w:rPr>
                        <m:t>3</m:t>
                      </m:r>
                    </m:sup>
                  </m:sSup>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06.2</m:t>
              </m:r>
            </m:den>
          </m:f>
          <m:d>
            <m:dPr>
              <m:begChr m:val="["/>
              <m:endChr m:val="]"/>
              <m:ctrlPr>
                <w:rPr>
                  <w:rFonts w:ascii="Cambria Math" w:hAnsi="Cambria Math"/>
                </w:rPr>
              </m:ctrlPr>
            </m:dPr>
            <m:e>
              <m:f>
                <m:fPr>
                  <m:ctrlPr>
                    <w:rPr>
                      <w:rFonts w:ascii="Cambria Math" w:hAnsi="Cambria Math"/>
                    </w:rPr>
                  </m:ctrlPr>
                </m:fPr>
                <m:num>
                  <m:r>
                    <w:rPr>
                      <w:rFonts w:ascii="Cambria Math" w:hAnsi="Cambria Math"/>
                    </w:rPr>
                    <m:t>mol</m:t>
                  </m:r>
                </m:num>
                <m:den>
                  <m:r>
                    <w:rPr>
                      <w:rFonts w:ascii="Cambria Math" w:hAnsi="Cambria Math"/>
                    </w:rPr>
                    <m:t>g</m:t>
                  </m:r>
                </m:den>
              </m:f>
            </m:e>
          </m:d>
          <m:r>
            <m:rPr>
              <m:sty m:val="p"/>
            </m:rPr>
            <w:rPr>
              <w:rFonts w:ascii="Cambria Math" w:hAnsi="Cambria Math"/>
            </w:rPr>
            <m:t>∙6.023</m:t>
          </m:r>
          <m:r>
            <w:rPr>
              <w:rFonts w:ascii="Cambria Math" w:hAnsi="Cambria Math"/>
            </w:rPr>
            <m:t>X</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3</m:t>
              </m:r>
            </m:sup>
          </m:sSup>
          <m:d>
            <m:dPr>
              <m:begChr m:val="["/>
              <m:endChr m:val="]"/>
              <m:ctrlPr>
                <w:rPr>
                  <w:rFonts w:ascii="Cambria Math" w:hAnsi="Cambria Math"/>
                </w:rPr>
              </m:ctrlPr>
            </m:dPr>
            <m:e>
              <m:f>
                <m:fPr>
                  <m:ctrlPr>
                    <w:rPr>
                      <w:rFonts w:ascii="Cambria Math" w:hAnsi="Cambria Math"/>
                    </w:rPr>
                  </m:ctrlPr>
                </m:fPr>
                <m:num>
                  <m:r>
                    <w:rPr>
                      <w:rFonts w:ascii="Cambria Math" w:hAnsi="Cambria Math"/>
                    </w:rPr>
                    <m:t>monomer</m:t>
                  </m:r>
                </m:num>
                <m:den>
                  <m:r>
                    <w:rPr>
                      <w:rFonts w:ascii="Cambria Math" w:hAnsi="Cambria Math"/>
                    </w:rPr>
                    <m:t>mol</m:t>
                  </m:r>
                </m:den>
              </m:f>
            </m:e>
          </m:d>
        </m:oMath>
      </m:oMathPara>
    </w:p>
    <w:p w14:paraId="630DF844" w14:textId="77777777" w:rsidR="00381F71" w:rsidRDefault="00381F71" w:rsidP="00381F71">
      <w:pPr>
        <w:pStyle w:val="NormalWeb"/>
        <w:spacing w:before="0" w:beforeAutospacing="0" w:after="0" w:afterAutospacing="0"/>
      </w:pPr>
      <w:r>
        <w:t xml:space="preserve">Therefore, </w:t>
      </w:r>
      <w:r>
        <w:tab/>
      </w:r>
      <w:r>
        <w:tab/>
      </w:r>
      <w:r>
        <w:tab/>
        <w:t xml:space="preserve">    </w:t>
      </w:r>
    </w:p>
    <w:p w14:paraId="29FA3A85" w14:textId="0312B551" w:rsidR="00381F71" w:rsidRPr="00EF65F9" w:rsidRDefault="00442BB7" w:rsidP="00381F71">
      <w:pPr>
        <w:pStyle w:val="NormalWeb"/>
        <w:spacing w:before="0" w:beforeAutospacing="0" w:after="0" w:afterAutospacing="0"/>
      </w:pPr>
      <m:oMathPara>
        <m:oMath>
          <m:sSub>
            <m:sSubPr>
              <m:ctrlPr>
                <w:rPr>
                  <w:rFonts w:ascii="Cambria Math" w:hAnsi="Cambria Math"/>
                  <w:lang w:val=""/>
                </w:rPr>
              </m:ctrlPr>
            </m:sSubPr>
            <m:e>
              <m:r>
                <w:rPr>
                  <w:rFonts w:ascii="Cambria Math" w:hAnsi="Cambria Math"/>
                  <w:lang w:val=""/>
                </w:rPr>
                <m:t>n</m:t>
              </m:r>
            </m:e>
            <m:sub>
              <m:r>
                <w:rPr>
                  <w:rFonts w:ascii="Cambria Math" w:hAnsi="Cambria Math"/>
                  <w:lang w:val=""/>
                </w:rPr>
                <m:t>PSS</m:t>
              </m:r>
            </m:sub>
          </m:sSub>
          <m:r>
            <m:rPr>
              <m:sty m:val="p"/>
            </m:rPr>
            <w:rPr>
              <w:rFonts w:ascii="Cambria Math" w:hAnsi="Cambria Math"/>
              <w:lang w:val=""/>
            </w:rPr>
            <m:t>=2.34×</m:t>
          </m:r>
          <m:sSup>
            <m:sSupPr>
              <m:ctrlPr>
                <w:rPr>
                  <w:rFonts w:ascii="Cambria Math" w:hAnsi="Cambria Math"/>
                  <w:lang w:val=""/>
                </w:rPr>
              </m:ctrlPr>
            </m:sSupPr>
            <m:e>
              <m:r>
                <m:rPr>
                  <m:sty m:val="p"/>
                </m:rPr>
                <w:rPr>
                  <w:rFonts w:ascii="Cambria Math" w:hAnsi="Cambria Math"/>
                  <w:lang w:val=""/>
                </w:rPr>
                <m:t>10</m:t>
              </m:r>
            </m:e>
            <m:sup>
              <m:r>
                <m:rPr>
                  <m:sty m:val="p"/>
                </m:rPr>
                <w:rPr>
                  <w:rFonts w:ascii="Cambria Math" w:hAnsi="Cambria Math"/>
                  <w:lang w:val=""/>
                </w:rPr>
                <m:t>21</m:t>
              </m:r>
            </m:sup>
          </m:sSup>
          <m:r>
            <m:rPr>
              <m:sty m:val="p"/>
            </m:rPr>
            <w:rPr>
              <w:rFonts w:ascii="Cambria Math" w:hAnsi="Cambria Math"/>
              <w:lang w:val=""/>
            </w:rPr>
            <m:t> </m:t>
          </m:r>
          <m:r>
            <w:rPr>
              <w:rFonts w:ascii="Cambria Math" w:hAnsi="Cambria Math"/>
              <w:lang w:val=""/>
            </w:rPr>
            <m:t>monomers/c</m:t>
          </m:r>
          <m:sSup>
            <m:sSupPr>
              <m:ctrlPr>
                <w:rPr>
                  <w:rFonts w:ascii="Cambria Math" w:hAnsi="Cambria Math"/>
                  <w:lang w:val=""/>
                </w:rPr>
              </m:ctrlPr>
            </m:sSupPr>
            <m:e>
              <m:r>
                <w:rPr>
                  <w:rFonts w:ascii="Cambria Math" w:hAnsi="Cambria Math"/>
                  <w:lang w:val=""/>
                </w:rPr>
                <m:t>m</m:t>
              </m:r>
            </m:e>
            <m:sup>
              <m:r>
                <m:rPr>
                  <m:sty m:val="p"/>
                </m:rPr>
                <w:rPr>
                  <w:rFonts w:ascii="Cambria Math" w:hAnsi="Cambria Math"/>
                  <w:lang w:val=""/>
                </w:rPr>
                <m:t>-3</m:t>
              </m:r>
            </m:sup>
          </m:sSup>
        </m:oMath>
      </m:oMathPara>
    </w:p>
    <w:p w14:paraId="7FA3D6C8" w14:textId="77777777" w:rsidR="00381F71" w:rsidRPr="000616B9" w:rsidRDefault="00381F71" w:rsidP="00381F71">
      <w:pPr>
        <w:pStyle w:val="NormalWeb"/>
        <w:spacing w:before="0" w:beforeAutospacing="0" w:after="0" w:afterAutospacing="0"/>
      </w:pPr>
    </w:p>
    <w:p w14:paraId="4B73A806" w14:textId="77777777" w:rsidR="00381F71" w:rsidRPr="000616B9" w:rsidRDefault="00381F71" w:rsidP="003D1743">
      <w:pPr>
        <w:pStyle w:val="NormalWeb"/>
        <w:spacing w:before="0" w:beforeAutospacing="0" w:after="240" w:afterAutospacing="0"/>
      </w:pPr>
      <w:r w:rsidRPr="000616B9">
        <w:t xml:space="preserve">Swelling causes </w:t>
      </w:r>
      <m:oMath>
        <m:sSub>
          <m:sSubPr>
            <m:ctrlPr>
              <w:rPr>
                <w:rFonts w:ascii="Cambria Math" w:hAnsi="Cambria Math"/>
              </w:rPr>
            </m:ctrlPr>
          </m:sSubPr>
          <m:e>
            <m:r>
              <w:rPr>
                <w:rFonts w:ascii="Cambria Math" w:hAnsi="Cambria Math"/>
              </w:rPr>
              <m:t>n</m:t>
            </m:r>
          </m:e>
          <m:sub>
            <m:r>
              <w:rPr>
                <w:rFonts w:ascii="Cambria Math" w:hAnsi="Cambria Math"/>
              </w:rPr>
              <m:t>PSS</m:t>
            </m:r>
          </m:sub>
        </m:sSub>
      </m:oMath>
      <w:r w:rsidRPr="000616B9">
        <w:t xml:space="preserve"> to reduce. We have measured </w:t>
      </w:r>
      <w:r>
        <w:t>~</w:t>
      </w:r>
      <w:r w:rsidRPr="000616B9">
        <w:t>102% swelling</w:t>
      </w:r>
      <w:r>
        <w:t xml:space="preserve">. Therefore, </w:t>
      </w:r>
    </w:p>
    <w:p w14:paraId="2F01C147" w14:textId="123C1BF4" w:rsidR="00381F71" w:rsidRPr="00EF65F9" w:rsidRDefault="00381F71" w:rsidP="00381F71">
      <w:pPr>
        <w:pStyle w:val="NormalWeb"/>
        <w:spacing w:before="0" w:beforeAutospacing="0" w:after="0" w:afterAutospacing="0"/>
      </w:pPr>
      <w:r w:rsidRPr="000616B9">
        <w:t> </w:t>
      </w:r>
      <w:r>
        <w:tab/>
      </w:r>
      <w:r>
        <w:tab/>
      </w:r>
      <w:r>
        <w:tab/>
      </w:r>
      <w:r>
        <w:tab/>
        <w:t xml:space="preserve">  </w:t>
      </w:r>
      <m:oMath>
        <m:sSubSup>
          <m:sSubSupPr>
            <m:ctrlPr>
              <w:rPr>
                <w:rFonts w:ascii="Cambria Math" w:hAnsi="Cambria Math"/>
                <w:lang w:val=""/>
              </w:rPr>
            </m:ctrlPr>
          </m:sSubSupPr>
          <m:e>
            <m:r>
              <w:rPr>
                <w:rFonts w:ascii="Cambria Math" w:hAnsi="Cambria Math"/>
                <w:lang w:val=""/>
              </w:rPr>
              <m:t>n</m:t>
            </m:r>
          </m:e>
          <m:sub>
            <m:r>
              <w:rPr>
                <w:rFonts w:ascii="Cambria Math" w:hAnsi="Cambria Math"/>
                <w:lang w:val=""/>
              </w:rPr>
              <m:t>PSS</m:t>
            </m:r>
          </m:sub>
          <m:sup>
            <m:r>
              <w:rPr>
                <w:rFonts w:ascii="Cambria Math" w:hAnsi="Cambria Math"/>
                <w:lang w:val=""/>
              </w:rPr>
              <m:t>Swell</m:t>
            </m:r>
          </m:sup>
        </m:sSubSup>
        <m:r>
          <m:rPr>
            <m:sty m:val="p"/>
          </m:rPr>
          <w:rPr>
            <w:rFonts w:ascii="Cambria Math" w:hAnsi="Cambria Math"/>
            <w:lang w:val=""/>
          </w:rPr>
          <m:t>=1.16×</m:t>
        </m:r>
        <m:sSup>
          <m:sSupPr>
            <m:ctrlPr>
              <w:rPr>
                <w:rFonts w:ascii="Cambria Math" w:hAnsi="Cambria Math"/>
                <w:lang w:val=""/>
              </w:rPr>
            </m:ctrlPr>
          </m:sSupPr>
          <m:e>
            <m:r>
              <m:rPr>
                <m:sty m:val="p"/>
              </m:rPr>
              <w:rPr>
                <w:rFonts w:ascii="Cambria Math" w:hAnsi="Cambria Math"/>
                <w:lang w:val=""/>
              </w:rPr>
              <m:t>10</m:t>
            </m:r>
          </m:e>
          <m:sup>
            <m:r>
              <m:rPr>
                <m:sty m:val="p"/>
              </m:rPr>
              <w:rPr>
                <w:rFonts w:ascii="Cambria Math" w:hAnsi="Cambria Math"/>
                <w:lang w:val=""/>
              </w:rPr>
              <m:t>21</m:t>
            </m:r>
          </m:sup>
        </m:sSup>
        <m:r>
          <m:rPr>
            <m:sty m:val="p"/>
          </m:rPr>
          <w:rPr>
            <w:rFonts w:ascii="Cambria Math" w:hAnsi="Cambria Math"/>
            <w:lang w:val=""/>
          </w:rPr>
          <m:t>/</m:t>
        </m:r>
        <m:r>
          <w:rPr>
            <w:rFonts w:ascii="Cambria Math" w:hAnsi="Cambria Math"/>
            <w:lang w:val=""/>
          </w:rPr>
          <m:t>c</m:t>
        </m:r>
        <m:sSup>
          <m:sSupPr>
            <m:ctrlPr>
              <w:rPr>
                <w:rFonts w:ascii="Cambria Math" w:hAnsi="Cambria Math"/>
                <w:lang w:val=""/>
              </w:rPr>
            </m:ctrlPr>
          </m:sSupPr>
          <m:e>
            <m:r>
              <w:rPr>
                <w:rFonts w:ascii="Cambria Math" w:hAnsi="Cambria Math"/>
                <w:lang w:val=""/>
              </w:rPr>
              <m:t>m</m:t>
            </m:r>
          </m:e>
          <m:sup>
            <m:r>
              <m:rPr>
                <m:sty m:val="p"/>
              </m:rPr>
              <w:rPr>
                <w:rFonts w:ascii="Cambria Math" w:hAnsi="Cambria Math"/>
                <w:lang w:val=""/>
              </w:rPr>
              <m:t>3</m:t>
            </m:r>
          </m:sup>
        </m:sSup>
      </m:oMath>
    </w:p>
    <w:p w14:paraId="71608520" w14:textId="77777777" w:rsidR="00381F71" w:rsidRPr="000616B9" w:rsidRDefault="00381F71" w:rsidP="00381F71">
      <w:pPr>
        <w:pStyle w:val="NormalWeb"/>
        <w:spacing w:before="0" w:beforeAutospacing="0" w:after="0" w:afterAutospacing="0"/>
      </w:pPr>
      <w:r w:rsidRPr="000616B9">
        <w:t> </w:t>
      </w:r>
    </w:p>
    <w:p w14:paraId="639EB1F1" w14:textId="43B3657E" w:rsidR="00381F71" w:rsidRPr="000616B9" w:rsidRDefault="00381F71" w:rsidP="003D1743">
      <w:pPr>
        <w:pStyle w:val="NormalWeb"/>
        <w:spacing w:before="0" w:beforeAutospacing="0" w:after="240" w:afterAutospacing="0"/>
      </w:pPr>
      <w:r w:rsidRPr="000616B9">
        <w:lastRenderedPageBreak/>
        <w:t>In PEDOT:PSS average blend (1:2.5 w/w) we have</w:t>
      </w:r>
      <w:r w:rsidR="003D1743">
        <w:t xml:space="preserve"> measured 83% swelling resulting in</w:t>
      </w:r>
    </w:p>
    <w:p w14:paraId="5A1D6309" w14:textId="794A0C42" w:rsidR="00381F71" w:rsidRPr="000616B9" w:rsidRDefault="00381F71" w:rsidP="00381F71">
      <w:pPr>
        <w:pStyle w:val="NormalWeb"/>
        <w:spacing w:before="0" w:beforeAutospacing="0" w:after="0" w:afterAutospacing="0"/>
        <w:rPr>
          <w:lang w:val=""/>
        </w:rPr>
      </w:pPr>
      <w:r>
        <w:rPr>
          <w:lang w:val=""/>
        </w:rPr>
        <w:t xml:space="preserve"> </w:t>
      </w:r>
      <w:r>
        <w:rPr>
          <w:lang w:val=""/>
        </w:rPr>
        <w:tab/>
      </w:r>
      <w:r>
        <w:rPr>
          <w:lang w:val=""/>
        </w:rPr>
        <w:tab/>
      </w:r>
      <w:r>
        <w:rPr>
          <w:lang w:val=""/>
        </w:rPr>
        <w:tab/>
      </w:r>
      <w:r>
        <w:rPr>
          <w:lang w:val=""/>
        </w:rPr>
        <w:tab/>
        <w:t xml:space="preserve"> </w:t>
      </w:r>
      <m:oMath>
        <m:sSubSup>
          <m:sSubSupPr>
            <m:ctrlPr>
              <w:rPr>
                <w:rFonts w:ascii="Cambria Math" w:hAnsi="Cambria Math"/>
                <w:lang w:val=""/>
              </w:rPr>
            </m:ctrlPr>
          </m:sSubSupPr>
          <m:e>
            <m:r>
              <w:rPr>
                <w:rFonts w:ascii="Cambria Math" w:hAnsi="Cambria Math"/>
                <w:lang w:val=""/>
              </w:rPr>
              <m:t>n</m:t>
            </m:r>
          </m:e>
          <m:sub>
            <m:r>
              <w:rPr>
                <w:rFonts w:ascii="Cambria Math" w:hAnsi="Cambria Math"/>
                <w:lang w:val=""/>
              </w:rPr>
              <m:t>PSS</m:t>
            </m:r>
          </m:sub>
          <m:sup>
            <m:r>
              <w:rPr>
                <w:rFonts w:ascii="Cambria Math" w:hAnsi="Cambria Math"/>
                <w:lang w:val=""/>
              </w:rPr>
              <m:t>Blend</m:t>
            </m:r>
          </m:sup>
        </m:sSubSup>
        <m:r>
          <m:rPr>
            <m:sty m:val="p"/>
          </m:rPr>
          <w:rPr>
            <w:rFonts w:ascii="Cambria Math" w:hAnsi="Cambria Math"/>
            <w:lang w:val=""/>
          </w:rPr>
          <m:t>=</m:t>
        </m:r>
        <m:f>
          <m:fPr>
            <m:ctrlPr>
              <w:rPr>
                <w:rFonts w:ascii="Cambria Math" w:hAnsi="Cambria Math"/>
                <w:lang w:val=""/>
              </w:rPr>
            </m:ctrlPr>
          </m:fPr>
          <m:num>
            <m:r>
              <m:rPr>
                <m:sty m:val="p"/>
              </m:rPr>
              <w:rPr>
                <w:rFonts w:ascii="Cambria Math" w:hAnsi="Cambria Math"/>
                <w:lang w:val=""/>
              </w:rPr>
              <m:t>2.5</m:t>
            </m:r>
          </m:num>
          <m:den>
            <m:r>
              <m:rPr>
                <m:sty m:val="p"/>
              </m:rPr>
              <w:rPr>
                <w:rFonts w:ascii="Cambria Math" w:hAnsi="Cambria Math"/>
                <w:lang w:val=""/>
              </w:rPr>
              <m:t>3.5</m:t>
            </m:r>
          </m:den>
        </m:f>
        <m:r>
          <w:rPr>
            <w:rFonts w:ascii="Cambria Math" w:hAnsi="Cambria Math"/>
            <w:lang w:val=""/>
          </w:rPr>
          <m:t>∙</m:t>
        </m:r>
        <m:f>
          <m:fPr>
            <m:ctrlPr>
              <w:rPr>
                <w:rFonts w:ascii="Cambria Math" w:hAnsi="Cambria Math"/>
                <w:i/>
                <w:lang w:val=""/>
              </w:rPr>
            </m:ctrlPr>
          </m:fPr>
          <m:num>
            <m:r>
              <w:rPr>
                <w:rFonts w:ascii="Cambria Math" w:hAnsi="Cambria Math"/>
                <w:lang w:val=""/>
              </w:rPr>
              <m:t>100</m:t>
            </m:r>
          </m:num>
          <m:den>
            <m:r>
              <w:rPr>
                <w:rFonts w:ascii="Cambria Math" w:hAnsi="Cambria Math"/>
                <w:lang w:val=""/>
              </w:rPr>
              <m:t>183</m:t>
            </m:r>
          </m:den>
        </m:f>
        <m:r>
          <w:rPr>
            <w:rFonts w:ascii="Cambria Math" w:hAnsi="Cambria Math"/>
            <w:lang w:val=""/>
          </w:rPr>
          <m:t xml:space="preserve"> </m:t>
        </m:r>
        <m:sSub>
          <m:sSubPr>
            <m:ctrlPr>
              <w:rPr>
                <w:rFonts w:ascii="Cambria Math" w:hAnsi="Cambria Math"/>
                <w:lang w:val=""/>
              </w:rPr>
            </m:ctrlPr>
          </m:sSubPr>
          <m:e>
            <m:r>
              <w:rPr>
                <w:rFonts w:ascii="Cambria Math" w:hAnsi="Cambria Math"/>
                <w:lang w:val=""/>
              </w:rPr>
              <m:t>n</m:t>
            </m:r>
          </m:e>
          <m:sub>
            <m:r>
              <w:rPr>
                <w:rFonts w:ascii="Cambria Math" w:hAnsi="Cambria Math"/>
                <w:lang w:val=""/>
              </w:rPr>
              <m:t>PSS</m:t>
            </m:r>
          </m:sub>
        </m:sSub>
        <m:r>
          <m:rPr>
            <m:sty m:val="p"/>
          </m:rPr>
          <w:rPr>
            <w:rFonts w:ascii="Cambria Math" w:hAnsi="Cambria Math"/>
            <w:lang w:val=""/>
          </w:rPr>
          <m:t>=9.1×</m:t>
        </m:r>
        <m:sSup>
          <m:sSupPr>
            <m:ctrlPr>
              <w:rPr>
                <w:rFonts w:ascii="Cambria Math" w:hAnsi="Cambria Math"/>
                <w:lang w:val=""/>
              </w:rPr>
            </m:ctrlPr>
          </m:sSupPr>
          <m:e>
            <m:r>
              <m:rPr>
                <m:sty m:val="p"/>
              </m:rPr>
              <w:rPr>
                <w:rFonts w:ascii="Cambria Math" w:hAnsi="Cambria Math"/>
                <w:lang w:val=""/>
              </w:rPr>
              <m:t>10</m:t>
            </m:r>
          </m:e>
          <m:sup>
            <m:r>
              <m:rPr>
                <m:sty m:val="p"/>
              </m:rPr>
              <w:rPr>
                <w:rFonts w:ascii="Cambria Math" w:hAnsi="Cambria Math"/>
                <w:lang w:val=""/>
              </w:rPr>
              <m:t>20</m:t>
            </m:r>
          </m:sup>
        </m:sSup>
        <m:r>
          <m:rPr>
            <m:sty m:val="p"/>
          </m:rPr>
          <w:rPr>
            <w:rFonts w:ascii="Cambria Math" w:hAnsi="Cambria Math"/>
            <w:lang w:val=""/>
          </w:rPr>
          <m:t>/</m:t>
        </m:r>
        <m:r>
          <w:rPr>
            <w:rFonts w:ascii="Cambria Math" w:hAnsi="Cambria Math"/>
            <w:lang w:val=""/>
          </w:rPr>
          <m:t>c</m:t>
        </m:r>
        <m:sSup>
          <m:sSupPr>
            <m:ctrlPr>
              <w:rPr>
                <w:rFonts w:ascii="Cambria Math" w:hAnsi="Cambria Math"/>
                <w:lang w:val=""/>
              </w:rPr>
            </m:ctrlPr>
          </m:sSupPr>
          <m:e>
            <m:r>
              <w:rPr>
                <w:rFonts w:ascii="Cambria Math" w:hAnsi="Cambria Math"/>
                <w:lang w:val=""/>
              </w:rPr>
              <m:t>m</m:t>
            </m:r>
          </m:e>
          <m:sup>
            <m:r>
              <m:rPr>
                <m:sty m:val="p"/>
              </m:rPr>
              <w:rPr>
                <w:rFonts w:ascii="Cambria Math" w:hAnsi="Cambria Math"/>
                <w:lang w:val=""/>
              </w:rPr>
              <m:t>3</m:t>
            </m:r>
          </m:sup>
        </m:sSup>
      </m:oMath>
    </w:p>
    <w:p w14:paraId="7E4D69BE" w14:textId="77777777" w:rsidR="003D1743" w:rsidRDefault="003D1743" w:rsidP="003D1743">
      <w:pPr>
        <w:pStyle w:val="NormalWeb"/>
        <w:spacing w:before="0" w:beforeAutospacing="0" w:after="240" w:afterAutospacing="0"/>
      </w:pPr>
    </w:p>
    <w:p w14:paraId="1153D9B0" w14:textId="02030BE6" w:rsidR="003D1743" w:rsidRPr="00AC790C" w:rsidRDefault="003D1743" w:rsidP="003D1743">
      <w:pPr>
        <w:pStyle w:val="NormalWeb"/>
        <w:spacing w:before="0" w:beforeAutospacing="0" w:after="240" w:afterAutospacing="0"/>
      </w:pPr>
      <w:r w:rsidRPr="000616B9">
        <w:t xml:space="preserve">In a </w:t>
      </w:r>
      <w:r w:rsidR="000C6CF4">
        <w:t xml:space="preserve">(dry) </w:t>
      </w:r>
      <w:r w:rsidRPr="000616B9">
        <w:t>PEDOT:PSS crystal there is reported 1 PSS to every 4 PEDOT</w:t>
      </w:r>
      <w:r>
        <w:t xml:space="preserve"> </w:t>
      </w:r>
      <w:r>
        <w:fldChar w:fldCharType="begin"/>
      </w:r>
      <w:r w:rsidR="00657F25">
        <w:instrText xml:space="preserve"> ADDIN ZOTERO_ITEM CSL_CITATION {"citationID":"HCJNZX73","properties":{"formattedCitation":"\\super 16,37\\nosupersub{}","plainCitation":"16,37","noteIndex":0},"citationItems":[{"id":"tubK7RGe/7gqLJaVs","uris":["http://zotero.org/users/7436350/items/UEWVWIRA"],"itemData":{"id":52,"type":"article-journal","abstract":"Using planar junctions between the conducting polymer PEDOT:PSS and various electrolytes, it is possible to inject common ions and directly observe their transit through the film. The 1D geometry of the experiment allows a straightforward estimate of the ion drift mobilities.","container-title":"Advanced Materials","DOI":"https://doi.org/10.1002/adma.201301240","ISSN":"1521-4095","issue":"32","license":"Copyright © 2013 WILEY‐VCH Verlag GmbH &amp; Co. KGaA, Weinheim","note":"_eprint: https://onlinelibrary.wiley.com/doi/pdf/10.1002/adma.201301240","page":"4488-4493","source":"Wiley Online Library","title":"Direct Measurement of Ion Mobility in a Conducting Polymer","volume":"25","author":[{"family":"Stavrinidou","given":"Eleni"},{"family":"Leleux","given":"Pierre"},{"family":"Rajaona","given":"Harizo"},{"family":"Khodagholy","given":"Dion"},{"family":"Rivnay","given":"Jonathan"},{"family":"Lindau","given":"Manfred"},{"family":"Sanaur","given":"Sébastien"},{"family":"Malliaras","given":"George G."}],"issued":{"date-parts":[["2013"]]}}},{"id":"tubK7RGe/6G8VAMkk","uris":["http://zotero.org/users/7436350/items/HVMSEFTD"],"itemData":{"id":847,"type":"webpage","abstract":"The unparalleled large-scale commercial application of poly(3,4-ethylenedioxythiophene), otherwise known as PEDOT, continues to fuel a need for literature about it that is concise, easily available, but sufficiently comprehensive. Designed to meet the requirements of readers from different areas of expertise and experience with the substance, PEDOT: Principles and Applications of an Intrinsically Conductive Polymer provides a comprehensive overview of chemical, physical, and technical informatio","container-title":"Routledge &amp; CRC Press","language":"en","title":"PEDOT: Principles and Applications of an Intrinsically Conductive Polymer","title-short":"PEDOT","author":[{"literal":"Andreas Elschner"},{"literal":"Stephan Kirchmeyer"},{"literal":"Wilfried Lovenich"},{"literal":"Udo Merker"},{"literal":"Knud Reuter"}],"accessed":{"date-parts":[["2022",7,20]]},"issued":{"date-parts":[["2011"]]}}}],"schema":"https://github.com/citation-style-language/schema/raw/master/csl-citation.json"} </w:instrText>
      </w:r>
      <w:r>
        <w:fldChar w:fldCharType="separate"/>
      </w:r>
      <w:r w:rsidR="00D05B46" w:rsidRPr="00D05B46">
        <w:rPr>
          <w:vertAlign w:val="superscript"/>
        </w:rPr>
        <w:t>16,37</w:t>
      </w:r>
      <w:r>
        <w:fldChar w:fldCharType="end"/>
      </w:r>
      <w:r>
        <w:t>. Therefore,</w:t>
      </w:r>
    </w:p>
    <w:p w14:paraId="58D2FDD7" w14:textId="25F36217" w:rsidR="003D1743" w:rsidRPr="000616B9" w:rsidRDefault="00442BB7" w:rsidP="003D1743">
      <w:pPr>
        <w:pStyle w:val="NormalWeb"/>
        <w:spacing w:before="0" w:beforeAutospacing="0" w:after="0" w:afterAutospacing="0"/>
      </w:pPr>
      <m:oMathPara>
        <m:oMath>
          <m:sSubSup>
            <m:sSubSupPr>
              <m:ctrlPr>
                <w:rPr>
                  <w:rFonts w:ascii="Cambria Math" w:hAnsi="Cambria Math"/>
                </w:rPr>
              </m:ctrlPr>
            </m:sSubSupPr>
            <m:e>
              <m:r>
                <w:rPr>
                  <w:rFonts w:ascii="Cambria Math" w:hAnsi="Cambria Math"/>
                </w:rPr>
                <m:t>n</m:t>
              </m:r>
            </m:e>
            <m:sub>
              <m:r>
                <w:rPr>
                  <w:rFonts w:ascii="Cambria Math" w:hAnsi="Cambria Math"/>
                </w:rPr>
                <m:t>PSS</m:t>
              </m:r>
            </m:sub>
            <m:sup>
              <m:r>
                <w:rPr>
                  <w:rFonts w:ascii="Cambria Math" w:hAnsi="Cambria Math"/>
                </w:rPr>
                <m:t>xtl</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PSS</m:t>
                  </m:r>
                </m:sub>
              </m:sSub>
            </m:num>
            <m:den>
              <m:r>
                <m:rPr>
                  <m:sty m:val="p"/>
                </m:rPr>
                <w:rPr>
                  <w:rFonts w:ascii="Cambria Math" w:hAnsi="Cambria Math"/>
                </w:rPr>
                <m:t>5</m:t>
              </m:r>
            </m:den>
          </m:f>
          <m:r>
            <m:rPr>
              <m:sty m:val="p"/>
            </m:rPr>
            <w:rPr>
              <w:rFonts w:ascii="Cambria Math" w:hAnsi="Cambria Math"/>
            </w:rPr>
            <m:t>=4.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0</m:t>
              </m:r>
            </m:sup>
          </m:sSup>
          <m:r>
            <m:rPr>
              <m:sty m:val="p"/>
            </m:rPr>
            <w:rPr>
              <w:rFonts w:ascii="Cambria Math" w:hAnsi="Cambria Math"/>
            </w:rPr>
            <m:t>/</m:t>
          </m:r>
          <m:r>
            <w:rPr>
              <w:rFonts w:ascii="Cambria Math" w:hAnsi="Cambria Math"/>
            </w:rPr>
            <m:t>c</m:t>
          </m:r>
          <m:sSup>
            <m:sSupPr>
              <m:ctrlPr>
                <w:rPr>
                  <w:rFonts w:ascii="Cambria Math" w:hAnsi="Cambria Math"/>
                </w:rPr>
              </m:ctrlPr>
            </m:sSupPr>
            <m:e>
              <m:r>
                <w:rPr>
                  <w:rFonts w:ascii="Cambria Math" w:hAnsi="Cambria Math"/>
                </w:rPr>
                <m:t>m</m:t>
              </m:r>
            </m:e>
            <m:sup>
              <m:r>
                <m:rPr>
                  <m:sty m:val="p"/>
                </m:rPr>
                <w:rPr>
                  <w:rFonts w:ascii="Cambria Math" w:hAnsi="Cambria Math"/>
                </w:rPr>
                <m:t>3</m:t>
              </m:r>
            </m:sup>
          </m:sSup>
        </m:oMath>
      </m:oMathPara>
    </w:p>
    <w:p w14:paraId="31611732" w14:textId="77777777" w:rsidR="003D1743" w:rsidRPr="000616B9" w:rsidRDefault="003D1743" w:rsidP="003D1743">
      <w:pPr>
        <w:pStyle w:val="NormalWeb"/>
        <w:spacing w:before="0" w:beforeAutospacing="0" w:after="0" w:afterAutospacing="0"/>
      </w:pPr>
      <w:r w:rsidRPr="000616B9">
        <w:t> </w:t>
      </w:r>
    </w:p>
    <w:p w14:paraId="7FA0FED6" w14:textId="77777777" w:rsidR="005E4B05" w:rsidRDefault="005E4B05" w:rsidP="00764A9E">
      <w:pPr>
        <w:spacing w:line="360" w:lineRule="auto"/>
        <w:jc w:val="both"/>
        <w:rPr>
          <w:rFonts w:ascii="Times New Roman" w:hAnsi="Times New Roman" w:cs="Times New Roman"/>
          <w:b/>
          <w:bCs/>
          <w:sz w:val="24"/>
          <w:szCs w:val="24"/>
          <w:u w:val="single"/>
          <w:shd w:val="clear" w:color="auto" w:fill="FFFFFF"/>
        </w:rPr>
      </w:pPr>
    </w:p>
    <w:p w14:paraId="2B800BF8" w14:textId="6E8B96CA" w:rsidR="00764A9E" w:rsidRPr="00F36A62" w:rsidRDefault="00AB641A" w:rsidP="00764A9E">
      <w:pPr>
        <w:spacing w:line="360" w:lineRule="auto"/>
        <w:jc w:val="both"/>
        <w:rPr>
          <w:rFonts w:ascii="Times New Roman" w:eastAsiaTheme="minorEastAsia" w:hAnsi="Times New Roman" w:cs="Times New Roman"/>
          <w:sz w:val="24"/>
          <w:szCs w:val="24"/>
          <w:u w:val="single"/>
        </w:rPr>
      </w:pPr>
      <w:r w:rsidRPr="00F36A62">
        <w:rPr>
          <w:rFonts w:ascii="Times New Roman" w:hAnsi="Times New Roman" w:cs="Times New Roman"/>
          <w:b/>
          <w:bCs/>
          <w:sz w:val="24"/>
          <w:szCs w:val="24"/>
          <w:u w:val="single"/>
          <w:shd w:val="clear" w:color="auto" w:fill="FFFFFF"/>
        </w:rPr>
        <w:t xml:space="preserve">Section </w:t>
      </w:r>
      <w:r w:rsidR="005E4B05">
        <w:rPr>
          <w:rFonts w:ascii="Times New Roman" w:hAnsi="Times New Roman" w:cs="Times New Roman"/>
          <w:b/>
          <w:bCs/>
          <w:sz w:val="24"/>
          <w:szCs w:val="24"/>
          <w:u w:val="single"/>
          <w:shd w:val="clear" w:color="auto" w:fill="FFFFFF"/>
        </w:rPr>
        <w:t>S</w:t>
      </w:r>
      <w:r w:rsidRPr="00F36A62">
        <w:rPr>
          <w:rFonts w:ascii="Times New Roman" w:hAnsi="Times New Roman" w:cs="Times New Roman"/>
          <w:b/>
          <w:bCs/>
          <w:sz w:val="24"/>
          <w:szCs w:val="24"/>
          <w:u w:val="single"/>
          <w:shd w:val="clear" w:color="auto" w:fill="FFFFFF"/>
        </w:rPr>
        <w:t xml:space="preserve">9: </w:t>
      </w:r>
      <w:r w:rsidR="00764A9E" w:rsidRPr="00F36A62">
        <w:rPr>
          <w:rFonts w:ascii="Times New Roman" w:hAnsi="Times New Roman" w:cs="Times New Roman"/>
          <w:b/>
          <w:bCs/>
          <w:sz w:val="24"/>
          <w:szCs w:val="24"/>
          <w:u w:val="single"/>
          <w:shd w:val="clear" w:color="auto" w:fill="FFFFFF"/>
        </w:rPr>
        <w:t>Effect of UV ozone on PMMA coating devices:</w:t>
      </w:r>
    </w:p>
    <w:p w14:paraId="6A57EF60" w14:textId="0344C927" w:rsidR="00764A9E" w:rsidRPr="00F36A62" w:rsidRDefault="00F2082C" w:rsidP="00764A9E">
      <w:pPr>
        <w:spacing w:line="360" w:lineRule="auto"/>
        <w:jc w:val="center"/>
        <w:rPr>
          <w:rFonts w:ascii="Times New Roman" w:hAnsi="Times New Roman" w:cs="Times New Roman"/>
          <w:b/>
          <w:bCs/>
          <w:sz w:val="24"/>
          <w:szCs w:val="24"/>
          <w:shd w:val="clear" w:color="auto" w:fill="FFFFFF"/>
        </w:rPr>
      </w:pPr>
      <w:r>
        <w:rPr>
          <w:rFonts w:ascii="Times New Roman" w:hAnsi="Times New Roman" w:cs="Times New Roman"/>
          <w:b/>
          <w:bCs/>
          <w:noProof/>
          <w:sz w:val="24"/>
          <w:szCs w:val="24"/>
          <w:shd w:val="clear" w:color="auto" w:fill="FFFFFF"/>
        </w:rPr>
        <w:drawing>
          <wp:inline distT="0" distB="0" distL="0" distR="0" wp14:anchorId="3AFF4A74" wp14:editId="6DBDE54C">
            <wp:extent cx="5650230" cy="3352791"/>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68259" cy="3363489"/>
                    </a:xfrm>
                    <a:prstGeom prst="rect">
                      <a:avLst/>
                    </a:prstGeom>
                    <a:noFill/>
                  </pic:spPr>
                </pic:pic>
              </a:graphicData>
            </a:graphic>
          </wp:inline>
        </w:drawing>
      </w:r>
    </w:p>
    <w:p w14:paraId="043C2A72" w14:textId="29AFC9E3" w:rsidR="00764A9E" w:rsidRPr="00F36A62" w:rsidRDefault="00F2082C" w:rsidP="00764A9E">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2020E6" wp14:editId="0F47D64A">
            <wp:extent cx="6080760" cy="247368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98572" cy="2480935"/>
                    </a:xfrm>
                    <a:prstGeom prst="rect">
                      <a:avLst/>
                    </a:prstGeom>
                    <a:noFill/>
                  </pic:spPr>
                </pic:pic>
              </a:graphicData>
            </a:graphic>
          </wp:inline>
        </w:drawing>
      </w:r>
    </w:p>
    <w:p w14:paraId="4A871E40" w14:textId="51BFB1A7" w:rsidR="00764A9E" w:rsidRPr="00F36A62" w:rsidRDefault="00764A9E" w:rsidP="009D5449">
      <w:pPr>
        <w:pStyle w:val="Caption"/>
        <w:rPr>
          <w:rFonts w:ascii="Times New Roman" w:hAnsi="Times New Roman" w:cs="Times New Roman"/>
          <w:color w:val="auto"/>
          <w:sz w:val="24"/>
          <w:szCs w:val="24"/>
        </w:rPr>
      </w:pPr>
      <w:bookmarkStart w:id="17" w:name="_Ref106802022"/>
      <w:r w:rsidRPr="00F36A62">
        <w:rPr>
          <w:rFonts w:ascii="Times New Roman" w:hAnsi="Times New Roman" w:cs="Times New Roman"/>
          <w:i w:val="0"/>
          <w:iCs w:val="0"/>
          <w:color w:val="auto"/>
          <w:sz w:val="24"/>
          <w:szCs w:val="24"/>
        </w:rPr>
        <w:t>Fig</w:t>
      </w:r>
      <w:bookmarkEnd w:id="17"/>
      <w:r w:rsidR="001B12A1">
        <w:rPr>
          <w:rFonts w:ascii="Times New Roman" w:hAnsi="Times New Roman" w:cs="Times New Roman"/>
          <w:i w:val="0"/>
          <w:iCs w:val="0"/>
          <w:color w:val="auto"/>
          <w:sz w:val="24"/>
          <w:szCs w:val="24"/>
        </w:rPr>
        <w:t>. S11</w:t>
      </w:r>
      <w:r w:rsidRPr="00F36A62">
        <w:rPr>
          <w:rFonts w:ascii="Times New Roman" w:hAnsi="Times New Roman" w:cs="Times New Roman"/>
          <w:i w:val="0"/>
          <w:iCs w:val="0"/>
          <w:color w:val="auto"/>
          <w:sz w:val="24"/>
          <w:szCs w:val="24"/>
        </w:rPr>
        <w:t xml:space="preserve">: </w:t>
      </w:r>
      <w:r w:rsidR="00F2082C" w:rsidRPr="00941553">
        <w:rPr>
          <w:rFonts w:ascii="Times New Roman" w:hAnsi="Times New Roman" w:cs="Times New Roman"/>
          <w:b/>
          <w:bCs/>
          <w:i w:val="0"/>
          <w:iCs w:val="0"/>
          <w:color w:val="auto"/>
          <w:sz w:val="24"/>
          <w:szCs w:val="24"/>
        </w:rPr>
        <w:t>UV Exposure on</w:t>
      </w:r>
      <w:r w:rsidR="00941553" w:rsidRPr="00941553">
        <w:rPr>
          <w:rFonts w:ascii="Times New Roman" w:hAnsi="Times New Roman" w:cs="Times New Roman"/>
          <w:b/>
          <w:bCs/>
          <w:i w:val="0"/>
          <w:iCs w:val="0"/>
          <w:color w:val="auto"/>
          <w:sz w:val="24"/>
          <w:szCs w:val="24"/>
        </w:rPr>
        <w:t xml:space="preserve"> Device with PMMA on Top</w:t>
      </w:r>
      <w:r w:rsidR="00941553">
        <w:rPr>
          <w:rFonts w:ascii="Times New Roman" w:hAnsi="Times New Roman" w:cs="Times New Roman"/>
          <w:i w:val="0"/>
          <w:iCs w:val="0"/>
          <w:color w:val="auto"/>
          <w:sz w:val="24"/>
          <w:szCs w:val="24"/>
        </w:rPr>
        <w:t xml:space="preserve">: </w:t>
      </w:r>
      <w:r w:rsidRPr="00F36A62">
        <w:rPr>
          <w:rFonts w:ascii="Times New Roman" w:hAnsi="Times New Roman" w:cs="Times New Roman"/>
          <w:i w:val="0"/>
          <w:iCs w:val="0"/>
          <w:color w:val="auto"/>
          <w:sz w:val="24"/>
          <w:szCs w:val="24"/>
        </w:rPr>
        <w:t xml:space="preserve">WCA of PMMA when the device is </w:t>
      </w:r>
      <w:r w:rsidR="00F2082C">
        <w:rPr>
          <w:rFonts w:ascii="Times New Roman" w:hAnsi="Times New Roman" w:cs="Times New Roman"/>
          <w:i w:val="0"/>
          <w:iCs w:val="0"/>
          <w:color w:val="auto"/>
          <w:sz w:val="24"/>
          <w:szCs w:val="24"/>
        </w:rPr>
        <w:t>(A</w:t>
      </w:r>
      <w:r w:rsidRPr="00F36A62">
        <w:rPr>
          <w:rFonts w:ascii="Times New Roman" w:hAnsi="Times New Roman" w:cs="Times New Roman"/>
          <w:i w:val="0"/>
          <w:iCs w:val="0"/>
          <w:color w:val="auto"/>
          <w:sz w:val="24"/>
          <w:szCs w:val="24"/>
        </w:rPr>
        <w:t xml:space="preserve">) exposed via UV ozone and </w:t>
      </w:r>
      <w:r w:rsidR="00F2082C">
        <w:rPr>
          <w:rFonts w:ascii="Times New Roman" w:hAnsi="Times New Roman" w:cs="Times New Roman"/>
          <w:i w:val="0"/>
          <w:iCs w:val="0"/>
          <w:color w:val="auto"/>
          <w:sz w:val="24"/>
          <w:szCs w:val="24"/>
        </w:rPr>
        <w:t>(B</w:t>
      </w:r>
      <w:r w:rsidRPr="00F36A62">
        <w:rPr>
          <w:rFonts w:ascii="Times New Roman" w:hAnsi="Times New Roman" w:cs="Times New Roman"/>
          <w:i w:val="0"/>
          <w:iCs w:val="0"/>
          <w:color w:val="auto"/>
          <w:sz w:val="24"/>
          <w:szCs w:val="24"/>
        </w:rPr>
        <w:t>) unexposed up to 35</w:t>
      </w:r>
      <w:r w:rsidR="001B12A1">
        <w:rPr>
          <w:rFonts w:ascii="Times New Roman" w:hAnsi="Times New Roman" w:cs="Times New Roman"/>
          <w:i w:val="0"/>
          <w:iCs w:val="0"/>
          <w:color w:val="auto"/>
          <w:sz w:val="24"/>
          <w:szCs w:val="24"/>
        </w:rPr>
        <w:t xml:space="preserve"> </w:t>
      </w:r>
      <w:r w:rsidRPr="00F36A62">
        <w:rPr>
          <w:rFonts w:ascii="Times New Roman" w:hAnsi="Times New Roman" w:cs="Times New Roman"/>
          <w:i w:val="0"/>
          <w:iCs w:val="0"/>
          <w:color w:val="auto"/>
          <w:sz w:val="24"/>
          <w:szCs w:val="24"/>
        </w:rPr>
        <w:t>min</w:t>
      </w:r>
      <w:r w:rsidR="001B12A1">
        <w:rPr>
          <w:rFonts w:ascii="Times New Roman" w:hAnsi="Times New Roman" w:cs="Times New Roman"/>
          <w:i w:val="0"/>
          <w:iCs w:val="0"/>
          <w:color w:val="auto"/>
          <w:sz w:val="24"/>
          <w:szCs w:val="24"/>
        </w:rPr>
        <w:t>s</w:t>
      </w:r>
      <w:r w:rsidRPr="00F36A62">
        <w:rPr>
          <w:rFonts w:ascii="Times New Roman" w:hAnsi="Times New Roman" w:cs="Times New Roman"/>
          <w:i w:val="0"/>
          <w:iCs w:val="0"/>
          <w:color w:val="auto"/>
          <w:sz w:val="24"/>
          <w:szCs w:val="24"/>
        </w:rPr>
        <w:t xml:space="preserve">. Both WCA and MFE are done on the same devices. Mobility measurement on two separate devices showing in </w:t>
      </w:r>
      <w:r w:rsidR="00941553">
        <w:rPr>
          <w:rFonts w:ascii="Times New Roman" w:hAnsi="Times New Roman" w:cs="Times New Roman"/>
          <w:i w:val="0"/>
          <w:iCs w:val="0"/>
          <w:color w:val="auto"/>
          <w:sz w:val="24"/>
          <w:szCs w:val="24"/>
        </w:rPr>
        <w:t>C</w:t>
      </w:r>
      <w:r w:rsidRPr="00F36A62">
        <w:rPr>
          <w:rFonts w:ascii="Times New Roman" w:hAnsi="Times New Roman" w:cs="Times New Roman"/>
          <w:i w:val="0"/>
          <w:iCs w:val="0"/>
          <w:color w:val="auto"/>
          <w:sz w:val="24"/>
          <w:szCs w:val="24"/>
        </w:rPr>
        <w:t xml:space="preserve"> and </w:t>
      </w:r>
      <w:r w:rsidR="00941553">
        <w:rPr>
          <w:rFonts w:ascii="Times New Roman" w:hAnsi="Times New Roman" w:cs="Times New Roman"/>
          <w:i w:val="0"/>
          <w:iCs w:val="0"/>
          <w:color w:val="auto"/>
          <w:sz w:val="24"/>
          <w:szCs w:val="24"/>
        </w:rPr>
        <w:t>D</w:t>
      </w:r>
      <w:r w:rsidRPr="00F36A62">
        <w:rPr>
          <w:rFonts w:ascii="Times New Roman" w:hAnsi="Times New Roman" w:cs="Times New Roman"/>
          <w:i w:val="0"/>
          <w:iCs w:val="0"/>
          <w:color w:val="auto"/>
          <w:sz w:val="24"/>
          <w:szCs w:val="24"/>
        </w:rPr>
        <w:t xml:space="preserve">. This shows the same trend as in </w:t>
      </w:r>
      <w:r w:rsidRPr="00F36A62">
        <w:rPr>
          <w:rFonts w:ascii="Times New Roman" w:hAnsi="Times New Roman" w:cs="Times New Roman"/>
          <w:b/>
          <w:bCs/>
          <w:i w:val="0"/>
          <w:iCs w:val="0"/>
          <w:color w:val="auto"/>
          <w:sz w:val="24"/>
          <w:szCs w:val="24"/>
        </w:rPr>
        <w:t>Fi</w:t>
      </w:r>
      <w:r w:rsidR="001B12A1">
        <w:rPr>
          <w:rFonts w:ascii="Times New Roman" w:hAnsi="Times New Roman" w:cs="Times New Roman"/>
          <w:b/>
          <w:bCs/>
          <w:i w:val="0"/>
          <w:iCs w:val="0"/>
          <w:color w:val="auto"/>
          <w:sz w:val="24"/>
          <w:szCs w:val="24"/>
        </w:rPr>
        <w:t>g.</w:t>
      </w:r>
      <w:r w:rsidRPr="00F36A62">
        <w:rPr>
          <w:rFonts w:ascii="Times New Roman" w:hAnsi="Times New Roman" w:cs="Times New Roman"/>
          <w:b/>
          <w:bCs/>
          <w:i w:val="0"/>
          <w:iCs w:val="0"/>
          <w:color w:val="auto"/>
          <w:sz w:val="24"/>
          <w:szCs w:val="24"/>
        </w:rPr>
        <w:t xml:space="preserve"> 3</w:t>
      </w:r>
      <w:r w:rsidR="0073270F">
        <w:rPr>
          <w:rFonts w:ascii="Times New Roman" w:hAnsi="Times New Roman" w:cs="Times New Roman"/>
          <w:b/>
          <w:bCs/>
          <w:i w:val="0"/>
          <w:iCs w:val="0"/>
          <w:color w:val="auto"/>
          <w:sz w:val="24"/>
          <w:szCs w:val="24"/>
        </w:rPr>
        <w:t>B</w:t>
      </w:r>
      <w:r w:rsidRPr="00F36A62">
        <w:rPr>
          <w:rFonts w:ascii="Times New Roman" w:hAnsi="Times New Roman" w:cs="Times New Roman"/>
          <w:i w:val="0"/>
          <w:iCs w:val="0"/>
          <w:color w:val="auto"/>
          <w:sz w:val="24"/>
          <w:szCs w:val="24"/>
        </w:rPr>
        <w:t>.</w:t>
      </w:r>
    </w:p>
    <w:p w14:paraId="0AEEE123" w14:textId="77777777" w:rsidR="00764A9E" w:rsidRPr="00F36A62" w:rsidRDefault="00764A9E" w:rsidP="00BC55AA">
      <w:pPr>
        <w:autoSpaceDE w:val="0"/>
        <w:autoSpaceDN w:val="0"/>
        <w:adjustRightInd w:val="0"/>
        <w:spacing w:after="0" w:line="360" w:lineRule="auto"/>
        <w:jc w:val="both"/>
        <w:rPr>
          <w:rFonts w:ascii="Times New Roman" w:hAnsi="Times New Roman" w:cs="Times New Roman"/>
          <w:b/>
          <w:bCs/>
          <w:sz w:val="24"/>
          <w:szCs w:val="24"/>
          <w:shd w:val="clear" w:color="auto" w:fill="FFFFFF"/>
        </w:rPr>
      </w:pPr>
    </w:p>
    <w:p w14:paraId="1D35F403" w14:textId="77777777" w:rsidR="005E4B05" w:rsidRDefault="005E4B05" w:rsidP="00E207B1">
      <w:pPr>
        <w:spacing w:line="360" w:lineRule="auto"/>
        <w:jc w:val="both"/>
        <w:rPr>
          <w:rFonts w:ascii="Times New Roman" w:hAnsi="Times New Roman" w:cs="Times New Roman"/>
          <w:b/>
          <w:bCs/>
          <w:sz w:val="24"/>
          <w:szCs w:val="24"/>
          <w:u w:val="single"/>
          <w:shd w:val="clear" w:color="auto" w:fill="FFFFFF"/>
        </w:rPr>
      </w:pPr>
    </w:p>
    <w:p w14:paraId="16BE7C6D" w14:textId="530C62C5" w:rsidR="00E207B1" w:rsidRPr="00F36A62" w:rsidRDefault="00AB641A" w:rsidP="00E207B1">
      <w:pPr>
        <w:spacing w:line="360" w:lineRule="auto"/>
        <w:jc w:val="both"/>
        <w:rPr>
          <w:rFonts w:ascii="Times New Roman" w:hAnsi="Times New Roman" w:cs="Times New Roman"/>
          <w:sz w:val="24"/>
          <w:szCs w:val="24"/>
          <w:u w:val="single"/>
          <w:shd w:val="clear" w:color="auto" w:fill="FFFFFF"/>
        </w:rPr>
      </w:pPr>
      <w:r w:rsidRPr="00F36A62">
        <w:rPr>
          <w:rFonts w:ascii="Times New Roman" w:hAnsi="Times New Roman" w:cs="Times New Roman"/>
          <w:b/>
          <w:bCs/>
          <w:sz w:val="24"/>
          <w:szCs w:val="24"/>
          <w:u w:val="single"/>
          <w:shd w:val="clear" w:color="auto" w:fill="FFFFFF"/>
        </w:rPr>
        <w:t xml:space="preserve">Section </w:t>
      </w:r>
      <w:r w:rsidR="005E4B05">
        <w:rPr>
          <w:rFonts w:ascii="Times New Roman" w:hAnsi="Times New Roman" w:cs="Times New Roman"/>
          <w:b/>
          <w:bCs/>
          <w:sz w:val="24"/>
          <w:szCs w:val="24"/>
          <w:u w:val="single"/>
          <w:shd w:val="clear" w:color="auto" w:fill="FFFFFF"/>
        </w:rPr>
        <w:t>S</w:t>
      </w:r>
      <w:r w:rsidRPr="00F36A62">
        <w:rPr>
          <w:rFonts w:ascii="Times New Roman" w:hAnsi="Times New Roman" w:cs="Times New Roman"/>
          <w:b/>
          <w:bCs/>
          <w:sz w:val="24"/>
          <w:szCs w:val="24"/>
          <w:u w:val="single"/>
          <w:shd w:val="clear" w:color="auto" w:fill="FFFFFF"/>
        </w:rPr>
        <w:t xml:space="preserve">10: </w:t>
      </w:r>
      <w:r w:rsidR="00E207B1" w:rsidRPr="00F36A62">
        <w:rPr>
          <w:rFonts w:ascii="Times New Roman" w:hAnsi="Times New Roman" w:cs="Times New Roman"/>
          <w:b/>
          <w:bCs/>
          <w:sz w:val="24"/>
          <w:szCs w:val="24"/>
          <w:u w:val="single"/>
          <w:shd w:val="clear" w:color="auto" w:fill="FFFFFF"/>
        </w:rPr>
        <w:t xml:space="preserve">Electrical Measurement of Mixed Conduction Devices with PMMA encapsulation: </w:t>
      </w:r>
    </w:p>
    <w:p w14:paraId="1A7652C2" w14:textId="77777777" w:rsidR="00E207B1" w:rsidRPr="00F36A62" w:rsidRDefault="00E207B1" w:rsidP="00E207B1">
      <w:pPr>
        <w:keepNext/>
        <w:spacing w:line="360" w:lineRule="auto"/>
        <w:jc w:val="center"/>
        <w:rPr>
          <w:rFonts w:ascii="Times New Roman" w:hAnsi="Times New Roman" w:cs="Times New Roman"/>
          <w:sz w:val="24"/>
          <w:szCs w:val="24"/>
        </w:rPr>
      </w:pPr>
      <w:r w:rsidRPr="00F36A62">
        <w:rPr>
          <w:rFonts w:ascii="Times New Roman" w:hAnsi="Times New Roman" w:cs="Times New Roman"/>
          <w:noProof/>
          <w:sz w:val="24"/>
          <w:szCs w:val="24"/>
          <w:shd w:val="clear" w:color="auto" w:fill="FFFFFF"/>
        </w:rPr>
        <w:drawing>
          <wp:inline distT="0" distB="0" distL="0" distR="0" wp14:anchorId="48A24252" wp14:editId="13D712EB">
            <wp:extent cx="2881223" cy="2340201"/>
            <wp:effectExtent l="0" t="0" r="0" b="3175"/>
            <wp:docPr id="23" name="Picture 2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Icon&#10;&#10;Description automatically generated with medium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0959" cy="2364353"/>
                    </a:xfrm>
                    <a:prstGeom prst="rect">
                      <a:avLst/>
                    </a:prstGeom>
                    <a:noFill/>
                  </pic:spPr>
                </pic:pic>
              </a:graphicData>
            </a:graphic>
          </wp:inline>
        </w:drawing>
      </w:r>
    </w:p>
    <w:p w14:paraId="622AF468" w14:textId="49605778" w:rsidR="006D1747" w:rsidRDefault="00E207B1" w:rsidP="00D47483">
      <w:pPr>
        <w:pStyle w:val="Caption"/>
        <w:jc w:val="both"/>
        <w:rPr>
          <w:rFonts w:ascii="Times New Roman" w:hAnsi="Times New Roman" w:cs="Times New Roman"/>
          <w:i w:val="0"/>
          <w:iCs w:val="0"/>
          <w:color w:val="auto"/>
          <w:sz w:val="24"/>
          <w:szCs w:val="24"/>
        </w:rPr>
      </w:pPr>
      <w:bookmarkStart w:id="18" w:name="_Ref106804232"/>
      <w:r w:rsidRPr="00F36A62">
        <w:rPr>
          <w:rFonts w:ascii="Times New Roman" w:hAnsi="Times New Roman" w:cs="Times New Roman"/>
          <w:i w:val="0"/>
          <w:iCs w:val="0"/>
          <w:color w:val="auto"/>
          <w:sz w:val="24"/>
          <w:szCs w:val="24"/>
        </w:rPr>
        <w:t>Fig</w:t>
      </w:r>
      <w:bookmarkEnd w:id="18"/>
      <w:r w:rsidR="001B12A1">
        <w:rPr>
          <w:rFonts w:ascii="Times New Roman" w:hAnsi="Times New Roman" w:cs="Times New Roman"/>
          <w:i w:val="0"/>
          <w:iCs w:val="0"/>
          <w:color w:val="auto"/>
          <w:sz w:val="24"/>
          <w:szCs w:val="24"/>
        </w:rPr>
        <w:t>. S12</w:t>
      </w:r>
      <w:r w:rsidRPr="00F36A62">
        <w:rPr>
          <w:rFonts w:ascii="Times New Roman" w:hAnsi="Times New Roman" w:cs="Times New Roman"/>
          <w:i w:val="0"/>
          <w:iCs w:val="0"/>
          <w:color w:val="auto"/>
          <w:sz w:val="24"/>
          <w:szCs w:val="24"/>
        </w:rPr>
        <w:t xml:space="preserve">: </w:t>
      </w:r>
      <w:r w:rsidR="00155064" w:rsidRPr="00F2082C">
        <w:rPr>
          <w:rFonts w:ascii="Times New Roman" w:hAnsi="Times New Roman" w:cs="Times New Roman"/>
          <w:b/>
          <w:bCs/>
          <w:i w:val="0"/>
          <w:iCs w:val="0"/>
          <w:color w:val="auto"/>
          <w:sz w:val="24"/>
          <w:szCs w:val="24"/>
        </w:rPr>
        <w:t>Experimental Setup for AC Current Measurements</w:t>
      </w:r>
      <w:r w:rsidR="00155064" w:rsidRPr="00F36A62">
        <w:rPr>
          <w:rFonts w:ascii="Times New Roman" w:hAnsi="Times New Roman" w:cs="Times New Roman"/>
          <w:i w:val="0"/>
          <w:iCs w:val="0"/>
          <w:color w:val="auto"/>
          <w:sz w:val="24"/>
          <w:szCs w:val="24"/>
        </w:rPr>
        <w:t xml:space="preserve">: </w:t>
      </w:r>
      <w:r w:rsidRPr="00F36A62">
        <w:rPr>
          <w:rFonts w:ascii="Times New Roman" w:hAnsi="Times New Roman" w:cs="Times New Roman"/>
          <w:i w:val="0"/>
          <w:iCs w:val="0"/>
          <w:color w:val="auto"/>
          <w:sz w:val="24"/>
          <w:szCs w:val="24"/>
        </w:rPr>
        <w:t>Schematic of setup for AC current measurement over time while dedoping the device with 5V with UV ozone. A function generator is used to provide the DC voltage. The four multi meters show the measured electrical signal.</w:t>
      </w:r>
    </w:p>
    <w:p w14:paraId="0226A767" w14:textId="104A7756" w:rsidR="005A76E0" w:rsidRPr="00D70D7C" w:rsidRDefault="00D70D7C" w:rsidP="005A76E0">
      <w:pPr>
        <w:rPr>
          <w:rFonts w:ascii="Times New Roman" w:hAnsi="Times New Roman" w:cs="Times New Roman"/>
          <w:b/>
          <w:bCs/>
          <w:sz w:val="24"/>
          <w:szCs w:val="24"/>
          <w:u w:val="single"/>
        </w:rPr>
      </w:pPr>
      <w:r w:rsidRPr="00D70D7C">
        <w:rPr>
          <w:rFonts w:ascii="Times New Roman" w:hAnsi="Times New Roman" w:cs="Times New Roman"/>
          <w:b/>
          <w:bCs/>
          <w:sz w:val="24"/>
          <w:szCs w:val="24"/>
          <w:u w:val="single"/>
        </w:rPr>
        <w:lastRenderedPageBreak/>
        <w:t xml:space="preserve">Section </w:t>
      </w:r>
      <w:r w:rsidR="00EB1144">
        <w:rPr>
          <w:rFonts w:ascii="Times New Roman" w:hAnsi="Times New Roman" w:cs="Times New Roman"/>
          <w:b/>
          <w:bCs/>
          <w:sz w:val="24"/>
          <w:szCs w:val="24"/>
          <w:u w:val="single"/>
        </w:rPr>
        <w:t>S</w:t>
      </w:r>
      <w:r w:rsidRPr="00D70D7C">
        <w:rPr>
          <w:rFonts w:ascii="Times New Roman" w:hAnsi="Times New Roman" w:cs="Times New Roman"/>
          <w:b/>
          <w:bCs/>
          <w:sz w:val="24"/>
          <w:szCs w:val="24"/>
          <w:u w:val="single"/>
        </w:rPr>
        <w:t xml:space="preserve">11: </w:t>
      </w:r>
      <w:r w:rsidR="005A76E0" w:rsidRPr="00D70D7C">
        <w:rPr>
          <w:rFonts w:ascii="Times New Roman" w:hAnsi="Times New Roman" w:cs="Times New Roman"/>
          <w:b/>
          <w:bCs/>
          <w:sz w:val="24"/>
          <w:szCs w:val="24"/>
          <w:u w:val="single"/>
        </w:rPr>
        <w:t>Solvent testing:</w:t>
      </w:r>
    </w:p>
    <w:p w14:paraId="7527217B" w14:textId="78E572DB" w:rsidR="000B36AC" w:rsidRDefault="000B36AC" w:rsidP="00B56956">
      <w:pPr>
        <w:spacing w:line="360" w:lineRule="auto"/>
        <w:jc w:val="both"/>
        <w:rPr>
          <w:rFonts w:ascii="Times New Roman" w:hAnsi="Times New Roman" w:cs="Times New Roman"/>
          <w:sz w:val="24"/>
          <w:szCs w:val="24"/>
        </w:rPr>
      </w:pPr>
      <w:r w:rsidRPr="008A459F">
        <w:rPr>
          <w:rFonts w:ascii="Times New Roman" w:hAnsi="Times New Roman" w:cs="Times New Roman"/>
          <w:sz w:val="24"/>
          <w:szCs w:val="24"/>
        </w:rPr>
        <w:t>It is important that the solvents</w:t>
      </w:r>
      <w:r w:rsidR="00953942">
        <w:rPr>
          <w:rFonts w:ascii="Times New Roman" w:hAnsi="Times New Roman" w:cs="Times New Roman"/>
          <w:sz w:val="24"/>
          <w:szCs w:val="24"/>
        </w:rPr>
        <w:t xml:space="preserve"> </w:t>
      </w:r>
      <w:r w:rsidR="00EF2AFD">
        <w:rPr>
          <w:rFonts w:ascii="Times New Roman" w:hAnsi="Times New Roman" w:cs="Times New Roman"/>
          <w:sz w:val="24"/>
          <w:szCs w:val="24"/>
        </w:rPr>
        <w:t xml:space="preserve">we </w:t>
      </w:r>
      <w:r w:rsidRPr="008A459F">
        <w:rPr>
          <w:rFonts w:ascii="Times New Roman" w:hAnsi="Times New Roman" w:cs="Times New Roman"/>
          <w:sz w:val="24"/>
          <w:szCs w:val="24"/>
        </w:rPr>
        <w:t>use to dissolve the encapsulation materials do not affect the PSS interfacial layer in the film. To see if these solvents affect the PSS interfacial layer, VASE measurements are performed on the PEDOT:PSS sample with and without the solvents atop. A PEDOT:PSS film is made</w:t>
      </w:r>
      <w:r w:rsidR="00670CAA">
        <w:rPr>
          <w:rFonts w:ascii="Times New Roman" w:hAnsi="Times New Roman" w:cs="Times New Roman"/>
          <w:sz w:val="24"/>
          <w:szCs w:val="24"/>
        </w:rPr>
        <w:t xml:space="preserve"> (same procedure as described in methods)</w:t>
      </w:r>
      <w:r w:rsidRPr="008A459F">
        <w:rPr>
          <w:rFonts w:ascii="Times New Roman" w:hAnsi="Times New Roman" w:cs="Times New Roman"/>
          <w:sz w:val="24"/>
          <w:szCs w:val="24"/>
        </w:rPr>
        <w:t xml:space="preserve"> on native oxide Si substate with dimension of ~3”X3”. First a measurement via VASE is taken to determine the thickness of the PEDOT and PSS interfacial channel</w:t>
      </w:r>
      <w:r w:rsidR="0020479E">
        <w:rPr>
          <w:rFonts w:ascii="Times New Roman" w:hAnsi="Times New Roman" w:cs="Times New Roman"/>
          <w:sz w:val="24"/>
          <w:szCs w:val="24"/>
        </w:rPr>
        <w:t xml:space="preserve"> (</w:t>
      </w:r>
      <w:r w:rsidR="009978C4" w:rsidRPr="009978C4">
        <w:rPr>
          <w:rFonts w:ascii="Times New Roman" w:hAnsi="Times New Roman" w:cs="Times New Roman"/>
          <w:b/>
          <w:bCs/>
          <w:sz w:val="24"/>
          <w:szCs w:val="24"/>
        </w:rPr>
        <w:t>Fig. S13</w:t>
      </w:r>
      <w:r w:rsidR="00B879D7">
        <w:rPr>
          <w:rFonts w:ascii="Times New Roman" w:hAnsi="Times New Roman" w:cs="Times New Roman"/>
          <w:b/>
          <w:bCs/>
          <w:sz w:val="24"/>
          <w:szCs w:val="24"/>
        </w:rPr>
        <w:t>A</w:t>
      </w:r>
      <w:r w:rsidR="009978C4">
        <w:rPr>
          <w:rFonts w:ascii="Times New Roman" w:hAnsi="Times New Roman" w:cs="Times New Roman"/>
          <w:sz w:val="24"/>
          <w:szCs w:val="24"/>
        </w:rPr>
        <w:t xml:space="preserve"> and </w:t>
      </w:r>
      <w:r w:rsidR="0020479E" w:rsidRPr="0020479E">
        <w:rPr>
          <w:rFonts w:ascii="Times New Roman" w:hAnsi="Times New Roman" w:cs="Times New Roman"/>
          <w:b/>
          <w:bCs/>
          <w:sz w:val="24"/>
          <w:szCs w:val="24"/>
        </w:rPr>
        <w:t>Table S</w:t>
      </w:r>
      <w:r w:rsidR="00975289">
        <w:rPr>
          <w:rFonts w:ascii="Times New Roman" w:hAnsi="Times New Roman" w:cs="Times New Roman"/>
          <w:b/>
          <w:bCs/>
          <w:sz w:val="24"/>
          <w:szCs w:val="24"/>
        </w:rPr>
        <w:t>5</w:t>
      </w:r>
      <w:r w:rsidR="0020479E">
        <w:rPr>
          <w:rFonts w:ascii="Times New Roman" w:hAnsi="Times New Roman" w:cs="Times New Roman"/>
          <w:sz w:val="24"/>
          <w:szCs w:val="24"/>
        </w:rPr>
        <w:t>)</w:t>
      </w:r>
      <w:r w:rsidRPr="008A459F">
        <w:rPr>
          <w:rFonts w:ascii="Times New Roman" w:hAnsi="Times New Roman" w:cs="Times New Roman"/>
          <w:sz w:val="24"/>
          <w:szCs w:val="24"/>
        </w:rPr>
        <w:t>. Then th</w:t>
      </w:r>
      <w:r w:rsidR="00953942">
        <w:rPr>
          <w:rFonts w:ascii="Times New Roman" w:hAnsi="Times New Roman" w:cs="Times New Roman"/>
          <w:sz w:val="24"/>
          <w:szCs w:val="24"/>
        </w:rPr>
        <w:t>is</w:t>
      </w:r>
      <w:r w:rsidRPr="008A459F">
        <w:rPr>
          <w:rFonts w:ascii="Times New Roman" w:hAnsi="Times New Roman" w:cs="Times New Roman"/>
          <w:sz w:val="24"/>
          <w:szCs w:val="24"/>
        </w:rPr>
        <w:t xml:space="preserve"> film is </w:t>
      </w:r>
      <w:r w:rsidR="00A52CB6">
        <w:rPr>
          <w:rFonts w:ascii="Times New Roman" w:hAnsi="Times New Roman" w:cs="Times New Roman"/>
          <w:sz w:val="24"/>
          <w:szCs w:val="24"/>
        </w:rPr>
        <w:t>cleaved</w:t>
      </w:r>
      <w:r w:rsidRPr="008A459F">
        <w:rPr>
          <w:rFonts w:ascii="Times New Roman" w:hAnsi="Times New Roman" w:cs="Times New Roman"/>
          <w:sz w:val="24"/>
          <w:szCs w:val="24"/>
        </w:rPr>
        <w:t xml:space="preserve"> into three parts to make three samples. Each of the sample is  spin coated with three of the solvents i.e., chloroform, toluene, and THF, with 500 rpm for 1 min</w:t>
      </w:r>
      <w:r w:rsidR="00BC04CE">
        <w:rPr>
          <w:rFonts w:ascii="Times New Roman" w:hAnsi="Times New Roman" w:cs="Times New Roman"/>
          <w:sz w:val="24"/>
          <w:szCs w:val="24"/>
        </w:rPr>
        <w:t xml:space="preserve"> on top of PEDOT:PSS film</w:t>
      </w:r>
      <w:r w:rsidRPr="008A459F">
        <w:rPr>
          <w:rFonts w:ascii="Times New Roman" w:hAnsi="Times New Roman" w:cs="Times New Roman"/>
          <w:sz w:val="24"/>
          <w:szCs w:val="24"/>
        </w:rPr>
        <w:t>. Cutting three sample</w:t>
      </w:r>
      <w:r w:rsidR="00B56956">
        <w:rPr>
          <w:rFonts w:ascii="Times New Roman" w:hAnsi="Times New Roman" w:cs="Times New Roman"/>
          <w:sz w:val="24"/>
          <w:szCs w:val="24"/>
        </w:rPr>
        <w:t>s</w:t>
      </w:r>
      <w:r w:rsidRPr="008A459F">
        <w:rPr>
          <w:rFonts w:ascii="Times New Roman" w:hAnsi="Times New Roman" w:cs="Times New Roman"/>
          <w:sz w:val="24"/>
          <w:szCs w:val="24"/>
        </w:rPr>
        <w:t xml:space="preserve"> from one gives more control over the thickness and reduces the uncertainty. Afterward, the thickness of the PEDOT and PSS interfacial layer are measured from three of the samples</w:t>
      </w:r>
      <w:r w:rsidR="00AA36B7">
        <w:rPr>
          <w:rFonts w:ascii="Times New Roman" w:hAnsi="Times New Roman" w:cs="Times New Roman"/>
          <w:sz w:val="24"/>
          <w:szCs w:val="24"/>
        </w:rPr>
        <w:t xml:space="preserve"> (</w:t>
      </w:r>
      <w:r w:rsidR="00AA36B7">
        <w:rPr>
          <w:rFonts w:ascii="Times New Roman" w:hAnsi="Times New Roman" w:cs="Times New Roman"/>
          <w:b/>
          <w:bCs/>
          <w:sz w:val="24"/>
          <w:szCs w:val="24"/>
        </w:rPr>
        <w:t>Fig. S13</w:t>
      </w:r>
      <w:r w:rsidR="00B879D7">
        <w:rPr>
          <w:rFonts w:ascii="Times New Roman" w:hAnsi="Times New Roman" w:cs="Times New Roman"/>
          <w:b/>
          <w:bCs/>
          <w:sz w:val="24"/>
          <w:szCs w:val="24"/>
        </w:rPr>
        <w:t>B-D</w:t>
      </w:r>
      <w:r w:rsidR="00AA36B7">
        <w:rPr>
          <w:rFonts w:ascii="Times New Roman" w:hAnsi="Times New Roman" w:cs="Times New Roman"/>
          <w:sz w:val="24"/>
          <w:szCs w:val="24"/>
        </w:rPr>
        <w:t>)</w:t>
      </w:r>
      <w:r w:rsidRPr="008A459F">
        <w:rPr>
          <w:rFonts w:ascii="Times New Roman" w:hAnsi="Times New Roman" w:cs="Times New Roman"/>
          <w:sz w:val="24"/>
          <w:szCs w:val="24"/>
        </w:rPr>
        <w:t xml:space="preserve">. The resulting VASE data shown in </w:t>
      </w:r>
      <w:r w:rsidRPr="002A1424">
        <w:rPr>
          <w:rFonts w:ascii="Times New Roman" w:hAnsi="Times New Roman" w:cs="Times New Roman"/>
          <w:b/>
          <w:bCs/>
          <w:sz w:val="24"/>
          <w:szCs w:val="24"/>
        </w:rPr>
        <w:t xml:space="preserve">Table </w:t>
      </w:r>
      <w:r w:rsidR="002A1424" w:rsidRPr="002A1424">
        <w:rPr>
          <w:rFonts w:ascii="Times New Roman" w:hAnsi="Times New Roman" w:cs="Times New Roman"/>
          <w:b/>
          <w:bCs/>
          <w:sz w:val="24"/>
          <w:szCs w:val="24"/>
        </w:rPr>
        <w:t>S5</w:t>
      </w:r>
      <w:r w:rsidR="00B879D7">
        <w:rPr>
          <w:rFonts w:ascii="Times New Roman" w:hAnsi="Times New Roman" w:cs="Times New Roman"/>
          <w:sz w:val="24"/>
          <w:szCs w:val="24"/>
        </w:rPr>
        <w:t xml:space="preserve"> represents t</w:t>
      </w:r>
      <w:r w:rsidRPr="008A459F">
        <w:rPr>
          <w:rFonts w:ascii="Times New Roman" w:hAnsi="Times New Roman" w:cs="Times New Roman"/>
          <w:sz w:val="24"/>
          <w:szCs w:val="24"/>
        </w:rPr>
        <w:t xml:space="preserve">he thickness of PSS interfacial channel remains essentially identical with and without the solvent </w:t>
      </w:r>
      <w:r w:rsidR="009E1F3B">
        <w:rPr>
          <w:rFonts w:ascii="Times New Roman" w:hAnsi="Times New Roman" w:cs="Times New Roman"/>
          <w:sz w:val="24"/>
          <w:szCs w:val="24"/>
        </w:rPr>
        <w:t>Chloroform and Toluene</w:t>
      </w:r>
      <w:r w:rsidR="00761A87">
        <w:rPr>
          <w:rFonts w:ascii="Times New Roman" w:hAnsi="Times New Roman" w:cs="Times New Roman"/>
          <w:sz w:val="24"/>
          <w:szCs w:val="24"/>
        </w:rPr>
        <w:t xml:space="preserve"> which are used to dissolve PVA and PMMA, respectively</w:t>
      </w:r>
      <w:r w:rsidRPr="008A459F">
        <w:rPr>
          <w:rFonts w:ascii="Times New Roman" w:hAnsi="Times New Roman" w:cs="Times New Roman"/>
          <w:sz w:val="24"/>
          <w:szCs w:val="24"/>
        </w:rPr>
        <w:t xml:space="preserve">. Therefore, these two solvents do not affect the PSS interfacial channel and several nm of PSS interfacial is available to transport the ion through them. However, solvent </w:t>
      </w:r>
      <w:r w:rsidR="008561FA">
        <w:rPr>
          <w:rFonts w:ascii="Times New Roman" w:hAnsi="Times New Roman" w:cs="Times New Roman"/>
          <w:sz w:val="24"/>
          <w:szCs w:val="24"/>
        </w:rPr>
        <w:t xml:space="preserve">for </w:t>
      </w:r>
      <w:r w:rsidRPr="008A459F">
        <w:rPr>
          <w:rFonts w:ascii="Times New Roman" w:hAnsi="Times New Roman" w:cs="Times New Roman"/>
          <w:sz w:val="24"/>
          <w:szCs w:val="24"/>
        </w:rPr>
        <w:t>PVC</w:t>
      </w:r>
      <w:r w:rsidR="008561FA">
        <w:rPr>
          <w:rFonts w:ascii="Times New Roman" w:hAnsi="Times New Roman" w:cs="Times New Roman"/>
          <w:sz w:val="24"/>
          <w:szCs w:val="24"/>
        </w:rPr>
        <w:t>, THF,</w:t>
      </w:r>
      <w:r w:rsidRPr="008A459F">
        <w:rPr>
          <w:rFonts w:ascii="Times New Roman" w:hAnsi="Times New Roman" w:cs="Times New Roman"/>
          <w:sz w:val="24"/>
          <w:szCs w:val="24"/>
        </w:rPr>
        <w:t xml:space="preserve"> reduces the PSS thickness to less than half a nm which could mean that PSS interfacial channel is dissolved in PVC. Therefore, no PSS interfacial channel is available for ions to move. To solve this problem, another solvent, Cyclohexanone, is used. The thickness of PSS interfacial channel </w:t>
      </w:r>
      <w:r w:rsidR="005C39BB">
        <w:rPr>
          <w:rFonts w:ascii="Times New Roman" w:hAnsi="Times New Roman" w:cs="Times New Roman"/>
          <w:sz w:val="24"/>
          <w:szCs w:val="24"/>
        </w:rPr>
        <w:t xml:space="preserve">without and </w:t>
      </w:r>
      <w:r w:rsidRPr="008A459F">
        <w:rPr>
          <w:rFonts w:ascii="Times New Roman" w:hAnsi="Times New Roman" w:cs="Times New Roman"/>
          <w:sz w:val="24"/>
          <w:szCs w:val="24"/>
        </w:rPr>
        <w:t xml:space="preserve">with Cyclohexanone </w:t>
      </w:r>
      <w:r w:rsidR="00B6517E">
        <w:rPr>
          <w:rFonts w:ascii="Times New Roman" w:hAnsi="Times New Roman" w:cs="Times New Roman"/>
          <w:sz w:val="24"/>
          <w:szCs w:val="24"/>
        </w:rPr>
        <w:t>is again measured (</w:t>
      </w:r>
      <w:r w:rsidR="00B6517E" w:rsidRPr="001D1858">
        <w:rPr>
          <w:rFonts w:ascii="Times New Roman" w:hAnsi="Times New Roman" w:cs="Times New Roman"/>
          <w:b/>
          <w:bCs/>
          <w:sz w:val="24"/>
          <w:szCs w:val="24"/>
        </w:rPr>
        <w:t xml:space="preserve">Fig. </w:t>
      </w:r>
      <w:r w:rsidR="00B6517E">
        <w:rPr>
          <w:rFonts w:ascii="Times New Roman" w:hAnsi="Times New Roman" w:cs="Times New Roman"/>
          <w:b/>
          <w:bCs/>
          <w:sz w:val="24"/>
          <w:szCs w:val="24"/>
        </w:rPr>
        <w:t>S</w:t>
      </w:r>
      <w:r w:rsidR="00B6517E" w:rsidRPr="001D1858">
        <w:rPr>
          <w:rFonts w:ascii="Times New Roman" w:hAnsi="Times New Roman" w:cs="Times New Roman"/>
          <w:b/>
          <w:bCs/>
          <w:sz w:val="24"/>
          <w:szCs w:val="24"/>
        </w:rPr>
        <w:t>13E-F</w:t>
      </w:r>
      <w:r w:rsidR="00B6517E">
        <w:rPr>
          <w:rFonts w:ascii="Times New Roman" w:hAnsi="Times New Roman" w:cs="Times New Roman"/>
          <w:sz w:val="24"/>
          <w:szCs w:val="24"/>
        </w:rPr>
        <w:t xml:space="preserve">) which </w:t>
      </w:r>
      <w:r w:rsidRPr="008A459F">
        <w:rPr>
          <w:rFonts w:ascii="Times New Roman" w:hAnsi="Times New Roman" w:cs="Times New Roman"/>
          <w:sz w:val="24"/>
          <w:szCs w:val="24"/>
        </w:rPr>
        <w:t>confirms that the presence of PSS channel is present on the top of the PEDOT:PSS film</w:t>
      </w:r>
      <w:r w:rsidR="00B6517E">
        <w:rPr>
          <w:rFonts w:ascii="Times New Roman" w:hAnsi="Times New Roman" w:cs="Times New Roman"/>
          <w:sz w:val="24"/>
          <w:szCs w:val="24"/>
        </w:rPr>
        <w:t>.</w:t>
      </w:r>
    </w:p>
    <w:p w14:paraId="6D8F43F2" w14:textId="77777777" w:rsidR="00DA449A" w:rsidRPr="0046193D" w:rsidRDefault="00E91FBF" w:rsidP="00DA449A">
      <w:pPr>
        <w:keepNext/>
        <w:spacing w:line="360" w:lineRule="auto"/>
        <w:jc w:val="both"/>
        <w:rPr>
          <w:color w:val="000000" w:themeColor="text1"/>
        </w:rPr>
      </w:pPr>
      <w:r w:rsidRPr="0046193D">
        <w:rPr>
          <w:rFonts w:ascii="Times New Roman" w:hAnsi="Times New Roman" w:cs="Times New Roman"/>
          <w:noProof/>
          <w:color w:val="000000" w:themeColor="text1"/>
          <w:sz w:val="24"/>
          <w:szCs w:val="24"/>
        </w:rPr>
        <w:lastRenderedPageBreak/>
        <w:drawing>
          <wp:inline distT="0" distB="0" distL="0" distR="0" wp14:anchorId="7BDE18E6" wp14:editId="2D504EFC">
            <wp:extent cx="6066111" cy="4969029"/>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92458" cy="4990611"/>
                    </a:xfrm>
                    <a:prstGeom prst="rect">
                      <a:avLst/>
                    </a:prstGeom>
                    <a:noFill/>
                  </pic:spPr>
                </pic:pic>
              </a:graphicData>
            </a:graphic>
          </wp:inline>
        </w:drawing>
      </w:r>
    </w:p>
    <w:p w14:paraId="3BF38EA4" w14:textId="028DEDEE" w:rsidR="00E91FBF" w:rsidRPr="0046193D" w:rsidRDefault="00DA449A" w:rsidP="00DA449A">
      <w:pPr>
        <w:pStyle w:val="Caption"/>
        <w:jc w:val="both"/>
        <w:rPr>
          <w:rFonts w:ascii="Times New Roman" w:hAnsi="Times New Roman" w:cs="Times New Roman"/>
          <w:i w:val="0"/>
          <w:iCs w:val="0"/>
          <w:color w:val="000000" w:themeColor="text1"/>
          <w:sz w:val="36"/>
          <w:szCs w:val="36"/>
        </w:rPr>
      </w:pPr>
      <w:r w:rsidRPr="0046193D">
        <w:rPr>
          <w:rFonts w:ascii="Times New Roman" w:hAnsi="Times New Roman" w:cs="Times New Roman"/>
          <w:i w:val="0"/>
          <w:iCs w:val="0"/>
          <w:color w:val="000000" w:themeColor="text1"/>
          <w:sz w:val="24"/>
          <w:szCs w:val="24"/>
        </w:rPr>
        <w:t>Fig</w:t>
      </w:r>
      <w:r w:rsidR="0081440D" w:rsidRPr="0046193D">
        <w:rPr>
          <w:rFonts w:ascii="Times New Roman" w:hAnsi="Times New Roman" w:cs="Times New Roman"/>
          <w:i w:val="0"/>
          <w:iCs w:val="0"/>
          <w:color w:val="000000" w:themeColor="text1"/>
          <w:sz w:val="24"/>
          <w:szCs w:val="24"/>
        </w:rPr>
        <w:t>.</w:t>
      </w:r>
      <w:r w:rsidRPr="0046193D">
        <w:rPr>
          <w:rFonts w:ascii="Times New Roman" w:hAnsi="Times New Roman" w:cs="Times New Roman"/>
          <w:i w:val="0"/>
          <w:iCs w:val="0"/>
          <w:color w:val="000000" w:themeColor="text1"/>
          <w:sz w:val="24"/>
          <w:szCs w:val="24"/>
        </w:rPr>
        <w:t xml:space="preserve"> </w:t>
      </w:r>
      <w:r w:rsidR="0081440D" w:rsidRPr="0046193D">
        <w:rPr>
          <w:rFonts w:ascii="Times New Roman" w:hAnsi="Times New Roman" w:cs="Times New Roman"/>
          <w:i w:val="0"/>
          <w:iCs w:val="0"/>
          <w:color w:val="000000" w:themeColor="text1"/>
          <w:sz w:val="24"/>
          <w:szCs w:val="24"/>
        </w:rPr>
        <w:t>S13</w:t>
      </w:r>
      <w:r w:rsidRPr="0046193D">
        <w:rPr>
          <w:rFonts w:ascii="Times New Roman" w:hAnsi="Times New Roman" w:cs="Times New Roman"/>
          <w:i w:val="0"/>
          <w:iCs w:val="0"/>
          <w:color w:val="000000" w:themeColor="text1"/>
          <w:sz w:val="24"/>
          <w:szCs w:val="24"/>
        </w:rPr>
        <w:t>:</w:t>
      </w:r>
      <w:r w:rsidR="00CF772C" w:rsidRPr="0046193D">
        <w:rPr>
          <w:rFonts w:ascii="Times New Roman" w:hAnsi="Times New Roman" w:cs="Times New Roman"/>
          <w:i w:val="0"/>
          <w:iCs w:val="0"/>
          <w:color w:val="000000" w:themeColor="text1"/>
          <w:sz w:val="24"/>
          <w:szCs w:val="24"/>
        </w:rPr>
        <w:t xml:space="preserve"> </w:t>
      </w:r>
      <w:r w:rsidR="009C56F0" w:rsidRPr="0073270F">
        <w:rPr>
          <w:rFonts w:ascii="Times New Roman" w:hAnsi="Times New Roman" w:cs="Times New Roman"/>
          <w:b/>
          <w:bCs/>
          <w:i w:val="0"/>
          <w:iCs w:val="0"/>
          <w:color w:val="000000" w:themeColor="text1"/>
          <w:sz w:val="24"/>
          <w:szCs w:val="24"/>
        </w:rPr>
        <w:t xml:space="preserve">PSS </w:t>
      </w:r>
      <w:r w:rsidR="00ED0129" w:rsidRPr="0073270F">
        <w:rPr>
          <w:rFonts w:ascii="Times New Roman" w:hAnsi="Times New Roman" w:cs="Times New Roman"/>
          <w:b/>
          <w:bCs/>
          <w:i w:val="0"/>
          <w:iCs w:val="0"/>
          <w:color w:val="000000" w:themeColor="text1"/>
          <w:sz w:val="24"/>
          <w:szCs w:val="24"/>
        </w:rPr>
        <w:t xml:space="preserve">Thickness Measurement with </w:t>
      </w:r>
      <w:r w:rsidR="00CF772C" w:rsidRPr="0073270F">
        <w:rPr>
          <w:rFonts w:ascii="Times New Roman" w:hAnsi="Times New Roman" w:cs="Times New Roman"/>
          <w:b/>
          <w:bCs/>
          <w:i w:val="0"/>
          <w:iCs w:val="0"/>
          <w:color w:val="000000" w:themeColor="text1"/>
          <w:sz w:val="24"/>
          <w:szCs w:val="24"/>
        </w:rPr>
        <w:t>Solvent</w:t>
      </w:r>
      <w:r w:rsidR="00ED0129" w:rsidRPr="0073270F">
        <w:rPr>
          <w:rFonts w:ascii="Times New Roman" w:hAnsi="Times New Roman" w:cs="Times New Roman"/>
          <w:b/>
          <w:bCs/>
          <w:i w:val="0"/>
          <w:iCs w:val="0"/>
          <w:color w:val="000000" w:themeColor="text1"/>
          <w:sz w:val="24"/>
          <w:szCs w:val="24"/>
        </w:rPr>
        <w:t>s</w:t>
      </w:r>
      <w:r w:rsidR="00CF772C" w:rsidRPr="0046193D">
        <w:rPr>
          <w:rFonts w:ascii="Times New Roman" w:hAnsi="Times New Roman" w:cs="Times New Roman"/>
          <w:i w:val="0"/>
          <w:iCs w:val="0"/>
          <w:color w:val="000000" w:themeColor="text1"/>
          <w:sz w:val="24"/>
          <w:szCs w:val="24"/>
        </w:rPr>
        <w:t xml:space="preserve">: Thickness measurement of A) pure PEDOT:PSS, PEDOT:PSS </w:t>
      </w:r>
      <w:r w:rsidR="004A78BD" w:rsidRPr="0046193D">
        <w:rPr>
          <w:rFonts w:ascii="Times New Roman" w:hAnsi="Times New Roman" w:cs="Times New Roman"/>
          <w:i w:val="0"/>
          <w:iCs w:val="0"/>
          <w:color w:val="000000" w:themeColor="text1"/>
          <w:sz w:val="24"/>
          <w:szCs w:val="24"/>
        </w:rPr>
        <w:t xml:space="preserve">coated </w:t>
      </w:r>
      <w:r w:rsidR="00CF772C" w:rsidRPr="0046193D">
        <w:rPr>
          <w:rFonts w:ascii="Times New Roman" w:hAnsi="Times New Roman" w:cs="Times New Roman"/>
          <w:i w:val="0"/>
          <w:iCs w:val="0"/>
          <w:color w:val="000000" w:themeColor="text1"/>
          <w:sz w:val="24"/>
          <w:szCs w:val="24"/>
        </w:rPr>
        <w:t xml:space="preserve">with B) </w:t>
      </w:r>
      <w:r w:rsidR="008E62C9" w:rsidRPr="0046193D">
        <w:rPr>
          <w:rFonts w:ascii="Times New Roman" w:hAnsi="Times New Roman" w:cs="Times New Roman"/>
          <w:i w:val="0"/>
          <w:iCs w:val="0"/>
          <w:color w:val="000000" w:themeColor="text1"/>
          <w:sz w:val="24"/>
          <w:szCs w:val="24"/>
        </w:rPr>
        <w:t>Chlor</w:t>
      </w:r>
      <w:r w:rsidR="007A2A6B" w:rsidRPr="0046193D">
        <w:rPr>
          <w:rFonts w:ascii="Times New Roman" w:hAnsi="Times New Roman" w:cs="Times New Roman"/>
          <w:i w:val="0"/>
          <w:iCs w:val="0"/>
          <w:color w:val="000000" w:themeColor="text1"/>
          <w:sz w:val="24"/>
          <w:szCs w:val="24"/>
        </w:rPr>
        <w:t>o</w:t>
      </w:r>
      <w:r w:rsidR="008E62C9" w:rsidRPr="0046193D">
        <w:rPr>
          <w:rFonts w:ascii="Times New Roman" w:hAnsi="Times New Roman" w:cs="Times New Roman"/>
          <w:i w:val="0"/>
          <w:iCs w:val="0"/>
          <w:color w:val="000000" w:themeColor="text1"/>
          <w:sz w:val="24"/>
          <w:szCs w:val="24"/>
        </w:rPr>
        <w:t xml:space="preserve">form, </w:t>
      </w:r>
      <w:r w:rsidR="00861241" w:rsidRPr="0046193D">
        <w:rPr>
          <w:rFonts w:ascii="Times New Roman" w:hAnsi="Times New Roman" w:cs="Times New Roman"/>
          <w:i w:val="0"/>
          <w:iCs w:val="0"/>
          <w:color w:val="000000" w:themeColor="text1"/>
          <w:sz w:val="24"/>
          <w:szCs w:val="24"/>
        </w:rPr>
        <w:t xml:space="preserve">C) </w:t>
      </w:r>
      <w:r w:rsidR="00D6111C" w:rsidRPr="0046193D">
        <w:rPr>
          <w:rFonts w:ascii="Times New Roman" w:hAnsi="Times New Roman" w:cs="Times New Roman"/>
          <w:i w:val="0"/>
          <w:iCs w:val="0"/>
          <w:color w:val="000000" w:themeColor="text1"/>
          <w:sz w:val="24"/>
          <w:szCs w:val="24"/>
        </w:rPr>
        <w:t xml:space="preserve">Toluene, </w:t>
      </w:r>
      <w:r w:rsidR="004A6B7C" w:rsidRPr="0046193D">
        <w:rPr>
          <w:rFonts w:ascii="Times New Roman" w:hAnsi="Times New Roman" w:cs="Times New Roman"/>
          <w:i w:val="0"/>
          <w:iCs w:val="0"/>
          <w:color w:val="000000" w:themeColor="text1"/>
          <w:sz w:val="24"/>
          <w:szCs w:val="24"/>
        </w:rPr>
        <w:t>D</w:t>
      </w:r>
      <w:r w:rsidR="003B5F4F" w:rsidRPr="0046193D">
        <w:rPr>
          <w:rFonts w:ascii="Times New Roman" w:hAnsi="Times New Roman" w:cs="Times New Roman"/>
          <w:i w:val="0"/>
          <w:iCs w:val="0"/>
          <w:color w:val="000000" w:themeColor="text1"/>
          <w:sz w:val="24"/>
          <w:szCs w:val="24"/>
        </w:rPr>
        <w:t>)</w:t>
      </w:r>
      <w:r w:rsidR="004A6B7C" w:rsidRPr="0046193D">
        <w:rPr>
          <w:rFonts w:ascii="Times New Roman" w:hAnsi="Times New Roman" w:cs="Times New Roman"/>
          <w:i w:val="0"/>
          <w:iCs w:val="0"/>
          <w:color w:val="000000" w:themeColor="text1"/>
          <w:sz w:val="24"/>
          <w:szCs w:val="24"/>
        </w:rPr>
        <w:t xml:space="preserve"> THF.</w:t>
      </w:r>
      <w:r w:rsidR="00496B0E" w:rsidRPr="0046193D">
        <w:rPr>
          <w:rFonts w:ascii="Times New Roman" w:hAnsi="Times New Roman" w:cs="Times New Roman"/>
          <w:i w:val="0"/>
          <w:iCs w:val="0"/>
          <w:color w:val="000000" w:themeColor="text1"/>
          <w:sz w:val="24"/>
          <w:szCs w:val="24"/>
        </w:rPr>
        <w:t xml:space="preserve"> Thickness measurement of </w:t>
      </w:r>
      <w:r w:rsidR="0073490E" w:rsidRPr="0046193D">
        <w:rPr>
          <w:rFonts w:ascii="Times New Roman" w:hAnsi="Times New Roman" w:cs="Times New Roman"/>
          <w:i w:val="0"/>
          <w:iCs w:val="0"/>
          <w:color w:val="000000" w:themeColor="text1"/>
          <w:sz w:val="24"/>
          <w:szCs w:val="24"/>
        </w:rPr>
        <w:t xml:space="preserve">E) </w:t>
      </w:r>
      <w:r w:rsidR="0035380A" w:rsidRPr="0046193D">
        <w:rPr>
          <w:rFonts w:ascii="Times New Roman" w:hAnsi="Times New Roman" w:cs="Times New Roman"/>
          <w:i w:val="0"/>
          <w:iCs w:val="0"/>
          <w:color w:val="000000" w:themeColor="text1"/>
          <w:sz w:val="24"/>
          <w:szCs w:val="24"/>
        </w:rPr>
        <w:t xml:space="preserve">pure PEDOT:PSS film </w:t>
      </w:r>
      <w:r w:rsidR="0073490E" w:rsidRPr="0046193D">
        <w:rPr>
          <w:rFonts w:ascii="Times New Roman" w:hAnsi="Times New Roman" w:cs="Times New Roman"/>
          <w:i w:val="0"/>
          <w:iCs w:val="0"/>
          <w:color w:val="000000" w:themeColor="text1"/>
          <w:sz w:val="24"/>
          <w:szCs w:val="24"/>
        </w:rPr>
        <w:t>and F)</w:t>
      </w:r>
      <w:r w:rsidR="0035380A" w:rsidRPr="0046193D">
        <w:rPr>
          <w:rFonts w:ascii="Times New Roman" w:hAnsi="Times New Roman" w:cs="Times New Roman"/>
          <w:i w:val="0"/>
          <w:iCs w:val="0"/>
          <w:color w:val="000000" w:themeColor="text1"/>
          <w:sz w:val="24"/>
          <w:szCs w:val="24"/>
        </w:rPr>
        <w:t xml:space="preserve"> coated with C</w:t>
      </w:r>
      <w:r w:rsidR="0073490E" w:rsidRPr="0046193D">
        <w:rPr>
          <w:rFonts w:ascii="Times New Roman" w:hAnsi="Times New Roman" w:cs="Times New Roman"/>
          <w:i w:val="0"/>
          <w:iCs w:val="0"/>
          <w:color w:val="000000" w:themeColor="text1"/>
          <w:sz w:val="24"/>
          <w:szCs w:val="24"/>
        </w:rPr>
        <w:t>y</w:t>
      </w:r>
      <w:r w:rsidR="0035380A" w:rsidRPr="0046193D">
        <w:rPr>
          <w:rFonts w:ascii="Times New Roman" w:hAnsi="Times New Roman" w:cs="Times New Roman"/>
          <w:i w:val="0"/>
          <w:iCs w:val="0"/>
          <w:color w:val="000000" w:themeColor="text1"/>
          <w:sz w:val="24"/>
          <w:szCs w:val="24"/>
        </w:rPr>
        <w:t xml:space="preserve">clohexanone. </w:t>
      </w:r>
    </w:p>
    <w:p w14:paraId="1C6C4847" w14:textId="77777777" w:rsidR="009C56F0" w:rsidRDefault="009C56F0" w:rsidP="008A459F">
      <w:pPr>
        <w:spacing w:after="0"/>
        <w:rPr>
          <w:rFonts w:ascii="Times New Roman" w:hAnsi="Times New Roman" w:cs="Times New Roman"/>
          <w:sz w:val="24"/>
          <w:szCs w:val="24"/>
        </w:rPr>
      </w:pPr>
    </w:p>
    <w:p w14:paraId="62444DA3" w14:textId="77777777" w:rsidR="00AD26FA" w:rsidRDefault="00AD26FA" w:rsidP="008A459F">
      <w:pPr>
        <w:spacing w:after="0"/>
        <w:rPr>
          <w:rFonts w:ascii="Times New Roman" w:hAnsi="Times New Roman" w:cs="Times New Roman"/>
          <w:sz w:val="24"/>
          <w:szCs w:val="24"/>
        </w:rPr>
      </w:pPr>
    </w:p>
    <w:p w14:paraId="08E4DC05" w14:textId="77777777" w:rsidR="00AD26FA" w:rsidRDefault="00AD26FA" w:rsidP="008A459F">
      <w:pPr>
        <w:spacing w:after="0"/>
        <w:rPr>
          <w:rFonts w:ascii="Times New Roman" w:hAnsi="Times New Roman" w:cs="Times New Roman"/>
          <w:sz w:val="24"/>
          <w:szCs w:val="24"/>
        </w:rPr>
      </w:pPr>
    </w:p>
    <w:p w14:paraId="02AE22FE" w14:textId="77777777" w:rsidR="00AD26FA" w:rsidRDefault="00AD26FA" w:rsidP="008A459F">
      <w:pPr>
        <w:spacing w:after="0"/>
        <w:rPr>
          <w:rFonts w:ascii="Times New Roman" w:hAnsi="Times New Roman" w:cs="Times New Roman"/>
          <w:sz w:val="24"/>
          <w:szCs w:val="24"/>
        </w:rPr>
      </w:pPr>
    </w:p>
    <w:p w14:paraId="0E56554E" w14:textId="77777777" w:rsidR="00AD26FA" w:rsidRDefault="00AD26FA" w:rsidP="008A459F">
      <w:pPr>
        <w:spacing w:after="0"/>
        <w:rPr>
          <w:rFonts w:ascii="Times New Roman" w:hAnsi="Times New Roman" w:cs="Times New Roman"/>
          <w:sz w:val="24"/>
          <w:szCs w:val="24"/>
        </w:rPr>
      </w:pPr>
    </w:p>
    <w:p w14:paraId="7D4919F4" w14:textId="77777777" w:rsidR="00AD26FA" w:rsidRDefault="00AD26FA" w:rsidP="008A459F">
      <w:pPr>
        <w:spacing w:after="0"/>
        <w:rPr>
          <w:rFonts w:ascii="Times New Roman" w:hAnsi="Times New Roman" w:cs="Times New Roman"/>
          <w:sz w:val="24"/>
          <w:szCs w:val="24"/>
        </w:rPr>
      </w:pPr>
    </w:p>
    <w:p w14:paraId="5268783C" w14:textId="77777777" w:rsidR="00AD26FA" w:rsidRDefault="00AD26FA" w:rsidP="008A459F">
      <w:pPr>
        <w:spacing w:after="0"/>
        <w:rPr>
          <w:rFonts w:ascii="Times New Roman" w:hAnsi="Times New Roman" w:cs="Times New Roman"/>
          <w:sz w:val="24"/>
          <w:szCs w:val="24"/>
        </w:rPr>
      </w:pPr>
    </w:p>
    <w:p w14:paraId="0E4BBE7E" w14:textId="77777777" w:rsidR="00AD26FA" w:rsidRDefault="00AD26FA" w:rsidP="008A459F">
      <w:pPr>
        <w:spacing w:after="0"/>
        <w:rPr>
          <w:rFonts w:ascii="Times New Roman" w:hAnsi="Times New Roman" w:cs="Times New Roman"/>
          <w:sz w:val="24"/>
          <w:szCs w:val="24"/>
        </w:rPr>
      </w:pPr>
    </w:p>
    <w:p w14:paraId="0BB3C034" w14:textId="77777777" w:rsidR="00AD26FA" w:rsidRDefault="00AD26FA" w:rsidP="008A459F">
      <w:pPr>
        <w:spacing w:after="0"/>
        <w:rPr>
          <w:rFonts w:ascii="Times New Roman" w:hAnsi="Times New Roman" w:cs="Times New Roman"/>
          <w:sz w:val="24"/>
          <w:szCs w:val="24"/>
        </w:rPr>
      </w:pPr>
    </w:p>
    <w:p w14:paraId="205936E0" w14:textId="77777777" w:rsidR="00AD26FA" w:rsidRDefault="00AD26FA" w:rsidP="008A459F">
      <w:pPr>
        <w:spacing w:after="0"/>
        <w:rPr>
          <w:rFonts w:ascii="Times New Roman" w:hAnsi="Times New Roman" w:cs="Times New Roman"/>
          <w:sz w:val="24"/>
          <w:szCs w:val="24"/>
        </w:rPr>
      </w:pPr>
    </w:p>
    <w:p w14:paraId="68E8F53E" w14:textId="77777777" w:rsidR="00AD26FA" w:rsidRDefault="00AD26FA" w:rsidP="008A459F">
      <w:pPr>
        <w:spacing w:after="0"/>
        <w:rPr>
          <w:rFonts w:ascii="Times New Roman" w:hAnsi="Times New Roman" w:cs="Times New Roman"/>
          <w:sz w:val="24"/>
          <w:szCs w:val="24"/>
        </w:rPr>
      </w:pPr>
    </w:p>
    <w:p w14:paraId="629D6E93" w14:textId="77777777" w:rsidR="00AD26FA" w:rsidRDefault="00AD26FA" w:rsidP="008A459F">
      <w:pPr>
        <w:spacing w:after="0"/>
        <w:rPr>
          <w:rFonts w:ascii="Times New Roman" w:hAnsi="Times New Roman" w:cs="Times New Roman"/>
          <w:sz w:val="24"/>
          <w:szCs w:val="24"/>
        </w:rPr>
      </w:pPr>
    </w:p>
    <w:p w14:paraId="793C63DE" w14:textId="4C15279C" w:rsidR="000B36AC" w:rsidRDefault="000B36AC" w:rsidP="008A459F">
      <w:pPr>
        <w:spacing w:after="0"/>
        <w:rPr>
          <w:rFonts w:ascii="Times New Roman" w:hAnsi="Times New Roman" w:cs="Times New Roman"/>
          <w:sz w:val="24"/>
          <w:szCs w:val="24"/>
        </w:rPr>
      </w:pPr>
      <w:r w:rsidRPr="008A459F">
        <w:rPr>
          <w:rFonts w:ascii="Times New Roman" w:hAnsi="Times New Roman" w:cs="Times New Roman"/>
          <w:sz w:val="24"/>
          <w:szCs w:val="24"/>
        </w:rPr>
        <w:lastRenderedPageBreak/>
        <w:t>Table</w:t>
      </w:r>
      <w:r w:rsidR="0020479E">
        <w:rPr>
          <w:rFonts w:ascii="Times New Roman" w:hAnsi="Times New Roman" w:cs="Times New Roman"/>
          <w:sz w:val="24"/>
          <w:szCs w:val="24"/>
        </w:rPr>
        <w:t xml:space="preserve"> S</w:t>
      </w:r>
      <w:r w:rsidR="0017354D" w:rsidRPr="008A459F">
        <w:rPr>
          <w:rFonts w:ascii="Times New Roman" w:hAnsi="Times New Roman" w:cs="Times New Roman"/>
          <w:sz w:val="24"/>
          <w:szCs w:val="24"/>
        </w:rPr>
        <w:t>5</w:t>
      </w:r>
      <w:r w:rsidRPr="008A459F">
        <w:rPr>
          <w:rFonts w:ascii="Times New Roman" w:hAnsi="Times New Roman" w:cs="Times New Roman"/>
          <w:sz w:val="24"/>
          <w:szCs w:val="24"/>
        </w:rPr>
        <w:t xml:space="preserve">: Thickness of PEDOT:PSS Film with and w/out Solvent Using VASE </w:t>
      </w:r>
    </w:p>
    <w:p w14:paraId="7A10615B" w14:textId="77777777" w:rsidR="00AD26FA" w:rsidRDefault="00AD26FA" w:rsidP="00AD26FA">
      <w:pPr>
        <w:rPr>
          <w:rFonts w:ascii="Times New Roman" w:hAnsi="Times New Roman" w:cs="Times New Roman"/>
          <w:sz w:val="24"/>
          <w:szCs w:val="24"/>
        </w:rPr>
      </w:pPr>
    </w:p>
    <w:p w14:paraId="2BCA6CE1" w14:textId="77777777" w:rsidR="0017354D" w:rsidRPr="009B3925" w:rsidRDefault="0017354D" w:rsidP="0017354D">
      <w:pPr>
        <w:spacing w:before="240" w:line="480" w:lineRule="auto"/>
        <w:jc w:val="center"/>
        <w:rPr>
          <w:rFonts w:ascii="Times New Roman" w:hAnsi="Times New Roman" w:cs="Times New Roman"/>
          <w:sz w:val="24"/>
          <w:szCs w:val="24"/>
        </w:rPr>
      </w:pPr>
      <w:r w:rsidRPr="009B3925">
        <w:rPr>
          <w:rFonts w:ascii="Times New Roman" w:hAnsi="Times New Roman" w:cs="Times New Roman"/>
          <w:noProof/>
          <w:sz w:val="24"/>
          <w:szCs w:val="24"/>
        </w:rPr>
        <w:drawing>
          <wp:inline distT="0" distB="0" distL="0" distR="0" wp14:anchorId="0FBFC0C5" wp14:editId="4A52EE8D">
            <wp:extent cx="5659582" cy="3575332"/>
            <wp:effectExtent l="0" t="0" r="0" b="6350"/>
            <wp:docPr id="4" name="Picture 1" descr="Shape&#10;&#10;Description automatically generated with medium confidence">
              <a:extLst xmlns:a="http://schemas.openxmlformats.org/drawingml/2006/main">
                <a:ext uri="{FF2B5EF4-FFF2-40B4-BE49-F238E27FC236}">
                  <a16:creationId xmlns:a16="http://schemas.microsoft.com/office/drawing/2014/main" id="{AA125258-C875-4FBF-92A8-004E5A9BFA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 descr="Shape&#10;&#10;Description automatically generated with medium confidence">
                      <a:extLst>
                        <a:ext uri="{FF2B5EF4-FFF2-40B4-BE49-F238E27FC236}">
                          <a16:creationId xmlns:a16="http://schemas.microsoft.com/office/drawing/2014/main" id="{AA125258-C875-4FBF-92A8-004E5A9BFAA5}"/>
                        </a:ext>
                      </a:extLst>
                    </pic:cNvPr>
                    <pic:cNvPicPr>
                      <a:picLocks noChangeAspect="1"/>
                    </pic:cNvPicPr>
                  </pic:nvPicPr>
                  <pic:blipFill>
                    <a:blip r:embed="rId25"/>
                    <a:stretch>
                      <a:fillRect/>
                    </a:stretch>
                  </pic:blipFill>
                  <pic:spPr>
                    <a:xfrm>
                      <a:off x="0" y="0"/>
                      <a:ext cx="5664106" cy="3578190"/>
                    </a:xfrm>
                    <a:prstGeom prst="rect">
                      <a:avLst/>
                    </a:prstGeom>
                  </pic:spPr>
                </pic:pic>
              </a:graphicData>
            </a:graphic>
          </wp:inline>
        </w:drawing>
      </w:r>
    </w:p>
    <w:p w14:paraId="143259C0" w14:textId="1CD022FA" w:rsidR="005A76E0" w:rsidRPr="005A76E0" w:rsidRDefault="005A76E0" w:rsidP="005A76E0">
      <w:pPr>
        <w:rPr>
          <w:rFonts w:ascii="Times New Roman" w:hAnsi="Times New Roman" w:cs="Times New Roman"/>
          <w:sz w:val="24"/>
          <w:szCs w:val="24"/>
        </w:rPr>
      </w:pPr>
    </w:p>
    <w:sectPr w:rsidR="005A76E0" w:rsidRPr="005A76E0">
      <w:footerReference w:type="default" r:id="rId26"/>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52486" w16cex:dateUtc="2022-10-15T19:22:00Z"/>
  <w16cex:commentExtensible w16cex:durableId="26F523F1" w16cex:dateUtc="2022-10-15T19:20:00Z"/>
  <w16cex:commentExtensible w16cex:durableId="26F523A1" w16cex:dateUtc="2022-10-15T19:18:00Z"/>
  <w16cex:commentExtensible w16cex:durableId="26F527B9" w16cex:dateUtc="2022-10-15T19:36:00Z"/>
  <w16cex:commentExtensible w16cex:durableId="26F52E22" w16cex:dateUtc="2022-10-15T20:0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1769F" w14:textId="77777777" w:rsidR="00621512" w:rsidRDefault="00621512" w:rsidP="00AD04AE">
      <w:pPr>
        <w:spacing w:after="0" w:line="240" w:lineRule="auto"/>
      </w:pPr>
      <w:r>
        <w:separator/>
      </w:r>
    </w:p>
  </w:endnote>
  <w:endnote w:type="continuationSeparator" w:id="0">
    <w:p w14:paraId="5362B12D" w14:textId="77777777" w:rsidR="00621512" w:rsidRDefault="00621512" w:rsidP="00AD04AE">
      <w:pPr>
        <w:spacing w:after="0" w:line="240" w:lineRule="auto"/>
      </w:pPr>
      <w:r>
        <w:continuationSeparator/>
      </w:r>
    </w:p>
  </w:endnote>
  <w:endnote w:type="continuationNotice" w:id="1">
    <w:p w14:paraId="4144CD92" w14:textId="77777777" w:rsidR="00621512" w:rsidRDefault="006215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3928388"/>
      <w:docPartObj>
        <w:docPartGallery w:val="Page Numbers (Bottom of Page)"/>
        <w:docPartUnique/>
      </w:docPartObj>
    </w:sdtPr>
    <w:sdtEndPr>
      <w:rPr>
        <w:noProof/>
      </w:rPr>
    </w:sdtEndPr>
    <w:sdtContent>
      <w:p w14:paraId="3DCA51EE" w14:textId="0166D818" w:rsidR="00621512" w:rsidRDefault="006215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2E59E5" w14:textId="77777777" w:rsidR="00621512" w:rsidRDefault="006215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1A5CBF" w14:textId="77777777" w:rsidR="00621512" w:rsidRDefault="00621512" w:rsidP="00AD04AE">
      <w:pPr>
        <w:spacing w:after="0" w:line="240" w:lineRule="auto"/>
      </w:pPr>
      <w:r>
        <w:separator/>
      </w:r>
    </w:p>
  </w:footnote>
  <w:footnote w:type="continuationSeparator" w:id="0">
    <w:p w14:paraId="0FDC2D22" w14:textId="77777777" w:rsidR="00621512" w:rsidRDefault="00621512" w:rsidP="00AD04AE">
      <w:pPr>
        <w:spacing w:after="0" w:line="240" w:lineRule="auto"/>
      </w:pPr>
      <w:r>
        <w:continuationSeparator/>
      </w:r>
    </w:p>
  </w:footnote>
  <w:footnote w:type="continuationNotice" w:id="1">
    <w:p w14:paraId="2ACC1472" w14:textId="77777777" w:rsidR="00621512" w:rsidRDefault="0062151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C7B7D"/>
    <w:multiLevelType w:val="hybridMultilevel"/>
    <w:tmpl w:val="A4A03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994EB8"/>
    <w:multiLevelType w:val="hybridMultilevel"/>
    <w:tmpl w:val="A262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FD229A"/>
    <w:multiLevelType w:val="hybridMultilevel"/>
    <w:tmpl w:val="093233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032F75"/>
    <w:multiLevelType w:val="hybridMultilevel"/>
    <w:tmpl w:val="5596C66E"/>
    <w:lvl w:ilvl="0" w:tplc="FCFE30D2">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0MzQ1NjM3NTE1sjBS0lEKTi0uzszPAymwMK4FAPR29wUtAAAA"/>
  </w:docVars>
  <w:rsids>
    <w:rsidRoot w:val="00535811"/>
    <w:rsid w:val="0000000A"/>
    <w:rsid w:val="00000720"/>
    <w:rsid w:val="000007F3"/>
    <w:rsid w:val="000025CE"/>
    <w:rsid w:val="0000290D"/>
    <w:rsid w:val="00002B7B"/>
    <w:rsid w:val="00002E46"/>
    <w:rsid w:val="00003362"/>
    <w:rsid w:val="000037E0"/>
    <w:rsid w:val="000038AE"/>
    <w:rsid w:val="00003F26"/>
    <w:rsid w:val="00003F60"/>
    <w:rsid w:val="00004BAA"/>
    <w:rsid w:val="00004DD9"/>
    <w:rsid w:val="00005099"/>
    <w:rsid w:val="000070D6"/>
    <w:rsid w:val="000073F7"/>
    <w:rsid w:val="00007583"/>
    <w:rsid w:val="00007DF8"/>
    <w:rsid w:val="00010199"/>
    <w:rsid w:val="000113C1"/>
    <w:rsid w:val="00011CD9"/>
    <w:rsid w:val="000120BB"/>
    <w:rsid w:val="00012129"/>
    <w:rsid w:val="00012E44"/>
    <w:rsid w:val="000139F7"/>
    <w:rsid w:val="000144FD"/>
    <w:rsid w:val="00014627"/>
    <w:rsid w:val="0001464C"/>
    <w:rsid w:val="00015436"/>
    <w:rsid w:val="00015646"/>
    <w:rsid w:val="00015F80"/>
    <w:rsid w:val="0001674F"/>
    <w:rsid w:val="00016F37"/>
    <w:rsid w:val="00017034"/>
    <w:rsid w:val="000173AF"/>
    <w:rsid w:val="000179DD"/>
    <w:rsid w:val="0002097C"/>
    <w:rsid w:val="00020D00"/>
    <w:rsid w:val="0002127A"/>
    <w:rsid w:val="000215DE"/>
    <w:rsid w:val="00021CC5"/>
    <w:rsid w:val="00022804"/>
    <w:rsid w:val="00022846"/>
    <w:rsid w:val="00022EC3"/>
    <w:rsid w:val="000233E0"/>
    <w:rsid w:val="0002398A"/>
    <w:rsid w:val="00023CF7"/>
    <w:rsid w:val="00023D61"/>
    <w:rsid w:val="00023FAB"/>
    <w:rsid w:val="0002413C"/>
    <w:rsid w:val="00024C1A"/>
    <w:rsid w:val="00025477"/>
    <w:rsid w:val="00025DFA"/>
    <w:rsid w:val="00025FA8"/>
    <w:rsid w:val="00026543"/>
    <w:rsid w:val="000268AE"/>
    <w:rsid w:val="000271E6"/>
    <w:rsid w:val="00027F3D"/>
    <w:rsid w:val="000309EA"/>
    <w:rsid w:val="00031933"/>
    <w:rsid w:val="00031AAF"/>
    <w:rsid w:val="00032276"/>
    <w:rsid w:val="0003241F"/>
    <w:rsid w:val="00032528"/>
    <w:rsid w:val="00032F19"/>
    <w:rsid w:val="000338DC"/>
    <w:rsid w:val="0003450B"/>
    <w:rsid w:val="000345BF"/>
    <w:rsid w:val="000346D6"/>
    <w:rsid w:val="0003529B"/>
    <w:rsid w:val="0003574D"/>
    <w:rsid w:val="00035B43"/>
    <w:rsid w:val="00036104"/>
    <w:rsid w:val="00036A71"/>
    <w:rsid w:val="00036ADE"/>
    <w:rsid w:val="00037296"/>
    <w:rsid w:val="000375B5"/>
    <w:rsid w:val="00037A44"/>
    <w:rsid w:val="00040242"/>
    <w:rsid w:val="0004078D"/>
    <w:rsid w:val="000408EF"/>
    <w:rsid w:val="00040BBD"/>
    <w:rsid w:val="000412D8"/>
    <w:rsid w:val="000431D5"/>
    <w:rsid w:val="000434EC"/>
    <w:rsid w:val="00043992"/>
    <w:rsid w:val="00043AAF"/>
    <w:rsid w:val="00043FCF"/>
    <w:rsid w:val="00044024"/>
    <w:rsid w:val="00044FEA"/>
    <w:rsid w:val="00045184"/>
    <w:rsid w:val="00045637"/>
    <w:rsid w:val="00045A8C"/>
    <w:rsid w:val="00045C18"/>
    <w:rsid w:val="00046CFD"/>
    <w:rsid w:val="0004738F"/>
    <w:rsid w:val="00047844"/>
    <w:rsid w:val="00047CBB"/>
    <w:rsid w:val="000504FA"/>
    <w:rsid w:val="00050B5A"/>
    <w:rsid w:val="00050C33"/>
    <w:rsid w:val="000515A7"/>
    <w:rsid w:val="000518F6"/>
    <w:rsid w:val="00051C36"/>
    <w:rsid w:val="00051CBD"/>
    <w:rsid w:val="00051D26"/>
    <w:rsid w:val="00052DFB"/>
    <w:rsid w:val="00053829"/>
    <w:rsid w:val="000539C2"/>
    <w:rsid w:val="00055159"/>
    <w:rsid w:val="000553DB"/>
    <w:rsid w:val="00055522"/>
    <w:rsid w:val="00055911"/>
    <w:rsid w:val="00055E49"/>
    <w:rsid w:val="00056361"/>
    <w:rsid w:val="00056D6A"/>
    <w:rsid w:val="0005705A"/>
    <w:rsid w:val="0005749E"/>
    <w:rsid w:val="00057B75"/>
    <w:rsid w:val="00060655"/>
    <w:rsid w:val="00060C56"/>
    <w:rsid w:val="00061DEF"/>
    <w:rsid w:val="00061F95"/>
    <w:rsid w:val="00062A9D"/>
    <w:rsid w:val="00062B52"/>
    <w:rsid w:val="00062F3D"/>
    <w:rsid w:val="00063640"/>
    <w:rsid w:val="00063AAC"/>
    <w:rsid w:val="00063AC0"/>
    <w:rsid w:val="0006401E"/>
    <w:rsid w:val="00064310"/>
    <w:rsid w:val="00064CC8"/>
    <w:rsid w:val="0006566B"/>
    <w:rsid w:val="00065ED8"/>
    <w:rsid w:val="000667D6"/>
    <w:rsid w:val="00066F8C"/>
    <w:rsid w:val="000677C4"/>
    <w:rsid w:val="00070018"/>
    <w:rsid w:val="00070613"/>
    <w:rsid w:val="000715E1"/>
    <w:rsid w:val="000720E4"/>
    <w:rsid w:val="00072CC4"/>
    <w:rsid w:val="00073924"/>
    <w:rsid w:val="00073956"/>
    <w:rsid w:val="00073C42"/>
    <w:rsid w:val="00073D32"/>
    <w:rsid w:val="00074835"/>
    <w:rsid w:val="000750C0"/>
    <w:rsid w:val="00075240"/>
    <w:rsid w:val="000752C5"/>
    <w:rsid w:val="00075B66"/>
    <w:rsid w:val="00075D3F"/>
    <w:rsid w:val="000764D7"/>
    <w:rsid w:val="00076922"/>
    <w:rsid w:val="00077C4B"/>
    <w:rsid w:val="00077CCA"/>
    <w:rsid w:val="00077DF1"/>
    <w:rsid w:val="00080B7D"/>
    <w:rsid w:val="00081965"/>
    <w:rsid w:val="00082519"/>
    <w:rsid w:val="00082FED"/>
    <w:rsid w:val="000830B3"/>
    <w:rsid w:val="000830EC"/>
    <w:rsid w:val="000832FF"/>
    <w:rsid w:val="00083675"/>
    <w:rsid w:val="000838D5"/>
    <w:rsid w:val="0008412A"/>
    <w:rsid w:val="000842A8"/>
    <w:rsid w:val="0008479B"/>
    <w:rsid w:val="00084BF0"/>
    <w:rsid w:val="00084DA8"/>
    <w:rsid w:val="00084F0F"/>
    <w:rsid w:val="0008509C"/>
    <w:rsid w:val="00085346"/>
    <w:rsid w:val="0008562D"/>
    <w:rsid w:val="0008634A"/>
    <w:rsid w:val="00086ECC"/>
    <w:rsid w:val="0008703A"/>
    <w:rsid w:val="00087577"/>
    <w:rsid w:val="00087B10"/>
    <w:rsid w:val="00087C6C"/>
    <w:rsid w:val="00087FD9"/>
    <w:rsid w:val="00090470"/>
    <w:rsid w:val="00090CFA"/>
    <w:rsid w:val="00090EA6"/>
    <w:rsid w:val="00091D65"/>
    <w:rsid w:val="00091F65"/>
    <w:rsid w:val="0009200A"/>
    <w:rsid w:val="0009238C"/>
    <w:rsid w:val="00092391"/>
    <w:rsid w:val="00092A3E"/>
    <w:rsid w:val="000935E2"/>
    <w:rsid w:val="00093F3B"/>
    <w:rsid w:val="00094E89"/>
    <w:rsid w:val="000953A6"/>
    <w:rsid w:val="000955D9"/>
    <w:rsid w:val="000978F2"/>
    <w:rsid w:val="00097B18"/>
    <w:rsid w:val="000A0224"/>
    <w:rsid w:val="000A02E4"/>
    <w:rsid w:val="000A0466"/>
    <w:rsid w:val="000A0604"/>
    <w:rsid w:val="000A15E3"/>
    <w:rsid w:val="000A1D17"/>
    <w:rsid w:val="000A2210"/>
    <w:rsid w:val="000A2361"/>
    <w:rsid w:val="000A2C5A"/>
    <w:rsid w:val="000A322E"/>
    <w:rsid w:val="000A3553"/>
    <w:rsid w:val="000A4E5B"/>
    <w:rsid w:val="000A545B"/>
    <w:rsid w:val="000A58DD"/>
    <w:rsid w:val="000A5EFF"/>
    <w:rsid w:val="000A6710"/>
    <w:rsid w:val="000A6F14"/>
    <w:rsid w:val="000A749C"/>
    <w:rsid w:val="000B16E8"/>
    <w:rsid w:val="000B1896"/>
    <w:rsid w:val="000B18C3"/>
    <w:rsid w:val="000B1EFA"/>
    <w:rsid w:val="000B2005"/>
    <w:rsid w:val="000B36AC"/>
    <w:rsid w:val="000B4BF5"/>
    <w:rsid w:val="000B5995"/>
    <w:rsid w:val="000B5ACF"/>
    <w:rsid w:val="000B60CD"/>
    <w:rsid w:val="000B65F5"/>
    <w:rsid w:val="000B72B3"/>
    <w:rsid w:val="000B7F94"/>
    <w:rsid w:val="000C0786"/>
    <w:rsid w:val="000C10F0"/>
    <w:rsid w:val="000C1300"/>
    <w:rsid w:val="000C20DD"/>
    <w:rsid w:val="000C28F2"/>
    <w:rsid w:val="000C2C5F"/>
    <w:rsid w:val="000C2F56"/>
    <w:rsid w:val="000C33A7"/>
    <w:rsid w:val="000C3B66"/>
    <w:rsid w:val="000C3F6E"/>
    <w:rsid w:val="000C4F52"/>
    <w:rsid w:val="000C5009"/>
    <w:rsid w:val="000C5832"/>
    <w:rsid w:val="000C64DD"/>
    <w:rsid w:val="000C6606"/>
    <w:rsid w:val="000C6CF4"/>
    <w:rsid w:val="000C740A"/>
    <w:rsid w:val="000C747F"/>
    <w:rsid w:val="000C7602"/>
    <w:rsid w:val="000C779E"/>
    <w:rsid w:val="000C79C7"/>
    <w:rsid w:val="000C7EC1"/>
    <w:rsid w:val="000D04C9"/>
    <w:rsid w:val="000D09A5"/>
    <w:rsid w:val="000D0A9E"/>
    <w:rsid w:val="000D131B"/>
    <w:rsid w:val="000D1617"/>
    <w:rsid w:val="000D1E57"/>
    <w:rsid w:val="000D1FF7"/>
    <w:rsid w:val="000D2055"/>
    <w:rsid w:val="000D2237"/>
    <w:rsid w:val="000D33AA"/>
    <w:rsid w:val="000D3BDE"/>
    <w:rsid w:val="000D3E3B"/>
    <w:rsid w:val="000D42AF"/>
    <w:rsid w:val="000D4E7A"/>
    <w:rsid w:val="000D6D53"/>
    <w:rsid w:val="000D7FF8"/>
    <w:rsid w:val="000E1202"/>
    <w:rsid w:val="000E14CE"/>
    <w:rsid w:val="000E1A9B"/>
    <w:rsid w:val="000E2231"/>
    <w:rsid w:val="000E23E3"/>
    <w:rsid w:val="000E30CF"/>
    <w:rsid w:val="000E3893"/>
    <w:rsid w:val="000E3956"/>
    <w:rsid w:val="000E399E"/>
    <w:rsid w:val="000E3DB0"/>
    <w:rsid w:val="000E522F"/>
    <w:rsid w:val="000E603E"/>
    <w:rsid w:val="000E6910"/>
    <w:rsid w:val="000E6B07"/>
    <w:rsid w:val="000E6F50"/>
    <w:rsid w:val="000F021B"/>
    <w:rsid w:val="000F1317"/>
    <w:rsid w:val="000F17CF"/>
    <w:rsid w:val="000F2335"/>
    <w:rsid w:val="000F241F"/>
    <w:rsid w:val="000F2ADD"/>
    <w:rsid w:val="000F34B5"/>
    <w:rsid w:val="000F3ED1"/>
    <w:rsid w:val="000F4086"/>
    <w:rsid w:val="000F47FC"/>
    <w:rsid w:val="000F4D4A"/>
    <w:rsid w:val="000F5C06"/>
    <w:rsid w:val="000F602F"/>
    <w:rsid w:val="000F6333"/>
    <w:rsid w:val="000F63B2"/>
    <w:rsid w:val="000F64F6"/>
    <w:rsid w:val="000F6ECE"/>
    <w:rsid w:val="000F735A"/>
    <w:rsid w:val="00100528"/>
    <w:rsid w:val="001009BA"/>
    <w:rsid w:val="00100CD6"/>
    <w:rsid w:val="0010256B"/>
    <w:rsid w:val="00102925"/>
    <w:rsid w:val="00102F1B"/>
    <w:rsid w:val="001031C8"/>
    <w:rsid w:val="00103241"/>
    <w:rsid w:val="001037AB"/>
    <w:rsid w:val="00105AF8"/>
    <w:rsid w:val="00105E93"/>
    <w:rsid w:val="0010668F"/>
    <w:rsid w:val="001078D3"/>
    <w:rsid w:val="00107AF6"/>
    <w:rsid w:val="00107EFC"/>
    <w:rsid w:val="00110D80"/>
    <w:rsid w:val="00110EB1"/>
    <w:rsid w:val="00111F52"/>
    <w:rsid w:val="00112FD1"/>
    <w:rsid w:val="001134C7"/>
    <w:rsid w:val="001135F7"/>
    <w:rsid w:val="0011366F"/>
    <w:rsid w:val="00113DBC"/>
    <w:rsid w:val="0011495A"/>
    <w:rsid w:val="0011715C"/>
    <w:rsid w:val="00117675"/>
    <w:rsid w:val="001176C8"/>
    <w:rsid w:val="00117BBB"/>
    <w:rsid w:val="00120151"/>
    <w:rsid w:val="001207C7"/>
    <w:rsid w:val="001209A4"/>
    <w:rsid w:val="001210AD"/>
    <w:rsid w:val="00121773"/>
    <w:rsid w:val="00121978"/>
    <w:rsid w:val="00122BB5"/>
    <w:rsid w:val="001235A5"/>
    <w:rsid w:val="001237D1"/>
    <w:rsid w:val="00123A02"/>
    <w:rsid w:val="00123C59"/>
    <w:rsid w:val="00125EAB"/>
    <w:rsid w:val="0012632E"/>
    <w:rsid w:val="00126F09"/>
    <w:rsid w:val="00127243"/>
    <w:rsid w:val="001276CE"/>
    <w:rsid w:val="00127BD5"/>
    <w:rsid w:val="00127DDE"/>
    <w:rsid w:val="001303C9"/>
    <w:rsid w:val="00130AB1"/>
    <w:rsid w:val="0013159E"/>
    <w:rsid w:val="00132027"/>
    <w:rsid w:val="0013217B"/>
    <w:rsid w:val="00132482"/>
    <w:rsid w:val="00132E32"/>
    <w:rsid w:val="00132ED0"/>
    <w:rsid w:val="00133A11"/>
    <w:rsid w:val="00133A9E"/>
    <w:rsid w:val="00134711"/>
    <w:rsid w:val="0013495D"/>
    <w:rsid w:val="00134F91"/>
    <w:rsid w:val="001358E1"/>
    <w:rsid w:val="00135A63"/>
    <w:rsid w:val="00136D4A"/>
    <w:rsid w:val="00137348"/>
    <w:rsid w:val="00137E1F"/>
    <w:rsid w:val="00137E33"/>
    <w:rsid w:val="00137F03"/>
    <w:rsid w:val="00140FC0"/>
    <w:rsid w:val="00141391"/>
    <w:rsid w:val="00141506"/>
    <w:rsid w:val="00141E69"/>
    <w:rsid w:val="00143AD4"/>
    <w:rsid w:val="0014433A"/>
    <w:rsid w:val="00144685"/>
    <w:rsid w:val="001457F8"/>
    <w:rsid w:val="00146D06"/>
    <w:rsid w:val="00146EF4"/>
    <w:rsid w:val="001473BB"/>
    <w:rsid w:val="00147499"/>
    <w:rsid w:val="00150179"/>
    <w:rsid w:val="001502A6"/>
    <w:rsid w:val="001512C5"/>
    <w:rsid w:val="001522FD"/>
    <w:rsid w:val="00152DBF"/>
    <w:rsid w:val="00153B12"/>
    <w:rsid w:val="00153E27"/>
    <w:rsid w:val="00153F1F"/>
    <w:rsid w:val="00154D8F"/>
    <w:rsid w:val="00155064"/>
    <w:rsid w:val="0015521B"/>
    <w:rsid w:val="00155A91"/>
    <w:rsid w:val="00155AFF"/>
    <w:rsid w:val="00156041"/>
    <w:rsid w:val="00156164"/>
    <w:rsid w:val="00156512"/>
    <w:rsid w:val="00157638"/>
    <w:rsid w:val="00157AA7"/>
    <w:rsid w:val="00157D3C"/>
    <w:rsid w:val="00157F10"/>
    <w:rsid w:val="00160C21"/>
    <w:rsid w:val="00160C69"/>
    <w:rsid w:val="00160E4D"/>
    <w:rsid w:val="00162681"/>
    <w:rsid w:val="00162E6D"/>
    <w:rsid w:val="001633AB"/>
    <w:rsid w:val="0016384C"/>
    <w:rsid w:val="00163A8A"/>
    <w:rsid w:val="00164652"/>
    <w:rsid w:val="0016470B"/>
    <w:rsid w:val="00164906"/>
    <w:rsid w:val="001649C3"/>
    <w:rsid w:val="00164ADA"/>
    <w:rsid w:val="001655B0"/>
    <w:rsid w:val="0016638D"/>
    <w:rsid w:val="00166D0B"/>
    <w:rsid w:val="00167F03"/>
    <w:rsid w:val="001701FE"/>
    <w:rsid w:val="00170649"/>
    <w:rsid w:val="00170733"/>
    <w:rsid w:val="00170B62"/>
    <w:rsid w:val="00170C4D"/>
    <w:rsid w:val="00171F64"/>
    <w:rsid w:val="00172681"/>
    <w:rsid w:val="00172D26"/>
    <w:rsid w:val="00172F82"/>
    <w:rsid w:val="00173162"/>
    <w:rsid w:val="0017354D"/>
    <w:rsid w:val="0017380D"/>
    <w:rsid w:val="00174B0F"/>
    <w:rsid w:val="00175346"/>
    <w:rsid w:val="00175EB2"/>
    <w:rsid w:val="00177334"/>
    <w:rsid w:val="00177396"/>
    <w:rsid w:val="001777C9"/>
    <w:rsid w:val="00177B68"/>
    <w:rsid w:val="00180FBB"/>
    <w:rsid w:val="0018111A"/>
    <w:rsid w:val="00181D49"/>
    <w:rsid w:val="00182BE7"/>
    <w:rsid w:val="00183BEB"/>
    <w:rsid w:val="001845C1"/>
    <w:rsid w:val="00185686"/>
    <w:rsid w:val="00185D0A"/>
    <w:rsid w:val="00186E41"/>
    <w:rsid w:val="001879D2"/>
    <w:rsid w:val="00190A3A"/>
    <w:rsid w:val="00191412"/>
    <w:rsid w:val="001916CE"/>
    <w:rsid w:val="00191F78"/>
    <w:rsid w:val="001924D4"/>
    <w:rsid w:val="00192B44"/>
    <w:rsid w:val="0019329D"/>
    <w:rsid w:val="0019385C"/>
    <w:rsid w:val="0019409D"/>
    <w:rsid w:val="001954EC"/>
    <w:rsid w:val="001960F3"/>
    <w:rsid w:val="00196FF3"/>
    <w:rsid w:val="00197CFF"/>
    <w:rsid w:val="001A0B0A"/>
    <w:rsid w:val="001A0B90"/>
    <w:rsid w:val="001A136A"/>
    <w:rsid w:val="001A28D1"/>
    <w:rsid w:val="001A2E8C"/>
    <w:rsid w:val="001A321B"/>
    <w:rsid w:val="001A417D"/>
    <w:rsid w:val="001A5305"/>
    <w:rsid w:val="001A57AF"/>
    <w:rsid w:val="001A6011"/>
    <w:rsid w:val="001A63C0"/>
    <w:rsid w:val="001A6823"/>
    <w:rsid w:val="001A6B21"/>
    <w:rsid w:val="001A6BD3"/>
    <w:rsid w:val="001A6C41"/>
    <w:rsid w:val="001A6EA9"/>
    <w:rsid w:val="001A7CD8"/>
    <w:rsid w:val="001A7FA0"/>
    <w:rsid w:val="001B0420"/>
    <w:rsid w:val="001B0686"/>
    <w:rsid w:val="001B12A1"/>
    <w:rsid w:val="001B20FC"/>
    <w:rsid w:val="001B21A0"/>
    <w:rsid w:val="001B2205"/>
    <w:rsid w:val="001B22A0"/>
    <w:rsid w:val="001B28B6"/>
    <w:rsid w:val="001B2E85"/>
    <w:rsid w:val="001B2ECA"/>
    <w:rsid w:val="001B2FA0"/>
    <w:rsid w:val="001B316B"/>
    <w:rsid w:val="001B34B1"/>
    <w:rsid w:val="001B3F5D"/>
    <w:rsid w:val="001B51E4"/>
    <w:rsid w:val="001B51FE"/>
    <w:rsid w:val="001B52AC"/>
    <w:rsid w:val="001B5654"/>
    <w:rsid w:val="001B5763"/>
    <w:rsid w:val="001B57D4"/>
    <w:rsid w:val="001B6213"/>
    <w:rsid w:val="001B63F4"/>
    <w:rsid w:val="001B6522"/>
    <w:rsid w:val="001B65F1"/>
    <w:rsid w:val="001B715B"/>
    <w:rsid w:val="001B7A94"/>
    <w:rsid w:val="001B7B99"/>
    <w:rsid w:val="001B7FDE"/>
    <w:rsid w:val="001C0383"/>
    <w:rsid w:val="001C0747"/>
    <w:rsid w:val="001C0DC1"/>
    <w:rsid w:val="001C1788"/>
    <w:rsid w:val="001C275C"/>
    <w:rsid w:val="001C2BF9"/>
    <w:rsid w:val="001C2EAB"/>
    <w:rsid w:val="001C3068"/>
    <w:rsid w:val="001C34A2"/>
    <w:rsid w:val="001C3DA9"/>
    <w:rsid w:val="001C3E1E"/>
    <w:rsid w:val="001C4886"/>
    <w:rsid w:val="001C4BBB"/>
    <w:rsid w:val="001C51C3"/>
    <w:rsid w:val="001C75F1"/>
    <w:rsid w:val="001C7CFE"/>
    <w:rsid w:val="001D0682"/>
    <w:rsid w:val="001D06CC"/>
    <w:rsid w:val="001D0A56"/>
    <w:rsid w:val="001D0C80"/>
    <w:rsid w:val="001D1858"/>
    <w:rsid w:val="001D196B"/>
    <w:rsid w:val="001D1BA6"/>
    <w:rsid w:val="001D1CA0"/>
    <w:rsid w:val="001D271B"/>
    <w:rsid w:val="001D29A9"/>
    <w:rsid w:val="001D2C01"/>
    <w:rsid w:val="001D2EBB"/>
    <w:rsid w:val="001D3D3C"/>
    <w:rsid w:val="001D41A9"/>
    <w:rsid w:val="001D4285"/>
    <w:rsid w:val="001D4328"/>
    <w:rsid w:val="001D4793"/>
    <w:rsid w:val="001D47AD"/>
    <w:rsid w:val="001D49BC"/>
    <w:rsid w:val="001D4B4C"/>
    <w:rsid w:val="001D4D25"/>
    <w:rsid w:val="001D51BC"/>
    <w:rsid w:val="001D5409"/>
    <w:rsid w:val="001D5520"/>
    <w:rsid w:val="001D688B"/>
    <w:rsid w:val="001D72A1"/>
    <w:rsid w:val="001D76EF"/>
    <w:rsid w:val="001D78F6"/>
    <w:rsid w:val="001D7B75"/>
    <w:rsid w:val="001D7E0E"/>
    <w:rsid w:val="001E0E16"/>
    <w:rsid w:val="001E1307"/>
    <w:rsid w:val="001E19C2"/>
    <w:rsid w:val="001E1D36"/>
    <w:rsid w:val="001E1D46"/>
    <w:rsid w:val="001E2050"/>
    <w:rsid w:val="001E2F9C"/>
    <w:rsid w:val="001E432E"/>
    <w:rsid w:val="001E4AB6"/>
    <w:rsid w:val="001E4DAC"/>
    <w:rsid w:val="001E4E0D"/>
    <w:rsid w:val="001E5021"/>
    <w:rsid w:val="001E5FFF"/>
    <w:rsid w:val="001E78C3"/>
    <w:rsid w:val="001E7ECF"/>
    <w:rsid w:val="001F0352"/>
    <w:rsid w:val="001F073C"/>
    <w:rsid w:val="001F0D4A"/>
    <w:rsid w:val="001F0E09"/>
    <w:rsid w:val="001F1212"/>
    <w:rsid w:val="001F150B"/>
    <w:rsid w:val="001F1AEB"/>
    <w:rsid w:val="001F27D1"/>
    <w:rsid w:val="001F28BA"/>
    <w:rsid w:val="001F2BC8"/>
    <w:rsid w:val="001F2D83"/>
    <w:rsid w:val="001F2E5D"/>
    <w:rsid w:val="001F3580"/>
    <w:rsid w:val="001F3F14"/>
    <w:rsid w:val="001F40DD"/>
    <w:rsid w:val="001F49C5"/>
    <w:rsid w:val="001F62AB"/>
    <w:rsid w:val="001F64E1"/>
    <w:rsid w:val="002001EB"/>
    <w:rsid w:val="00200422"/>
    <w:rsid w:val="002013C3"/>
    <w:rsid w:val="002020F6"/>
    <w:rsid w:val="0020219C"/>
    <w:rsid w:val="00202385"/>
    <w:rsid w:val="002024E9"/>
    <w:rsid w:val="00202B90"/>
    <w:rsid w:val="002032AD"/>
    <w:rsid w:val="002032D0"/>
    <w:rsid w:val="0020399A"/>
    <w:rsid w:val="00203B83"/>
    <w:rsid w:val="00203C4D"/>
    <w:rsid w:val="002040DA"/>
    <w:rsid w:val="00204527"/>
    <w:rsid w:val="0020479E"/>
    <w:rsid w:val="00204E8D"/>
    <w:rsid w:val="0020557D"/>
    <w:rsid w:val="002055D1"/>
    <w:rsid w:val="00205A7E"/>
    <w:rsid w:val="002060B3"/>
    <w:rsid w:val="0020627A"/>
    <w:rsid w:val="00206862"/>
    <w:rsid w:val="00207917"/>
    <w:rsid w:val="00207E49"/>
    <w:rsid w:val="00207FA1"/>
    <w:rsid w:val="0021114A"/>
    <w:rsid w:val="002113E2"/>
    <w:rsid w:val="002117E3"/>
    <w:rsid w:val="0021198B"/>
    <w:rsid w:val="00211C9B"/>
    <w:rsid w:val="00211E31"/>
    <w:rsid w:val="00212526"/>
    <w:rsid w:val="00212AF9"/>
    <w:rsid w:val="002138F9"/>
    <w:rsid w:val="00214478"/>
    <w:rsid w:val="00214FE2"/>
    <w:rsid w:val="0021557E"/>
    <w:rsid w:val="00216287"/>
    <w:rsid w:val="002162C0"/>
    <w:rsid w:val="00216739"/>
    <w:rsid w:val="00216825"/>
    <w:rsid w:val="0021726E"/>
    <w:rsid w:val="00217569"/>
    <w:rsid w:val="00217958"/>
    <w:rsid w:val="002179C1"/>
    <w:rsid w:val="00217F2D"/>
    <w:rsid w:val="00220228"/>
    <w:rsid w:val="002206BD"/>
    <w:rsid w:val="00220E59"/>
    <w:rsid w:val="002210D6"/>
    <w:rsid w:val="00221730"/>
    <w:rsid w:val="00221940"/>
    <w:rsid w:val="00221E8C"/>
    <w:rsid w:val="0022220B"/>
    <w:rsid w:val="00222C3C"/>
    <w:rsid w:val="00222D57"/>
    <w:rsid w:val="002234EB"/>
    <w:rsid w:val="00223B96"/>
    <w:rsid w:val="00223D22"/>
    <w:rsid w:val="002241D8"/>
    <w:rsid w:val="0022428A"/>
    <w:rsid w:val="00225208"/>
    <w:rsid w:val="00225CA9"/>
    <w:rsid w:val="002268C1"/>
    <w:rsid w:val="0022695C"/>
    <w:rsid w:val="00226EF8"/>
    <w:rsid w:val="002272B5"/>
    <w:rsid w:val="0022736B"/>
    <w:rsid w:val="0023010E"/>
    <w:rsid w:val="00230176"/>
    <w:rsid w:val="00230334"/>
    <w:rsid w:val="00230681"/>
    <w:rsid w:val="00230999"/>
    <w:rsid w:val="00230BD8"/>
    <w:rsid w:val="00231EED"/>
    <w:rsid w:val="00231F8D"/>
    <w:rsid w:val="00232730"/>
    <w:rsid w:val="00232829"/>
    <w:rsid w:val="00232CAA"/>
    <w:rsid w:val="0023374D"/>
    <w:rsid w:val="00233F40"/>
    <w:rsid w:val="002342C5"/>
    <w:rsid w:val="00234AA4"/>
    <w:rsid w:val="00234CB9"/>
    <w:rsid w:val="00234E65"/>
    <w:rsid w:val="00234ECD"/>
    <w:rsid w:val="00235030"/>
    <w:rsid w:val="00235A32"/>
    <w:rsid w:val="002360F1"/>
    <w:rsid w:val="002363CA"/>
    <w:rsid w:val="002364E9"/>
    <w:rsid w:val="002368AE"/>
    <w:rsid w:val="00236E84"/>
    <w:rsid w:val="00240F06"/>
    <w:rsid w:val="002411CB"/>
    <w:rsid w:val="0024134F"/>
    <w:rsid w:val="00242094"/>
    <w:rsid w:val="002425D9"/>
    <w:rsid w:val="00242F7F"/>
    <w:rsid w:val="002430E7"/>
    <w:rsid w:val="002435D8"/>
    <w:rsid w:val="0024369F"/>
    <w:rsid w:val="00243B54"/>
    <w:rsid w:val="00243CA8"/>
    <w:rsid w:val="00243F9C"/>
    <w:rsid w:val="002446F7"/>
    <w:rsid w:val="002449C5"/>
    <w:rsid w:val="0024532D"/>
    <w:rsid w:val="0024554E"/>
    <w:rsid w:val="00245634"/>
    <w:rsid w:val="002456A2"/>
    <w:rsid w:val="00245F68"/>
    <w:rsid w:val="002470F8"/>
    <w:rsid w:val="00247F5A"/>
    <w:rsid w:val="00250353"/>
    <w:rsid w:val="00251C62"/>
    <w:rsid w:val="00252B06"/>
    <w:rsid w:val="0025346E"/>
    <w:rsid w:val="00253553"/>
    <w:rsid w:val="002537BC"/>
    <w:rsid w:val="00253A9B"/>
    <w:rsid w:val="00254392"/>
    <w:rsid w:val="0025464D"/>
    <w:rsid w:val="0025518B"/>
    <w:rsid w:val="00255190"/>
    <w:rsid w:val="002553B3"/>
    <w:rsid w:val="00255E1A"/>
    <w:rsid w:val="002563BA"/>
    <w:rsid w:val="00256C8A"/>
    <w:rsid w:val="00256F06"/>
    <w:rsid w:val="00257235"/>
    <w:rsid w:val="002572A4"/>
    <w:rsid w:val="002572EB"/>
    <w:rsid w:val="00257638"/>
    <w:rsid w:val="002576FF"/>
    <w:rsid w:val="00257F46"/>
    <w:rsid w:val="00261F3A"/>
    <w:rsid w:val="0026241E"/>
    <w:rsid w:val="00262558"/>
    <w:rsid w:val="002625BD"/>
    <w:rsid w:val="00262892"/>
    <w:rsid w:val="00262DEF"/>
    <w:rsid w:val="002638F6"/>
    <w:rsid w:val="00263980"/>
    <w:rsid w:val="0026462B"/>
    <w:rsid w:val="002646D0"/>
    <w:rsid w:val="00264A6F"/>
    <w:rsid w:val="00264FAD"/>
    <w:rsid w:val="00265085"/>
    <w:rsid w:val="00265727"/>
    <w:rsid w:val="00265B3B"/>
    <w:rsid w:val="00265C9A"/>
    <w:rsid w:val="00265EF4"/>
    <w:rsid w:val="00266131"/>
    <w:rsid w:val="0026695F"/>
    <w:rsid w:val="00266C09"/>
    <w:rsid w:val="00266CD1"/>
    <w:rsid w:val="002673BD"/>
    <w:rsid w:val="0026762F"/>
    <w:rsid w:val="00267DBE"/>
    <w:rsid w:val="0027036C"/>
    <w:rsid w:val="00271678"/>
    <w:rsid w:val="00271BD4"/>
    <w:rsid w:val="0027248D"/>
    <w:rsid w:val="002724AB"/>
    <w:rsid w:val="00273D49"/>
    <w:rsid w:val="00273F2B"/>
    <w:rsid w:val="002748D9"/>
    <w:rsid w:val="0027511C"/>
    <w:rsid w:val="00275396"/>
    <w:rsid w:val="00275B7D"/>
    <w:rsid w:val="00275C44"/>
    <w:rsid w:val="00275EEE"/>
    <w:rsid w:val="00276434"/>
    <w:rsid w:val="00276646"/>
    <w:rsid w:val="002808D4"/>
    <w:rsid w:val="002813AE"/>
    <w:rsid w:val="002814F6"/>
    <w:rsid w:val="0028191C"/>
    <w:rsid w:val="0028194B"/>
    <w:rsid w:val="0028375F"/>
    <w:rsid w:val="0028393D"/>
    <w:rsid w:val="002839CD"/>
    <w:rsid w:val="00284226"/>
    <w:rsid w:val="002844E1"/>
    <w:rsid w:val="00285F62"/>
    <w:rsid w:val="00286D8D"/>
    <w:rsid w:val="002876CE"/>
    <w:rsid w:val="00287CE7"/>
    <w:rsid w:val="00287FAA"/>
    <w:rsid w:val="00287FB7"/>
    <w:rsid w:val="00290455"/>
    <w:rsid w:val="0029097D"/>
    <w:rsid w:val="00290A09"/>
    <w:rsid w:val="00290A6D"/>
    <w:rsid w:val="002915C5"/>
    <w:rsid w:val="00291FEF"/>
    <w:rsid w:val="00292057"/>
    <w:rsid w:val="00292B5E"/>
    <w:rsid w:val="00293E28"/>
    <w:rsid w:val="00293F45"/>
    <w:rsid w:val="00293F4C"/>
    <w:rsid w:val="0029425C"/>
    <w:rsid w:val="00294EEC"/>
    <w:rsid w:val="002956FD"/>
    <w:rsid w:val="00295B82"/>
    <w:rsid w:val="00295B83"/>
    <w:rsid w:val="00297FA6"/>
    <w:rsid w:val="002A07EC"/>
    <w:rsid w:val="002A0B95"/>
    <w:rsid w:val="002A0C91"/>
    <w:rsid w:val="002A0FDD"/>
    <w:rsid w:val="002A1424"/>
    <w:rsid w:val="002A15A0"/>
    <w:rsid w:val="002A2ACD"/>
    <w:rsid w:val="002A2E2E"/>
    <w:rsid w:val="002A3165"/>
    <w:rsid w:val="002A3CFE"/>
    <w:rsid w:val="002A3DE0"/>
    <w:rsid w:val="002A4A77"/>
    <w:rsid w:val="002A5A7F"/>
    <w:rsid w:val="002A5D66"/>
    <w:rsid w:val="002A61A8"/>
    <w:rsid w:val="002A6A4C"/>
    <w:rsid w:val="002A6F0F"/>
    <w:rsid w:val="002A76ED"/>
    <w:rsid w:val="002A7F02"/>
    <w:rsid w:val="002A7FF3"/>
    <w:rsid w:val="002B0504"/>
    <w:rsid w:val="002B2C71"/>
    <w:rsid w:val="002B2F02"/>
    <w:rsid w:val="002B34C2"/>
    <w:rsid w:val="002B3F0B"/>
    <w:rsid w:val="002B3FE5"/>
    <w:rsid w:val="002B416D"/>
    <w:rsid w:val="002B4CBF"/>
    <w:rsid w:val="002B5F28"/>
    <w:rsid w:val="002B6A48"/>
    <w:rsid w:val="002C0C51"/>
    <w:rsid w:val="002C1E26"/>
    <w:rsid w:val="002C3223"/>
    <w:rsid w:val="002C356A"/>
    <w:rsid w:val="002C3AD4"/>
    <w:rsid w:val="002C3E34"/>
    <w:rsid w:val="002C400F"/>
    <w:rsid w:val="002C44C5"/>
    <w:rsid w:val="002C4A13"/>
    <w:rsid w:val="002C5CFC"/>
    <w:rsid w:val="002C6276"/>
    <w:rsid w:val="002C62B5"/>
    <w:rsid w:val="002C7403"/>
    <w:rsid w:val="002C7C74"/>
    <w:rsid w:val="002D0B0F"/>
    <w:rsid w:val="002D1609"/>
    <w:rsid w:val="002D1785"/>
    <w:rsid w:val="002D2289"/>
    <w:rsid w:val="002D2299"/>
    <w:rsid w:val="002D26A8"/>
    <w:rsid w:val="002D2B94"/>
    <w:rsid w:val="002D2EC0"/>
    <w:rsid w:val="002D3765"/>
    <w:rsid w:val="002D396E"/>
    <w:rsid w:val="002D3B7C"/>
    <w:rsid w:val="002D3C6A"/>
    <w:rsid w:val="002D3FEE"/>
    <w:rsid w:val="002D410C"/>
    <w:rsid w:val="002D4AC2"/>
    <w:rsid w:val="002D510E"/>
    <w:rsid w:val="002D5212"/>
    <w:rsid w:val="002D5800"/>
    <w:rsid w:val="002D63D7"/>
    <w:rsid w:val="002D7072"/>
    <w:rsid w:val="002D7A3F"/>
    <w:rsid w:val="002D7D4B"/>
    <w:rsid w:val="002D7D70"/>
    <w:rsid w:val="002D7FB0"/>
    <w:rsid w:val="002E02CE"/>
    <w:rsid w:val="002E0302"/>
    <w:rsid w:val="002E1188"/>
    <w:rsid w:val="002E13C4"/>
    <w:rsid w:val="002E2486"/>
    <w:rsid w:val="002E2CD9"/>
    <w:rsid w:val="002E30B9"/>
    <w:rsid w:val="002E30FF"/>
    <w:rsid w:val="002E316A"/>
    <w:rsid w:val="002E35CC"/>
    <w:rsid w:val="002E36C6"/>
    <w:rsid w:val="002E46A8"/>
    <w:rsid w:val="002E4B11"/>
    <w:rsid w:val="002E5163"/>
    <w:rsid w:val="002E5459"/>
    <w:rsid w:val="002E5667"/>
    <w:rsid w:val="002E5D65"/>
    <w:rsid w:val="002E5E77"/>
    <w:rsid w:val="002E61F2"/>
    <w:rsid w:val="002E63C9"/>
    <w:rsid w:val="002E6553"/>
    <w:rsid w:val="002E6CF2"/>
    <w:rsid w:val="002E6F3B"/>
    <w:rsid w:val="002E74D5"/>
    <w:rsid w:val="002E758B"/>
    <w:rsid w:val="002E7E49"/>
    <w:rsid w:val="002F02B8"/>
    <w:rsid w:val="002F050F"/>
    <w:rsid w:val="002F0697"/>
    <w:rsid w:val="002F1328"/>
    <w:rsid w:val="002F1655"/>
    <w:rsid w:val="002F285D"/>
    <w:rsid w:val="002F2AE4"/>
    <w:rsid w:val="002F2DF0"/>
    <w:rsid w:val="002F3D6F"/>
    <w:rsid w:val="002F4478"/>
    <w:rsid w:val="002F4499"/>
    <w:rsid w:val="002F450E"/>
    <w:rsid w:val="002F46F7"/>
    <w:rsid w:val="002F4D02"/>
    <w:rsid w:val="002F4F58"/>
    <w:rsid w:val="002F589C"/>
    <w:rsid w:val="002F5B37"/>
    <w:rsid w:val="002F660F"/>
    <w:rsid w:val="002F6CA2"/>
    <w:rsid w:val="002F6F43"/>
    <w:rsid w:val="002F794B"/>
    <w:rsid w:val="0030071E"/>
    <w:rsid w:val="0030182F"/>
    <w:rsid w:val="0030261D"/>
    <w:rsid w:val="00302978"/>
    <w:rsid w:val="00302DD2"/>
    <w:rsid w:val="00303B93"/>
    <w:rsid w:val="003044DF"/>
    <w:rsid w:val="003045C1"/>
    <w:rsid w:val="0030479D"/>
    <w:rsid w:val="00305A90"/>
    <w:rsid w:val="003061CC"/>
    <w:rsid w:val="00306AF9"/>
    <w:rsid w:val="00306C61"/>
    <w:rsid w:val="00306F29"/>
    <w:rsid w:val="0031038E"/>
    <w:rsid w:val="00310714"/>
    <w:rsid w:val="00310F4E"/>
    <w:rsid w:val="00311317"/>
    <w:rsid w:val="00311939"/>
    <w:rsid w:val="0031469B"/>
    <w:rsid w:val="003146DE"/>
    <w:rsid w:val="003147FC"/>
    <w:rsid w:val="00314A5E"/>
    <w:rsid w:val="00314FE2"/>
    <w:rsid w:val="00315B6A"/>
    <w:rsid w:val="00315D99"/>
    <w:rsid w:val="00315F39"/>
    <w:rsid w:val="00315FCD"/>
    <w:rsid w:val="00316071"/>
    <w:rsid w:val="00316837"/>
    <w:rsid w:val="003171A9"/>
    <w:rsid w:val="00317E89"/>
    <w:rsid w:val="00317ED7"/>
    <w:rsid w:val="003201ED"/>
    <w:rsid w:val="003204C6"/>
    <w:rsid w:val="00320934"/>
    <w:rsid w:val="00321B46"/>
    <w:rsid w:val="00321B86"/>
    <w:rsid w:val="00321E2D"/>
    <w:rsid w:val="00322CAB"/>
    <w:rsid w:val="00323852"/>
    <w:rsid w:val="0032453E"/>
    <w:rsid w:val="00324B2B"/>
    <w:rsid w:val="00324D7C"/>
    <w:rsid w:val="003252C7"/>
    <w:rsid w:val="00325569"/>
    <w:rsid w:val="00325B03"/>
    <w:rsid w:val="00325B98"/>
    <w:rsid w:val="00325D67"/>
    <w:rsid w:val="00325D8A"/>
    <w:rsid w:val="00327475"/>
    <w:rsid w:val="00330803"/>
    <w:rsid w:val="003310E7"/>
    <w:rsid w:val="0033127A"/>
    <w:rsid w:val="003313D9"/>
    <w:rsid w:val="00331435"/>
    <w:rsid w:val="00331F78"/>
    <w:rsid w:val="00332C6F"/>
    <w:rsid w:val="00332D07"/>
    <w:rsid w:val="00332F15"/>
    <w:rsid w:val="00333E61"/>
    <w:rsid w:val="0033474D"/>
    <w:rsid w:val="00334EBB"/>
    <w:rsid w:val="00335294"/>
    <w:rsid w:val="003356B0"/>
    <w:rsid w:val="00335A09"/>
    <w:rsid w:val="00336253"/>
    <w:rsid w:val="003362D4"/>
    <w:rsid w:val="003369A6"/>
    <w:rsid w:val="003372A7"/>
    <w:rsid w:val="0034033B"/>
    <w:rsid w:val="003403B2"/>
    <w:rsid w:val="003410C8"/>
    <w:rsid w:val="00341286"/>
    <w:rsid w:val="003414FE"/>
    <w:rsid w:val="0034198D"/>
    <w:rsid w:val="003423B8"/>
    <w:rsid w:val="003428B9"/>
    <w:rsid w:val="00342E85"/>
    <w:rsid w:val="00342EB4"/>
    <w:rsid w:val="00343969"/>
    <w:rsid w:val="00343CB8"/>
    <w:rsid w:val="003443B8"/>
    <w:rsid w:val="00344592"/>
    <w:rsid w:val="003452A5"/>
    <w:rsid w:val="003457B8"/>
    <w:rsid w:val="0034581F"/>
    <w:rsid w:val="00345AD4"/>
    <w:rsid w:val="00346BCB"/>
    <w:rsid w:val="003475AE"/>
    <w:rsid w:val="0035125B"/>
    <w:rsid w:val="003517B3"/>
    <w:rsid w:val="00351895"/>
    <w:rsid w:val="00351E01"/>
    <w:rsid w:val="0035282E"/>
    <w:rsid w:val="00352980"/>
    <w:rsid w:val="00352F84"/>
    <w:rsid w:val="00352FE0"/>
    <w:rsid w:val="0035380A"/>
    <w:rsid w:val="00353AA2"/>
    <w:rsid w:val="00353BBD"/>
    <w:rsid w:val="00353F83"/>
    <w:rsid w:val="0035408E"/>
    <w:rsid w:val="003545ED"/>
    <w:rsid w:val="003547E8"/>
    <w:rsid w:val="00354982"/>
    <w:rsid w:val="003551EB"/>
    <w:rsid w:val="003555E6"/>
    <w:rsid w:val="003556CB"/>
    <w:rsid w:val="00356C31"/>
    <w:rsid w:val="00357FC4"/>
    <w:rsid w:val="00360934"/>
    <w:rsid w:val="00360C14"/>
    <w:rsid w:val="00360C70"/>
    <w:rsid w:val="00360EC3"/>
    <w:rsid w:val="00361898"/>
    <w:rsid w:val="00361C37"/>
    <w:rsid w:val="0036260C"/>
    <w:rsid w:val="00362A4A"/>
    <w:rsid w:val="00362F8A"/>
    <w:rsid w:val="00363F4E"/>
    <w:rsid w:val="00364504"/>
    <w:rsid w:val="00364B5B"/>
    <w:rsid w:val="00364ECD"/>
    <w:rsid w:val="00364EFF"/>
    <w:rsid w:val="00364FB8"/>
    <w:rsid w:val="00366133"/>
    <w:rsid w:val="003666AA"/>
    <w:rsid w:val="0036778C"/>
    <w:rsid w:val="0036793A"/>
    <w:rsid w:val="00367B19"/>
    <w:rsid w:val="003700AC"/>
    <w:rsid w:val="00371B56"/>
    <w:rsid w:val="00371CA2"/>
    <w:rsid w:val="00372627"/>
    <w:rsid w:val="003729A1"/>
    <w:rsid w:val="0037380A"/>
    <w:rsid w:val="003749B6"/>
    <w:rsid w:val="00374A3E"/>
    <w:rsid w:val="00374CB5"/>
    <w:rsid w:val="003750CE"/>
    <w:rsid w:val="00375149"/>
    <w:rsid w:val="00375DBC"/>
    <w:rsid w:val="003761BF"/>
    <w:rsid w:val="00376374"/>
    <w:rsid w:val="00376822"/>
    <w:rsid w:val="003774FD"/>
    <w:rsid w:val="00377C4F"/>
    <w:rsid w:val="00380715"/>
    <w:rsid w:val="003815C7"/>
    <w:rsid w:val="00381754"/>
    <w:rsid w:val="00381F71"/>
    <w:rsid w:val="003824DD"/>
    <w:rsid w:val="0038273E"/>
    <w:rsid w:val="00382F66"/>
    <w:rsid w:val="0038312A"/>
    <w:rsid w:val="00383D86"/>
    <w:rsid w:val="003859FD"/>
    <w:rsid w:val="00386275"/>
    <w:rsid w:val="00386650"/>
    <w:rsid w:val="00386D1F"/>
    <w:rsid w:val="003876F4"/>
    <w:rsid w:val="0038771A"/>
    <w:rsid w:val="003877F3"/>
    <w:rsid w:val="0038798A"/>
    <w:rsid w:val="00387E89"/>
    <w:rsid w:val="00387F5C"/>
    <w:rsid w:val="003914FF"/>
    <w:rsid w:val="003918B3"/>
    <w:rsid w:val="00391B2A"/>
    <w:rsid w:val="00391DF7"/>
    <w:rsid w:val="00391E5A"/>
    <w:rsid w:val="00393F8C"/>
    <w:rsid w:val="003950E6"/>
    <w:rsid w:val="00395EA5"/>
    <w:rsid w:val="00396867"/>
    <w:rsid w:val="003973B8"/>
    <w:rsid w:val="003973E4"/>
    <w:rsid w:val="00397CE5"/>
    <w:rsid w:val="003A07E3"/>
    <w:rsid w:val="003A094D"/>
    <w:rsid w:val="003A1053"/>
    <w:rsid w:val="003A1551"/>
    <w:rsid w:val="003A1602"/>
    <w:rsid w:val="003A22C5"/>
    <w:rsid w:val="003A2304"/>
    <w:rsid w:val="003A24AC"/>
    <w:rsid w:val="003A26C5"/>
    <w:rsid w:val="003A2B8E"/>
    <w:rsid w:val="003A4498"/>
    <w:rsid w:val="003A4742"/>
    <w:rsid w:val="003A6488"/>
    <w:rsid w:val="003A64AC"/>
    <w:rsid w:val="003A64C3"/>
    <w:rsid w:val="003A68B2"/>
    <w:rsid w:val="003A6E2A"/>
    <w:rsid w:val="003A75DA"/>
    <w:rsid w:val="003A75FC"/>
    <w:rsid w:val="003A7AD6"/>
    <w:rsid w:val="003A7C5E"/>
    <w:rsid w:val="003A7FE9"/>
    <w:rsid w:val="003B0276"/>
    <w:rsid w:val="003B0361"/>
    <w:rsid w:val="003B07D4"/>
    <w:rsid w:val="003B1438"/>
    <w:rsid w:val="003B1871"/>
    <w:rsid w:val="003B1D6F"/>
    <w:rsid w:val="003B2486"/>
    <w:rsid w:val="003B2A10"/>
    <w:rsid w:val="003B446B"/>
    <w:rsid w:val="003B4952"/>
    <w:rsid w:val="003B4DBF"/>
    <w:rsid w:val="003B571D"/>
    <w:rsid w:val="003B592D"/>
    <w:rsid w:val="003B5B31"/>
    <w:rsid w:val="003B5C34"/>
    <w:rsid w:val="003B5E0C"/>
    <w:rsid w:val="003B5F1D"/>
    <w:rsid w:val="003B5F4F"/>
    <w:rsid w:val="003B5FD9"/>
    <w:rsid w:val="003B73B0"/>
    <w:rsid w:val="003B7A9D"/>
    <w:rsid w:val="003B7BC7"/>
    <w:rsid w:val="003C0324"/>
    <w:rsid w:val="003C0BDF"/>
    <w:rsid w:val="003C16A2"/>
    <w:rsid w:val="003C1BB4"/>
    <w:rsid w:val="003C22CD"/>
    <w:rsid w:val="003C3319"/>
    <w:rsid w:val="003C381C"/>
    <w:rsid w:val="003C3A07"/>
    <w:rsid w:val="003C4001"/>
    <w:rsid w:val="003C4B98"/>
    <w:rsid w:val="003C5B01"/>
    <w:rsid w:val="003C6348"/>
    <w:rsid w:val="003C6383"/>
    <w:rsid w:val="003C7028"/>
    <w:rsid w:val="003C72F8"/>
    <w:rsid w:val="003C74F8"/>
    <w:rsid w:val="003C78D8"/>
    <w:rsid w:val="003D022C"/>
    <w:rsid w:val="003D0B50"/>
    <w:rsid w:val="003D1278"/>
    <w:rsid w:val="003D12CB"/>
    <w:rsid w:val="003D1743"/>
    <w:rsid w:val="003D19B0"/>
    <w:rsid w:val="003D1E7C"/>
    <w:rsid w:val="003D26D6"/>
    <w:rsid w:val="003D28C0"/>
    <w:rsid w:val="003D3040"/>
    <w:rsid w:val="003D3F10"/>
    <w:rsid w:val="003D55BE"/>
    <w:rsid w:val="003D5FD1"/>
    <w:rsid w:val="003D666F"/>
    <w:rsid w:val="003D6E64"/>
    <w:rsid w:val="003D77DF"/>
    <w:rsid w:val="003E05BD"/>
    <w:rsid w:val="003E10FD"/>
    <w:rsid w:val="003E1282"/>
    <w:rsid w:val="003E18FD"/>
    <w:rsid w:val="003E32D3"/>
    <w:rsid w:val="003E3F1C"/>
    <w:rsid w:val="003E43D0"/>
    <w:rsid w:val="003E470D"/>
    <w:rsid w:val="003E4734"/>
    <w:rsid w:val="003E512A"/>
    <w:rsid w:val="003E5814"/>
    <w:rsid w:val="003E671D"/>
    <w:rsid w:val="003E697C"/>
    <w:rsid w:val="003E6A06"/>
    <w:rsid w:val="003E7055"/>
    <w:rsid w:val="003E7105"/>
    <w:rsid w:val="003E7B3C"/>
    <w:rsid w:val="003F011D"/>
    <w:rsid w:val="003F06CC"/>
    <w:rsid w:val="003F0B7B"/>
    <w:rsid w:val="003F0FF4"/>
    <w:rsid w:val="003F10C5"/>
    <w:rsid w:val="003F1E56"/>
    <w:rsid w:val="003F1FAF"/>
    <w:rsid w:val="003F30B5"/>
    <w:rsid w:val="003F3163"/>
    <w:rsid w:val="003F36E4"/>
    <w:rsid w:val="003F3BA3"/>
    <w:rsid w:val="003F453D"/>
    <w:rsid w:val="003F48C0"/>
    <w:rsid w:val="003F49C7"/>
    <w:rsid w:val="003F5B8E"/>
    <w:rsid w:val="003F6969"/>
    <w:rsid w:val="003F6ADF"/>
    <w:rsid w:val="003F72BB"/>
    <w:rsid w:val="003F73A4"/>
    <w:rsid w:val="003F74F5"/>
    <w:rsid w:val="003F7661"/>
    <w:rsid w:val="0040019D"/>
    <w:rsid w:val="004006F0"/>
    <w:rsid w:val="0040072C"/>
    <w:rsid w:val="004010C1"/>
    <w:rsid w:val="00401DE3"/>
    <w:rsid w:val="00402642"/>
    <w:rsid w:val="004027E1"/>
    <w:rsid w:val="0040300D"/>
    <w:rsid w:val="00403560"/>
    <w:rsid w:val="00403679"/>
    <w:rsid w:val="00404A03"/>
    <w:rsid w:val="00404D9B"/>
    <w:rsid w:val="00405253"/>
    <w:rsid w:val="004055BF"/>
    <w:rsid w:val="004058F2"/>
    <w:rsid w:val="00405ACE"/>
    <w:rsid w:val="00406ABF"/>
    <w:rsid w:val="004077E4"/>
    <w:rsid w:val="00410244"/>
    <w:rsid w:val="00410C71"/>
    <w:rsid w:val="00410F69"/>
    <w:rsid w:val="00411260"/>
    <w:rsid w:val="004129C5"/>
    <w:rsid w:val="00412CF3"/>
    <w:rsid w:val="00412E6D"/>
    <w:rsid w:val="00413251"/>
    <w:rsid w:val="00413451"/>
    <w:rsid w:val="004136D9"/>
    <w:rsid w:val="00413A50"/>
    <w:rsid w:val="00413E15"/>
    <w:rsid w:val="00413FDC"/>
    <w:rsid w:val="0041481F"/>
    <w:rsid w:val="00414A58"/>
    <w:rsid w:val="004150C9"/>
    <w:rsid w:val="00415667"/>
    <w:rsid w:val="00415672"/>
    <w:rsid w:val="0041572D"/>
    <w:rsid w:val="0041586A"/>
    <w:rsid w:val="00415FFF"/>
    <w:rsid w:val="004160C6"/>
    <w:rsid w:val="0041629C"/>
    <w:rsid w:val="004168D5"/>
    <w:rsid w:val="00416945"/>
    <w:rsid w:val="0041771C"/>
    <w:rsid w:val="0041772D"/>
    <w:rsid w:val="004200A8"/>
    <w:rsid w:val="004202BA"/>
    <w:rsid w:val="00420320"/>
    <w:rsid w:val="004203AA"/>
    <w:rsid w:val="00420550"/>
    <w:rsid w:val="004205F1"/>
    <w:rsid w:val="0042068B"/>
    <w:rsid w:val="004208B7"/>
    <w:rsid w:val="00420C18"/>
    <w:rsid w:val="004210C7"/>
    <w:rsid w:val="00421810"/>
    <w:rsid w:val="0042183C"/>
    <w:rsid w:val="0042186B"/>
    <w:rsid w:val="00421983"/>
    <w:rsid w:val="0042291B"/>
    <w:rsid w:val="00422DD8"/>
    <w:rsid w:val="004234C3"/>
    <w:rsid w:val="00423700"/>
    <w:rsid w:val="00423851"/>
    <w:rsid w:val="0042392A"/>
    <w:rsid w:val="00423CCE"/>
    <w:rsid w:val="004240D6"/>
    <w:rsid w:val="004241D0"/>
    <w:rsid w:val="00424CFE"/>
    <w:rsid w:val="0042519A"/>
    <w:rsid w:val="00425AA5"/>
    <w:rsid w:val="004260CA"/>
    <w:rsid w:val="00426274"/>
    <w:rsid w:val="00426582"/>
    <w:rsid w:val="00426B40"/>
    <w:rsid w:val="00427007"/>
    <w:rsid w:val="004272C1"/>
    <w:rsid w:val="00427A35"/>
    <w:rsid w:val="00427BC3"/>
    <w:rsid w:val="00427F99"/>
    <w:rsid w:val="00431EEF"/>
    <w:rsid w:val="004325A7"/>
    <w:rsid w:val="00432B78"/>
    <w:rsid w:val="00432C17"/>
    <w:rsid w:val="00432F5F"/>
    <w:rsid w:val="00434156"/>
    <w:rsid w:val="004342F1"/>
    <w:rsid w:val="004354D8"/>
    <w:rsid w:val="00435511"/>
    <w:rsid w:val="0043588A"/>
    <w:rsid w:val="00435D86"/>
    <w:rsid w:val="004361D5"/>
    <w:rsid w:val="004363A7"/>
    <w:rsid w:val="0043647F"/>
    <w:rsid w:val="00436C18"/>
    <w:rsid w:val="0043717E"/>
    <w:rsid w:val="004374E3"/>
    <w:rsid w:val="00437DE4"/>
    <w:rsid w:val="004410D2"/>
    <w:rsid w:val="00441C92"/>
    <w:rsid w:val="00441C9C"/>
    <w:rsid w:val="00441CD5"/>
    <w:rsid w:val="00442BB7"/>
    <w:rsid w:val="00442D91"/>
    <w:rsid w:val="0044325B"/>
    <w:rsid w:val="004438B4"/>
    <w:rsid w:val="00443DF8"/>
    <w:rsid w:val="0044405C"/>
    <w:rsid w:val="004442FE"/>
    <w:rsid w:val="00444502"/>
    <w:rsid w:val="0044458C"/>
    <w:rsid w:val="00444A46"/>
    <w:rsid w:val="0044581E"/>
    <w:rsid w:val="00445E1D"/>
    <w:rsid w:val="004462C0"/>
    <w:rsid w:val="0044651E"/>
    <w:rsid w:val="0044654A"/>
    <w:rsid w:val="00446A4F"/>
    <w:rsid w:val="00446AAE"/>
    <w:rsid w:val="00446FE8"/>
    <w:rsid w:val="00447B49"/>
    <w:rsid w:val="00450052"/>
    <w:rsid w:val="004503E8"/>
    <w:rsid w:val="0045067D"/>
    <w:rsid w:val="00450DC3"/>
    <w:rsid w:val="004511A7"/>
    <w:rsid w:val="00451848"/>
    <w:rsid w:val="004522FB"/>
    <w:rsid w:val="004534A6"/>
    <w:rsid w:val="00454262"/>
    <w:rsid w:val="00454394"/>
    <w:rsid w:val="004543D8"/>
    <w:rsid w:val="00454A2C"/>
    <w:rsid w:val="00454DC4"/>
    <w:rsid w:val="00455A86"/>
    <w:rsid w:val="00455C4F"/>
    <w:rsid w:val="00455F9E"/>
    <w:rsid w:val="0045651A"/>
    <w:rsid w:val="00456766"/>
    <w:rsid w:val="004569A7"/>
    <w:rsid w:val="00457ABF"/>
    <w:rsid w:val="00457D08"/>
    <w:rsid w:val="00460A48"/>
    <w:rsid w:val="0046174A"/>
    <w:rsid w:val="0046174E"/>
    <w:rsid w:val="0046193D"/>
    <w:rsid w:val="00461B7A"/>
    <w:rsid w:val="00461ED0"/>
    <w:rsid w:val="00462ABB"/>
    <w:rsid w:val="00464010"/>
    <w:rsid w:val="0046426A"/>
    <w:rsid w:val="00464288"/>
    <w:rsid w:val="004648E1"/>
    <w:rsid w:val="00464C38"/>
    <w:rsid w:val="00466805"/>
    <w:rsid w:val="00466BE7"/>
    <w:rsid w:val="00466C5B"/>
    <w:rsid w:val="00467873"/>
    <w:rsid w:val="00467BB7"/>
    <w:rsid w:val="00467FFB"/>
    <w:rsid w:val="00470987"/>
    <w:rsid w:val="00470F69"/>
    <w:rsid w:val="00471294"/>
    <w:rsid w:val="00471645"/>
    <w:rsid w:val="00472892"/>
    <w:rsid w:val="00472942"/>
    <w:rsid w:val="00473471"/>
    <w:rsid w:val="00474DBE"/>
    <w:rsid w:val="004763D8"/>
    <w:rsid w:val="00476DE8"/>
    <w:rsid w:val="004778CB"/>
    <w:rsid w:val="00480281"/>
    <w:rsid w:val="00480A3D"/>
    <w:rsid w:val="00480FC9"/>
    <w:rsid w:val="00481266"/>
    <w:rsid w:val="00481290"/>
    <w:rsid w:val="004817FE"/>
    <w:rsid w:val="00482928"/>
    <w:rsid w:val="00482953"/>
    <w:rsid w:val="004834B8"/>
    <w:rsid w:val="00483779"/>
    <w:rsid w:val="00483BA4"/>
    <w:rsid w:val="0048491A"/>
    <w:rsid w:val="0048493A"/>
    <w:rsid w:val="004869A3"/>
    <w:rsid w:val="00486C27"/>
    <w:rsid w:val="004874CA"/>
    <w:rsid w:val="0049010E"/>
    <w:rsid w:val="00490450"/>
    <w:rsid w:val="00490745"/>
    <w:rsid w:val="004910E3"/>
    <w:rsid w:val="00492764"/>
    <w:rsid w:val="00493B82"/>
    <w:rsid w:val="00494398"/>
    <w:rsid w:val="004956B6"/>
    <w:rsid w:val="00495791"/>
    <w:rsid w:val="00495E56"/>
    <w:rsid w:val="00496226"/>
    <w:rsid w:val="0049663A"/>
    <w:rsid w:val="0049697E"/>
    <w:rsid w:val="00496B0E"/>
    <w:rsid w:val="00496E2C"/>
    <w:rsid w:val="00496E51"/>
    <w:rsid w:val="0049751B"/>
    <w:rsid w:val="00497F43"/>
    <w:rsid w:val="004A058B"/>
    <w:rsid w:val="004A05D8"/>
    <w:rsid w:val="004A0671"/>
    <w:rsid w:val="004A07C2"/>
    <w:rsid w:val="004A0F7A"/>
    <w:rsid w:val="004A1735"/>
    <w:rsid w:val="004A280D"/>
    <w:rsid w:val="004A32DB"/>
    <w:rsid w:val="004A39E6"/>
    <w:rsid w:val="004A4639"/>
    <w:rsid w:val="004A46A7"/>
    <w:rsid w:val="004A4FBB"/>
    <w:rsid w:val="004A56D9"/>
    <w:rsid w:val="004A6B7C"/>
    <w:rsid w:val="004A7074"/>
    <w:rsid w:val="004A7455"/>
    <w:rsid w:val="004A78BD"/>
    <w:rsid w:val="004A7C42"/>
    <w:rsid w:val="004A7D1A"/>
    <w:rsid w:val="004B014E"/>
    <w:rsid w:val="004B0511"/>
    <w:rsid w:val="004B05AF"/>
    <w:rsid w:val="004B0F28"/>
    <w:rsid w:val="004B1078"/>
    <w:rsid w:val="004B1654"/>
    <w:rsid w:val="004B175D"/>
    <w:rsid w:val="004B181F"/>
    <w:rsid w:val="004B2093"/>
    <w:rsid w:val="004B274E"/>
    <w:rsid w:val="004B3F8F"/>
    <w:rsid w:val="004B3FA4"/>
    <w:rsid w:val="004B4301"/>
    <w:rsid w:val="004B4A68"/>
    <w:rsid w:val="004B4F84"/>
    <w:rsid w:val="004B53CF"/>
    <w:rsid w:val="004B5455"/>
    <w:rsid w:val="004B6E6B"/>
    <w:rsid w:val="004B7E6D"/>
    <w:rsid w:val="004C00F9"/>
    <w:rsid w:val="004C02A5"/>
    <w:rsid w:val="004C0A26"/>
    <w:rsid w:val="004C0E0B"/>
    <w:rsid w:val="004C1075"/>
    <w:rsid w:val="004C14B9"/>
    <w:rsid w:val="004C1CBD"/>
    <w:rsid w:val="004C2511"/>
    <w:rsid w:val="004C3960"/>
    <w:rsid w:val="004C3A53"/>
    <w:rsid w:val="004C3A63"/>
    <w:rsid w:val="004C3EC2"/>
    <w:rsid w:val="004C4780"/>
    <w:rsid w:val="004C61A0"/>
    <w:rsid w:val="004C7EA9"/>
    <w:rsid w:val="004D03A3"/>
    <w:rsid w:val="004D0650"/>
    <w:rsid w:val="004D11B3"/>
    <w:rsid w:val="004D14F4"/>
    <w:rsid w:val="004D1E80"/>
    <w:rsid w:val="004D1EED"/>
    <w:rsid w:val="004D2535"/>
    <w:rsid w:val="004D324D"/>
    <w:rsid w:val="004D373F"/>
    <w:rsid w:val="004D3912"/>
    <w:rsid w:val="004D3A93"/>
    <w:rsid w:val="004D4420"/>
    <w:rsid w:val="004D45D2"/>
    <w:rsid w:val="004D4A50"/>
    <w:rsid w:val="004D4D6E"/>
    <w:rsid w:val="004D74E6"/>
    <w:rsid w:val="004D7F07"/>
    <w:rsid w:val="004D7F8D"/>
    <w:rsid w:val="004E0432"/>
    <w:rsid w:val="004E077A"/>
    <w:rsid w:val="004E0D78"/>
    <w:rsid w:val="004E1BA8"/>
    <w:rsid w:val="004E2CF2"/>
    <w:rsid w:val="004E3193"/>
    <w:rsid w:val="004E38F1"/>
    <w:rsid w:val="004E3B95"/>
    <w:rsid w:val="004E3D79"/>
    <w:rsid w:val="004E3E72"/>
    <w:rsid w:val="004E4392"/>
    <w:rsid w:val="004E4F03"/>
    <w:rsid w:val="004E4F1F"/>
    <w:rsid w:val="004E5522"/>
    <w:rsid w:val="004E6A7E"/>
    <w:rsid w:val="004E6FEE"/>
    <w:rsid w:val="004E74CA"/>
    <w:rsid w:val="004E751E"/>
    <w:rsid w:val="004E7904"/>
    <w:rsid w:val="004E7C14"/>
    <w:rsid w:val="004E7C77"/>
    <w:rsid w:val="004F0210"/>
    <w:rsid w:val="004F0705"/>
    <w:rsid w:val="004F0784"/>
    <w:rsid w:val="004F07FD"/>
    <w:rsid w:val="004F086B"/>
    <w:rsid w:val="004F0FA0"/>
    <w:rsid w:val="004F1468"/>
    <w:rsid w:val="004F18ED"/>
    <w:rsid w:val="004F19FF"/>
    <w:rsid w:val="004F1D36"/>
    <w:rsid w:val="004F1DCB"/>
    <w:rsid w:val="004F2546"/>
    <w:rsid w:val="004F4134"/>
    <w:rsid w:val="004F45EE"/>
    <w:rsid w:val="004F5D32"/>
    <w:rsid w:val="004F5EAC"/>
    <w:rsid w:val="004F6636"/>
    <w:rsid w:val="004F798E"/>
    <w:rsid w:val="004F79C9"/>
    <w:rsid w:val="0050005E"/>
    <w:rsid w:val="00500C46"/>
    <w:rsid w:val="0050206A"/>
    <w:rsid w:val="00503272"/>
    <w:rsid w:val="005032DD"/>
    <w:rsid w:val="00503EC3"/>
    <w:rsid w:val="00503F64"/>
    <w:rsid w:val="005044D4"/>
    <w:rsid w:val="005045A9"/>
    <w:rsid w:val="00504CB2"/>
    <w:rsid w:val="00504DFF"/>
    <w:rsid w:val="00504E4A"/>
    <w:rsid w:val="005053E1"/>
    <w:rsid w:val="005056D0"/>
    <w:rsid w:val="005069A3"/>
    <w:rsid w:val="00507523"/>
    <w:rsid w:val="0051028B"/>
    <w:rsid w:val="005103C3"/>
    <w:rsid w:val="00511318"/>
    <w:rsid w:val="005116D9"/>
    <w:rsid w:val="00511784"/>
    <w:rsid w:val="00511D40"/>
    <w:rsid w:val="00511EEE"/>
    <w:rsid w:val="00512640"/>
    <w:rsid w:val="005131F4"/>
    <w:rsid w:val="00514FCB"/>
    <w:rsid w:val="0051526B"/>
    <w:rsid w:val="0051576E"/>
    <w:rsid w:val="005159B0"/>
    <w:rsid w:val="00516568"/>
    <w:rsid w:val="00516646"/>
    <w:rsid w:val="00516701"/>
    <w:rsid w:val="005170DF"/>
    <w:rsid w:val="00517735"/>
    <w:rsid w:val="005179E8"/>
    <w:rsid w:val="00520A79"/>
    <w:rsid w:val="00520ACC"/>
    <w:rsid w:val="005211CE"/>
    <w:rsid w:val="0052179A"/>
    <w:rsid w:val="00521879"/>
    <w:rsid w:val="005219BF"/>
    <w:rsid w:val="00521DCA"/>
    <w:rsid w:val="00521F8B"/>
    <w:rsid w:val="00522B22"/>
    <w:rsid w:val="00522D88"/>
    <w:rsid w:val="005236D7"/>
    <w:rsid w:val="00523B81"/>
    <w:rsid w:val="00523EE5"/>
    <w:rsid w:val="00524812"/>
    <w:rsid w:val="00524A19"/>
    <w:rsid w:val="00525202"/>
    <w:rsid w:val="00526C18"/>
    <w:rsid w:val="00526CFD"/>
    <w:rsid w:val="00526D9F"/>
    <w:rsid w:val="00526E69"/>
    <w:rsid w:val="005272B2"/>
    <w:rsid w:val="005279C4"/>
    <w:rsid w:val="005279C8"/>
    <w:rsid w:val="005302A5"/>
    <w:rsid w:val="005303A6"/>
    <w:rsid w:val="00530511"/>
    <w:rsid w:val="00530518"/>
    <w:rsid w:val="005308B1"/>
    <w:rsid w:val="00531753"/>
    <w:rsid w:val="00531A0F"/>
    <w:rsid w:val="00531A8C"/>
    <w:rsid w:val="00531AA1"/>
    <w:rsid w:val="00531EBC"/>
    <w:rsid w:val="00532997"/>
    <w:rsid w:val="00532AE1"/>
    <w:rsid w:val="00533973"/>
    <w:rsid w:val="00533AA7"/>
    <w:rsid w:val="00533ED5"/>
    <w:rsid w:val="00534B48"/>
    <w:rsid w:val="00535811"/>
    <w:rsid w:val="00535F49"/>
    <w:rsid w:val="00536121"/>
    <w:rsid w:val="00537A72"/>
    <w:rsid w:val="00537B18"/>
    <w:rsid w:val="005403DB"/>
    <w:rsid w:val="00540AE1"/>
    <w:rsid w:val="00540B69"/>
    <w:rsid w:val="0054101A"/>
    <w:rsid w:val="00541786"/>
    <w:rsid w:val="0054185D"/>
    <w:rsid w:val="00541D21"/>
    <w:rsid w:val="005421B8"/>
    <w:rsid w:val="0054224E"/>
    <w:rsid w:val="005442A2"/>
    <w:rsid w:val="00544AC6"/>
    <w:rsid w:val="00544C05"/>
    <w:rsid w:val="00544F89"/>
    <w:rsid w:val="00544FBA"/>
    <w:rsid w:val="005452FE"/>
    <w:rsid w:val="005453D6"/>
    <w:rsid w:val="00545710"/>
    <w:rsid w:val="00547241"/>
    <w:rsid w:val="00550B04"/>
    <w:rsid w:val="00550E73"/>
    <w:rsid w:val="00551839"/>
    <w:rsid w:val="0055292B"/>
    <w:rsid w:val="00552F4A"/>
    <w:rsid w:val="00552FDC"/>
    <w:rsid w:val="00553271"/>
    <w:rsid w:val="0055378D"/>
    <w:rsid w:val="00553AA0"/>
    <w:rsid w:val="00554197"/>
    <w:rsid w:val="005544FD"/>
    <w:rsid w:val="00554C5B"/>
    <w:rsid w:val="0055505C"/>
    <w:rsid w:val="00555419"/>
    <w:rsid w:val="00555CF4"/>
    <w:rsid w:val="00557A33"/>
    <w:rsid w:val="005602B7"/>
    <w:rsid w:val="0056049F"/>
    <w:rsid w:val="00560910"/>
    <w:rsid w:val="00560CAC"/>
    <w:rsid w:val="0056117D"/>
    <w:rsid w:val="0056124B"/>
    <w:rsid w:val="0056135A"/>
    <w:rsid w:val="005617F7"/>
    <w:rsid w:val="00561879"/>
    <w:rsid w:val="00561E25"/>
    <w:rsid w:val="00561FA2"/>
    <w:rsid w:val="005629B9"/>
    <w:rsid w:val="00562EEF"/>
    <w:rsid w:val="00563D1E"/>
    <w:rsid w:val="00564BB4"/>
    <w:rsid w:val="00564C86"/>
    <w:rsid w:val="0056643A"/>
    <w:rsid w:val="00567465"/>
    <w:rsid w:val="005675FC"/>
    <w:rsid w:val="00567888"/>
    <w:rsid w:val="00567B56"/>
    <w:rsid w:val="005705C3"/>
    <w:rsid w:val="00572748"/>
    <w:rsid w:val="005730BD"/>
    <w:rsid w:val="00574083"/>
    <w:rsid w:val="0057444B"/>
    <w:rsid w:val="00574578"/>
    <w:rsid w:val="00575486"/>
    <w:rsid w:val="005758CE"/>
    <w:rsid w:val="00575E8C"/>
    <w:rsid w:val="00575E99"/>
    <w:rsid w:val="0057613F"/>
    <w:rsid w:val="00576403"/>
    <w:rsid w:val="00576447"/>
    <w:rsid w:val="0057648E"/>
    <w:rsid w:val="00576640"/>
    <w:rsid w:val="0057697B"/>
    <w:rsid w:val="0057715C"/>
    <w:rsid w:val="00577214"/>
    <w:rsid w:val="005803FA"/>
    <w:rsid w:val="005806E9"/>
    <w:rsid w:val="005821C1"/>
    <w:rsid w:val="00582E95"/>
    <w:rsid w:val="00583080"/>
    <w:rsid w:val="0058325F"/>
    <w:rsid w:val="0058331C"/>
    <w:rsid w:val="00583363"/>
    <w:rsid w:val="00583DD5"/>
    <w:rsid w:val="0058423F"/>
    <w:rsid w:val="00584B98"/>
    <w:rsid w:val="00584BAE"/>
    <w:rsid w:val="00585FB5"/>
    <w:rsid w:val="0058636A"/>
    <w:rsid w:val="00586F94"/>
    <w:rsid w:val="00587504"/>
    <w:rsid w:val="005877C2"/>
    <w:rsid w:val="00587C39"/>
    <w:rsid w:val="00587CD1"/>
    <w:rsid w:val="00590331"/>
    <w:rsid w:val="00590ABB"/>
    <w:rsid w:val="00590EBC"/>
    <w:rsid w:val="0059148B"/>
    <w:rsid w:val="005917A5"/>
    <w:rsid w:val="005922F8"/>
    <w:rsid w:val="00594472"/>
    <w:rsid w:val="005947A7"/>
    <w:rsid w:val="005952E9"/>
    <w:rsid w:val="00595655"/>
    <w:rsid w:val="0059682E"/>
    <w:rsid w:val="00596EFF"/>
    <w:rsid w:val="00597E15"/>
    <w:rsid w:val="005A037B"/>
    <w:rsid w:val="005A0422"/>
    <w:rsid w:val="005A101A"/>
    <w:rsid w:val="005A1543"/>
    <w:rsid w:val="005A168A"/>
    <w:rsid w:val="005A17E8"/>
    <w:rsid w:val="005A2502"/>
    <w:rsid w:val="005A28F5"/>
    <w:rsid w:val="005A2F6E"/>
    <w:rsid w:val="005A3391"/>
    <w:rsid w:val="005A33BB"/>
    <w:rsid w:val="005A344A"/>
    <w:rsid w:val="005A4660"/>
    <w:rsid w:val="005A46B2"/>
    <w:rsid w:val="005A4799"/>
    <w:rsid w:val="005A4DEF"/>
    <w:rsid w:val="005A53B6"/>
    <w:rsid w:val="005A58C5"/>
    <w:rsid w:val="005A6016"/>
    <w:rsid w:val="005A616E"/>
    <w:rsid w:val="005A62BF"/>
    <w:rsid w:val="005A69C7"/>
    <w:rsid w:val="005A756D"/>
    <w:rsid w:val="005A76E0"/>
    <w:rsid w:val="005A794F"/>
    <w:rsid w:val="005A796C"/>
    <w:rsid w:val="005B02B6"/>
    <w:rsid w:val="005B08A3"/>
    <w:rsid w:val="005B155C"/>
    <w:rsid w:val="005B2257"/>
    <w:rsid w:val="005B2CB4"/>
    <w:rsid w:val="005B482D"/>
    <w:rsid w:val="005B4A65"/>
    <w:rsid w:val="005B531B"/>
    <w:rsid w:val="005B5747"/>
    <w:rsid w:val="005B5924"/>
    <w:rsid w:val="005B64EF"/>
    <w:rsid w:val="005B6538"/>
    <w:rsid w:val="005B6D2B"/>
    <w:rsid w:val="005B70BA"/>
    <w:rsid w:val="005B7A13"/>
    <w:rsid w:val="005C0E80"/>
    <w:rsid w:val="005C13BB"/>
    <w:rsid w:val="005C1676"/>
    <w:rsid w:val="005C2254"/>
    <w:rsid w:val="005C28F3"/>
    <w:rsid w:val="005C32D7"/>
    <w:rsid w:val="005C39BB"/>
    <w:rsid w:val="005C3B2E"/>
    <w:rsid w:val="005C3BDA"/>
    <w:rsid w:val="005C46F3"/>
    <w:rsid w:val="005C4760"/>
    <w:rsid w:val="005C4809"/>
    <w:rsid w:val="005C637F"/>
    <w:rsid w:val="005C7266"/>
    <w:rsid w:val="005C738F"/>
    <w:rsid w:val="005C7D4A"/>
    <w:rsid w:val="005D0785"/>
    <w:rsid w:val="005D0E39"/>
    <w:rsid w:val="005D2007"/>
    <w:rsid w:val="005D27E6"/>
    <w:rsid w:val="005D2B87"/>
    <w:rsid w:val="005D37A5"/>
    <w:rsid w:val="005D38F4"/>
    <w:rsid w:val="005D42EA"/>
    <w:rsid w:val="005D4851"/>
    <w:rsid w:val="005D57F2"/>
    <w:rsid w:val="005D5CF4"/>
    <w:rsid w:val="005D5E0E"/>
    <w:rsid w:val="005D611B"/>
    <w:rsid w:val="005D634E"/>
    <w:rsid w:val="005D6BEE"/>
    <w:rsid w:val="005D7F71"/>
    <w:rsid w:val="005D7FB6"/>
    <w:rsid w:val="005E02A5"/>
    <w:rsid w:val="005E052B"/>
    <w:rsid w:val="005E05B8"/>
    <w:rsid w:val="005E0660"/>
    <w:rsid w:val="005E071F"/>
    <w:rsid w:val="005E16F0"/>
    <w:rsid w:val="005E1F90"/>
    <w:rsid w:val="005E23E2"/>
    <w:rsid w:val="005E289D"/>
    <w:rsid w:val="005E2BB2"/>
    <w:rsid w:val="005E30D2"/>
    <w:rsid w:val="005E3B16"/>
    <w:rsid w:val="005E41D8"/>
    <w:rsid w:val="005E47AE"/>
    <w:rsid w:val="005E4B05"/>
    <w:rsid w:val="005E4B79"/>
    <w:rsid w:val="005E5671"/>
    <w:rsid w:val="005E5B10"/>
    <w:rsid w:val="005E5D11"/>
    <w:rsid w:val="005E60D8"/>
    <w:rsid w:val="005E756F"/>
    <w:rsid w:val="005E7FB1"/>
    <w:rsid w:val="005F0717"/>
    <w:rsid w:val="005F0D16"/>
    <w:rsid w:val="005F0D9A"/>
    <w:rsid w:val="005F1F93"/>
    <w:rsid w:val="005F217B"/>
    <w:rsid w:val="005F220A"/>
    <w:rsid w:val="005F2B71"/>
    <w:rsid w:val="005F317B"/>
    <w:rsid w:val="005F3856"/>
    <w:rsid w:val="005F39AD"/>
    <w:rsid w:val="005F3B89"/>
    <w:rsid w:val="005F3C70"/>
    <w:rsid w:val="005F3E15"/>
    <w:rsid w:val="005F3EEC"/>
    <w:rsid w:val="005F4A26"/>
    <w:rsid w:val="005F506F"/>
    <w:rsid w:val="005F5B75"/>
    <w:rsid w:val="005F5DAD"/>
    <w:rsid w:val="005F5E0E"/>
    <w:rsid w:val="005F737E"/>
    <w:rsid w:val="005F73F3"/>
    <w:rsid w:val="005F780B"/>
    <w:rsid w:val="005F7908"/>
    <w:rsid w:val="006005AB"/>
    <w:rsid w:val="006008DF"/>
    <w:rsid w:val="00600C33"/>
    <w:rsid w:val="006011CB"/>
    <w:rsid w:val="006012DE"/>
    <w:rsid w:val="0060233C"/>
    <w:rsid w:val="0060241B"/>
    <w:rsid w:val="00602950"/>
    <w:rsid w:val="00602B45"/>
    <w:rsid w:val="00602E7F"/>
    <w:rsid w:val="006032CE"/>
    <w:rsid w:val="00603D57"/>
    <w:rsid w:val="00603FD9"/>
    <w:rsid w:val="00605143"/>
    <w:rsid w:val="00605369"/>
    <w:rsid w:val="00605420"/>
    <w:rsid w:val="006055C6"/>
    <w:rsid w:val="00605CF6"/>
    <w:rsid w:val="00606674"/>
    <w:rsid w:val="006069D1"/>
    <w:rsid w:val="00606D05"/>
    <w:rsid w:val="00610406"/>
    <w:rsid w:val="006104C3"/>
    <w:rsid w:val="00611B2D"/>
    <w:rsid w:val="00611CEB"/>
    <w:rsid w:val="0061220C"/>
    <w:rsid w:val="00612502"/>
    <w:rsid w:val="006130E5"/>
    <w:rsid w:val="00613436"/>
    <w:rsid w:val="006137CC"/>
    <w:rsid w:val="0061397D"/>
    <w:rsid w:val="00614343"/>
    <w:rsid w:val="0061490C"/>
    <w:rsid w:val="00614A23"/>
    <w:rsid w:val="006157DD"/>
    <w:rsid w:val="00615FFC"/>
    <w:rsid w:val="00616479"/>
    <w:rsid w:val="006170DE"/>
    <w:rsid w:val="00617D07"/>
    <w:rsid w:val="00620DC4"/>
    <w:rsid w:val="00621045"/>
    <w:rsid w:val="00621512"/>
    <w:rsid w:val="006218FA"/>
    <w:rsid w:val="00622312"/>
    <w:rsid w:val="006226D0"/>
    <w:rsid w:val="00623B6E"/>
    <w:rsid w:val="00624557"/>
    <w:rsid w:val="00624919"/>
    <w:rsid w:val="00624FA4"/>
    <w:rsid w:val="0062522E"/>
    <w:rsid w:val="00626234"/>
    <w:rsid w:val="00626E10"/>
    <w:rsid w:val="0062703F"/>
    <w:rsid w:val="00627333"/>
    <w:rsid w:val="00627602"/>
    <w:rsid w:val="00627657"/>
    <w:rsid w:val="006277A2"/>
    <w:rsid w:val="006279A0"/>
    <w:rsid w:val="00630A08"/>
    <w:rsid w:val="00630C8D"/>
    <w:rsid w:val="006310AF"/>
    <w:rsid w:val="00631775"/>
    <w:rsid w:val="00631CA9"/>
    <w:rsid w:val="006324D8"/>
    <w:rsid w:val="006329B1"/>
    <w:rsid w:val="00632BE6"/>
    <w:rsid w:val="0063318D"/>
    <w:rsid w:val="00633764"/>
    <w:rsid w:val="00633CB6"/>
    <w:rsid w:val="00633D12"/>
    <w:rsid w:val="006340FA"/>
    <w:rsid w:val="006343B0"/>
    <w:rsid w:val="0063451D"/>
    <w:rsid w:val="006349D2"/>
    <w:rsid w:val="00635AD8"/>
    <w:rsid w:val="006366FD"/>
    <w:rsid w:val="006373C2"/>
    <w:rsid w:val="006377A2"/>
    <w:rsid w:val="006378AA"/>
    <w:rsid w:val="00637CC8"/>
    <w:rsid w:val="006404CE"/>
    <w:rsid w:val="00640A8D"/>
    <w:rsid w:val="00641537"/>
    <w:rsid w:val="006416BF"/>
    <w:rsid w:val="00641D80"/>
    <w:rsid w:val="00641DFD"/>
    <w:rsid w:val="0064208E"/>
    <w:rsid w:val="0064284F"/>
    <w:rsid w:val="00642F8A"/>
    <w:rsid w:val="006434A1"/>
    <w:rsid w:val="0064372D"/>
    <w:rsid w:val="00643ADD"/>
    <w:rsid w:val="00644526"/>
    <w:rsid w:val="00644ACB"/>
    <w:rsid w:val="00644B8F"/>
    <w:rsid w:val="00645875"/>
    <w:rsid w:val="00646103"/>
    <w:rsid w:val="00646138"/>
    <w:rsid w:val="006465EF"/>
    <w:rsid w:val="00646723"/>
    <w:rsid w:val="00646DC1"/>
    <w:rsid w:val="00646EF6"/>
    <w:rsid w:val="006471B3"/>
    <w:rsid w:val="00647846"/>
    <w:rsid w:val="00647BA5"/>
    <w:rsid w:val="00650228"/>
    <w:rsid w:val="006508EF"/>
    <w:rsid w:val="00651373"/>
    <w:rsid w:val="0065262E"/>
    <w:rsid w:val="006526C9"/>
    <w:rsid w:val="00652E41"/>
    <w:rsid w:val="00653D19"/>
    <w:rsid w:val="00654333"/>
    <w:rsid w:val="0065492E"/>
    <w:rsid w:val="00654B6B"/>
    <w:rsid w:val="00655BC9"/>
    <w:rsid w:val="0065635A"/>
    <w:rsid w:val="0065639F"/>
    <w:rsid w:val="00656B62"/>
    <w:rsid w:val="00657661"/>
    <w:rsid w:val="00657A2E"/>
    <w:rsid w:val="00657DFA"/>
    <w:rsid w:val="00657F25"/>
    <w:rsid w:val="00661546"/>
    <w:rsid w:val="00661743"/>
    <w:rsid w:val="00661A71"/>
    <w:rsid w:val="00661BBB"/>
    <w:rsid w:val="00661C56"/>
    <w:rsid w:val="00661C8C"/>
    <w:rsid w:val="00662041"/>
    <w:rsid w:val="006620A9"/>
    <w:rsid w:val="00662362"/>
    <w:rsid w:val="0066246F"/>
    <w:rsid w:val="006625CD"/>
    <w:rsid w:val="00662F94"/>
    <w:rsid w:val="00663424"/>
    <w:rsid w:val="006634E6"/>
    <w:rsid w:val="0066357A"/>
    <w:rsid w:val="006639DE"/>
    <w:rsid w:val="00663B42"/>
    <w:rsid w:val="00663BF2"/>
    <w:rsid w:val="00663C8D"/>
    <w:rsid w:val="0066429D"/>
    <w:rsid w:val="0066469C"/>
    <w:rsid w:val="006656CD"/>
    <w:rsid w:val="00665B6E"/>
    <w:rsid w:val="0066614B"/>
    <w:rsid w:val="006663CF"/>
    <w:rsid w:val="006663F7"/>
    <w:rsid w:val="00667494"/>
    <w:rsid w:val="006706A3"/>
    <w:rsid w:val="006706B6"/>
    <w:rsid w:val="00670A33"/>
    <w:rsid w:val="00670CAA"/>
    <w:rsid w:val="00670DE5"/>
    <w:rsid w:val="006710C0"/>
    <w:rsid w:val="00671724"/>
    <w:rsid w:val="00671B94"/>
    <w:rsid w:val="006722C6"/>
    <w:rsid w:val="0067243C"/>
    <w:rsid w:val="006728BA"/>
    <w:rsid w:val="00672D22"/>
    <w:rsid w:val="00673284"/>
    <w:rsid w:val="006736AD"/>
    <w:rsid w:val="00673931"/>
    <w:rsid w:val="00675497"/>
    <w:rsid w:val="00675807"/>
    <w:rsid w:val="00675DE2"/>
    <w:rsid w:val="00676982"/>
    <w:rsid w:val="006776A8"/>
    <w:rsid w:val="00677E4D"/>
    <w:rsid w:val="00680901"/>
    <w:rsid w:val="00681970"/>
    <w:rsid w:val="00681E74"/>
    <w:rsid w:val="00682016"/>
    <w:rsid w:val="0068225D"/>
    <w:rsid w:val="00682E11"/>
    <w:rsid w:val="006830D7"/>
    <w:rsid w:val="006831AE"/>
    <w:rsid w:val="006839E9"/>
    <w:rsid w:val="00683BAB"/>
    <w:rsid w:val="00683F00"/>
    <w:rsid w:val="006844D5"/>
    <w:rsid w:val="00685472"/>
    <w:rsid w:val="00685AAE"/>
    <w:rsid w:val="00686444"/>
    <w:rsid w:val="00686C19"/>
    <w:rsid w:val="00686C8F"/>
    <w:rsid w:val="00687158"/>
    <w:rsid w:val="006871A1"/>
    <w:rsid w:val="006874A0"/>
    <w:rsid w:val="0069083B"/>
    <w:rsid w:val="00691B31"/>
    <w:rsid w:val="00692296"/>
    <w:rsid w:val="00692B6D"/>
    <w:rsid w:val="00692D5B"/>
    <w:rsid w:val="00693DB7"/>
    <w:rsid w:val="0069476B"/>
    <w:rsid w:val="00694B44"/>
    <w:rsid w:val="00695F60"/>
    <w:rsid w:val="00696B05"/>
    <w:rsid w:val="00696EFE"/>
    <w:rsid w:val="00697939"/>
    <w:rsid w:val="006979DA"/>
    <w:rsid w:val="00697B69"/>
    <w:rsid w:val="00697DD2"/>
    <w:rsid w:val="006A00C0"/>
    <w:rsid w:val="006A0319"/>
    <w:rsid w:val="006A0517"/>
    <w:rsid w:val="006A0914"/>
    <w:rsid w:val="006A0DB4"/>
    <w:rsid w:val="006A1195"/>
    <w:rsid w:val="006A1325"/>
    <w:rsid w:val="006A2844"/>
    <w:rsid w:val="006A2850"/>
    <w:rsid w:val="006A3443"/>
    <w:rsid w:val="006A4478"/>
    <w:rsid w:val="006A5205"/>
    <w:rsid w:val="006A53E3"/>
    <w:rsid w:val="006A5C29"/>
    <w:rsid w:val="006A5CAC"/>
    <w:rsid w:val="006A6411"/>
    <w:rsid w:val="006A68B4"/>
    <w:rsid w:val="006A6A38"/>
    <w:rsid w:val="006A7776"/>
    <w:rsid w:val="006B024D"/>
    <w:rsid w:val="006B0D28"/>
    <w:rsid w:val="006B1786"/>
    <w:rsid w:val="006B1797"/>
    <w:rsid w:val="006B1C3C"/>
    <w:rsid w:val="006B3516"/>
    <w:rsid w:val="006B47C3"/>
    <w:rsid w:val="006B64EC"/>
    <w:rsid w:val="006B6813"/>
    <w:rsid w:val="006B6A55"/>
    <w:rsid w:val="006B71BE"/>
    <w:rsid w:val="006B720D"/>
    <w:rsid w:val="006B728C"/>
    <w:rsid w:val="006B7311"/>
    <w:rsid w:val="006B7336"/>
    <w:rsid w:val="006B7B3C"/>
    <w:rsid w:val="006C042F"/>
    <w:rsid w:val="006C0958"/>
    <w:rsid w:val="006C1173"/>
    <w:rsid w:val="006C19E7"/>
    <w:rsid w:val="006C1C96"/>
    <w:rsid w:val="006C2AB4"/>
    <w:rsid w:val="006C2C0C"/>
    <w:rsid w:val="006C306F"/>
    <w:rsid w:val="006C451E"/>
    <w:rsid w:val="006C4EBE"/>
    <w:rsid w:val="006C4F94"/>
    <w:rsid w:val="006C5A2B"/>
    <w:rsid w:val="006C5AA0"/>
    <w:rsid w:val="006C5D22"/>
    <w:rsid w:val="006C5D92"/>
    <w:rsid w:val="006C64FB"/>
    <w:rsid w:val="006C669E"/>
    <w:rsid w:val="006C7AA6"/>
    <w:rsid w:val="006C7EF4"/>
    <w:rsid w:val="006D00EF"/>
    <w:rsid w:val="006D03A8"/>
    <w:rsid w:val="006D0548"/>
    <w:rsid w:val="006D0EB6"/>
    <w:rsid w:val="006D1001"/>
    <w:rsid w:val="006D1210"/>
    <w:rsid w:val="006D1641"/>
    <w:rsid w:val="006D1747"/>
    <w:rsid w:val="006D1804"/>
    <w:rsid w:val="006D2065"/>
    <w:rsid w:val="006D35DF"/>
    <w:rsid w:val="006D3BF8"/>
    <w:rsid w:val="006D3E17"/>
    <w:rsid w:val="006D43A2"/>
    <w:rsid w:val="006D4E1E"/>
    <w:rsid w:val="006D5A6D"/>
    <w:rsid w:val="006D6D75"/>
    <w:rsid w:val="006D6F28"/>
    <w:rsid w:val="006D773A"/>
    <w:rsid w:val="006D7979"/>
    <w:rsid w:val="006E00A5"/>
    <w:rsid w:val="006E012E"/>
    <w:rsid w:val="006E06A3"/>
    <w:rsid w:val="006E07A3"/>
    <w:rsid w:val="006E0B5F"/>
    <w:rsid w:val="006E0D80"/>
    <w:rsid w:val="006E1177"/>
    <w:rsid w:val="006E1699"/>
    <w:rsid w:val="006E1C0C"/>
    <w:rsid w:val="006E28F3"/>
    <w:rsid w:val="006E2C0D"/>
    <w:rsid w:val="006E3841"/>
    <w:rsid w:val="006E3E6F"/>
    <w:rsid w:val="006E5426"/>
    <w:rsid w:val="006E6549"/>
    <w:rsid w:val="006E68CA"/>
    <w:rsid w:val="006E721B"/>
    <w:rsid w:val="006E725A"/>
    <w:rsid w:val="006E74DA"/>
    <w:rsid w:val="006E750B"/>
    <w:rsid w:val="006F0654"/>
    <w:rsid w:val="006F0EC2"/>
    <w:rsid w:val="006F11A2"/>
    <w:rsid w:val="006F1578"/>
    <w:rsid w:val="006F1C49"/>
    <w:rsid w:val="006F1D87"/>
    <w:rsid w:val="006F1E0C"/>
    <w:rsid w:val="006F21BD"/>
    <w:rsid w:val="006F3022"/>
    <w:rsid w:val="006F3379"/>
    <w:rsid w:val="006F372A"/>
    <w:rsid w:val="006F3871"/>
    <w:rsid w:val="006F3DB1"/>
    <w:rsid w:val="006F4BF4"/>
    <w:rsid w:val="006F4C35"/>
    <w:rsid w:val="006F4D5C"/>
    <w:rsid w:val="006F4DC4"/>
    <w:rsid w:val="006F54DD"/>
    <w:rsid w:val="006F6006"/>
    <w:rsid w:val="006F6080"/>
    <w:rsid w:val="006F663F"/>
    <w:rsid w:val="006F66EE"/>
    <w:rsid w:val="006F6B13"/>
    <w:rsid w:val="006F6C3A"/>
    <w:rsid w:val="006F6F48"/>
    <w:rsid w:val="006F7663"/>
    <w:rsid w:val="006F7BAE"/>
    <w:rsid w:val="007004EF"/>
    <w:rsid w:val="007027EA"/>
    <w:rsid w:val="00702D09"/>
    <w:rsid w:val="00703DA6"/>
    <w:rsid w:val="00703E87"/>
    <w:rsid w:val="00704CEB"/>
    <w:rsid w:val="0070541C"/>
    <w:rsid w:val="00705476"/>
    <w:rsid w:val="007056AA"/>
    <w:rsid w:val="00705EAB"/>
    <w:rsid w:val="00705F74"/>
    <w:rsid w:val="007068FA"/>
    <w:rsid w:val="00706BEB"/>
    <w:rsid w:val="00706CEB"/>
    <w:rsid w:val="00707107"/>
    <w:rsid w:val="00707368"/>
    <w:rsid w:val="00707A8A"/>
    <w:rsid w:val="00707CD5"/>
    <w:rsid w:val="00707EA4"/>
    <w:rsid w:val="00707EBE"/>
    <w:rsid w:val="00710985"/>
    <w:rsid w:val="0071144E"/>
    <w:rsid w:val="0071271C"/>
    <w:rsid w:val="00712D44"/>
    <w:rsid w:val="00712F5B"/>
    <w:rsid w:val="007136D4"/>
    <w:rsid w:val="00713A75"/>
    <w:rsid w:val="00713BB8"/>
    <w:rsid w:val="00714973"/>
    <w:rsid w:val="00715541"/>
    <w:rsid w:val="007155E0"/>
    <w:rsid w:val="00715710"/>
    <w:rsid w:val="007161A8"/>
    <w:rsid w:val="007164E1"/>
    <w:rsid w:val="00716D38"/>
    <w:rsid w:val="00716D60"/>
    <w:rsid w:val="007209C0"/>
    <w:rsid w:val="00720BE3"/>
    <w:rsid w:val="00720DFA"/>
    <w:rsid w:val="00723624"/>
    <w:rsid w:val="00723A97"/>
    <w:rsid w:val="007245AC"/>
    <w:rsid w:val="00724916"/>
    <w:rsid w:val="00724FD1"/>
    <w:rsid w:val="007255D9"/>
    <w:rsid w:val="00725B35"/>
    <w:rsid w:val="00725BB7"/>
    <w:rsid w:val="007261DB"/>
    <w:rsid w:val="0072655D"/>
    <w:rsid w:val="007275DB"/>
    <w:rsid w:val="007303BD"/>
    <w:rsid w:val="00730C20"/>
    <w:rsid w:val="007310FE"/>
    <w:rsid w:val="00731BC9"/>
    <w:rsid w:val="00731C3B"/>
    <w:rsid w:val="007322AC"/>
    <w:rsid w:val="007324C3"/>
    <w:rsid w:val="0073270F"/>
    <w:rsid w:val="00733635"/>
    <w:rsid w:val="00733C79"/>
    <w:rsid w:val="0073424C"/>
    <w:rsid w:val="0073490E"/>
    <w:rsid w:val="00734C13"/>
    <w:rsid w:val="007352ED"/>
    <w:rsid w:val="007355C4"/>
    <w:rsid w:val="00735764"/>
    <w:rsid w:val="00735F61"/>
    <w:rsid w:val="007366D5"/>
    <w:rsid w:val="00736E09"/>
    <w:rsid w:val="00736F84"/>
    <w:rsid w:val="00740003"/>
    <w:rsid w:val="0074016F"/>
    <w:rsid w:val="007407AD"/>
    <w:rsid w:val="00740AE3"/>
    <w:rsid w:val="00741832"/>
    <w:rsid w:val="00741C6F"/>
    <w:rsid w:val="007422F5"/>
    <w:rsid w:val="00742A1A"/>
    <w:rsid w:val="0074323C"/>
    <w:rsid w:val="007434E1"/>
    <w:rsid w:val="0074351D"/>
    <w:rsid w:val="007437E5"/>
    <w:rsid w:val="007439BF"/>
    <w:rsid w:val="00743A4E"/>
    <w:rsid w:val="007442A5"/>
    <w:rsid w:val="00744CF1"/>
    <w:rsid w:val="007450BB"/>
    <w:rsid w:val="007471AB"/>
    <w:rsid w:val="0074761D"/>
    <w:rsid w:val="00747646"/>
    <w:rsid w:val="0075007D"/>
    <w:rsid w:val="007507A3"/>
    <w:rsid w:val="0075092A"/>
    <w:rsid w:val="007518D6"/>
    <w:rsid w:val="00751B1A"/>
    <w:rsid w:val="00752CCF"/>
    <w:rsid w:val="007530EA"/>
    <w:rsid w:val="00753111"/>
    <w:rsid w:val="00753596"/>
    <w:rsid w:val="00753D39"/>
    <w:rsid w:val="007543D8"/>
    <w:rsid w:val="00754570"/>
    <w:rsid w:val="00755F12"/>
    <w:rsid w:val="0075621A"/>
    <w:rsid w:val="00756FF3"/>
    <w:rsid w:val="00757010"/>
    <w:rsid w:val="007577AB"/>
    <w:rsid w:val="0076040C"/>
    <w:rsid w:val="00760A46"/>
    <w:rsid w:val="00761354"/>
    <w:rsid w:val="0076145B"/>
    <w:rsid w:val="0076176C"/>
    <w:rsid w:val="00761A87"/>
    <w:rsid w:val="007628B5"/>
    <w:rsid w:val="007631E0"/>
    <w:rsid w:val="0076488F"/>
    <w:rsid w:val="00764A9E"/>
    <w:rsid w:val="00764E1E"/>
    <w:rsid w:val="007660AF"/>
    <w:rsid w:val="007664EA"/>
    <w:rsid w:val="00766BB0"/>
    <w:rsid w:val="007677FA"/>
    <w:rsid w:val="00770DC8"/>
    <w:rsid w:val="00770E2C"/>
    <w:rsid w:val="00770F02"/>
    <w:rsid w:val="0077104E"/>
    <w:rsid w:val="007723CC"/>
    <w:rsid w:val="00772BB6"/>
    <w:rsid w:val="0077393A"/>
    <w:rsid w:val="00773C22"/>
    <w:rsid w:val="00774522"/>
    <w:rsid w:val="00774993"/>
    <w:rsid w:val="00775A2E"/>
    <w:rsid w:val="0077698D"/>
    <w:rsid w:val="0077790C"/>
    <w:rsid w:val="00777972"/>
    <w:rsid w:val="00777ED3"/>
    <w:rsid w:val="00777EDA"/>
    <w:rsid w:val="00780CC6"/>
    <w:rsid w:val="00780CF8"/>
    <w:rsid w:val="00781038"/>
    <w:rsid w:val="00781612"/>
    <w:rsid w:val="00781695"/>
    <w:rsid w:val="00782366"/>
    <w:rsid w:val="00782BBB"/>
    <w:rsid w:val="00782BF7"/>
    <w:rsid w:val="00782D11"/>
    <w:rsid w:val="00783138"/>
    <w:rsid w:val="007839A4"/>
    <w:rsid w:val="00783A1E"/>
    <w:rsid w:val="00783F83"/>
    <w:rsid w:val="007840B9"/>
    <w:rsid w:val="00785E2E"/>
    <w:rsid w:val="00787308"/>
    <w:rsid w:val="007873EB"/>
    <w:rsid w:val="00787D72"/>
    <w:rsid w:val="00787D89"/>
    <w:rsid w:val="0079004A"/>
    <w:rsid w:val="00790A3E"/>
    <w:rsid w:val="00790CC4"/>
    <w:rsid w:val="007914E4"/>
    <w:rsid w:val="007924B6"/>
    <w:rsid w:val="007934B2"/>
    <w:rsid w:val="007935EA"/>
    <w:rsid w:val="00793F65"/>
    <w:rsid w:val="00795464"/>
    <w:rsid w:val="0079676F"/>
    <w:rsid w:val="0079680F"/>
    <w:rsid w:val="00797462"/>
    <w:rsid w:val="00797622"/>
    <w:rsid w:val="00797ACD"/>
    <w:rsid w:val="007A0003"/>
    <w:rsid w:val="007A02BF"/>
    <w:rsid w:val="007A058B"/>
    <w:rsid w:val="007A0EA0"/>
    <w:rsid w:val="007A13E3"/>
    <w:rsid w:val="007A1A8B"/>
    <w:rsid w:val="007A23B1"/>
    <w:rsid w:val="007A2A6B"/>
    <w:rsid w:val="007A2F86"/>
    <w:rsid w:val="007A3396"/>
    <w:rsid w:val="007A371D"/>
    <w:rsid w:val="007A4048"/>
    <w:rsid w:val="007A4BCB"/>
    <w:rsid w:val="007A4D77"/>
    <w:rsid w:val="007A4DE5"/>
    <w:rsid w:val="007A4DFA"/>
    <w:rsid w:val="007A5CE3"/>
    <w:rsid w:val="007A5D78"/>
    <w:rsid w:val="007A7A9B"/>
    <w:rsid w:val="007A7CEF"/>
    <w:rsid w:val="007A7E01"/>
    <w:rsid w:val="007B0475"/>
    <w:rsid w:val="007B121F"/>
    <w:rsid w:val="007B191F"/>
    <w:rsid w:val="007B19E9"/>
    <w:rsid w:val="007B23BA"/>
    <w:rsid w:val="007B289E"/>
    <w:rsid w:val="007B3B70"/>
    <w:rsid w:val="007B4266"/>
    <w:rsid w:val="007B431F"/>
    <w:rsid w:val="007B4347"/>
    <w:rsid w:val="007B4FCF"/>
    <w:rsid w:val="007B50FB"/>
    <w:rsid w:val="007B62D5"/>
    <w:rsid w:val="007B66C9"/>
    <w:rsid w:val="007B6D69"/>
    <w:rsid w:val="007B76AD"/>
    <w:rsid w:val="007B7DA5"/>
    <w:rsid w:val="007C0F02"/>
    <w:rsid w:val="007C23AC"/>
    <w:rsid w:val="007C27FD"/>
    <w:rsid w:val="007C2F9B"/>
    <w:rsid w:val="007C32D0"/>
    <w:rsid w:val="007C367A"/>
    <w:rsid w:val="007C3790"/>
    <w:rsid w:val="007C3ABB"/>
    <w:rsid w:val="007C3DC1"/>
    <w:rsid w:val="007C6597"/>
    <w:rsid w:val="007C6635"/>
    <w:rsid w:val="007C7B56"/>
    <w:rsid w:val="007C7EA7"/>
    <w:rsid w:val="007D0DB3"/>
    <w:rsid w:val="007D186F"/>
    <w:rsid w:val="007D27DE"/>
    <w:rsid w:val="007D289F"/>
    <w:rsid w:val="007D329A"/>
    <w:rsid w:val="007D35E2"/>
    <w:rsid w:val="007D3A6C"/>
    <w:rsid w:val="007D3D6C"/>
    <w:rsid w:val="007D3F11"/>
    <w:rsid w:val="007D3F1A"/>
    <w:rsid w:val="007D42A3"/>
    <w:rsid w:val="007D4974"/>
    <w:rsid w:val="007D4D22"/>
    <w:rsid w:val="007D4F61"/>
    <w:rsid w:val="007D5746"/>
    <w:rsid w:val="007D582B"/>
    <w:rsid w:val="007D6202"/>
    <w:rsid w:val="007D6A48"/>
    <w:rsid w:val="007D6A4A"/>
    <w:rsid w:val="007D7AC9"/>
    <w:rsid w:val="007E0075"/>
    <w:rsid w:val="007E00A3"/>
    <w:rsid w:val="007E05AA"/>
    <w:rsid w:val="007E16FD"/>
    <w:rsid w:val="007E1A0B"/>
    <w:rsid w:val="007E22F1"/>
    <w:rsid w:val="007E23FF"/>
    <w:rsid w:val="007E2E2C"/>
    <w:rsid w:val="007E403F"/>
    <w:rsid w:val="007E4838"/>
    <w:rsid w:val="007E5146"/>
    <w:rsid w:val="007E5171"/>
    <w:rsid w:val="007E584F"/>
    <w:rsid w:val="007E71F6"/>
    <w:rsid w:val="007E7C16"/>
    <w:rsid w:val="007E7CC0"/>
    <w:rsid w:val="007F0394"/>
    <w:rsid w:val="007F04D6"/>
    <w:rsid w:val="007F079D"/>
    <w:rsid w:val="007F0B04"/>
    <w:rsid w:val="007F1224"/>
    <w:rsid w:val="007F126B"/>
    <w:rsid w:val="007F12BB"/>
    <w:rsid w:val="007F21D5"/>
    <w:rsid w:val="007F2253"/>
    <w:rsid w:val="007F277E"/>
    <w:rsid w:val="007F2E0C"/>
    <w:rsid w:val="007F416A"/>
    <w:rsid w:val="007F444B"/>
    <w:rsid w:val="007F48D5"/>
    <w:rsid w:val="007F49C7"/>
    <w:rsid w:val="007F50B3"/>
    <w:rsid w:val="007F535E"/>
    <w:rsid w:val="007F5C5A"/>
    <w:rsid w:val="007F7E5C"/>
    <w:rsid w:val="0080096B"/>
    <w:rsid w:val="00801422"/>
    <w:rsid w:val="008016D7"/>
    <w:rsid w:val="0080182C"/>
    <w:rsid w:val="008021A1"/>
    <w:rsid w:val="008024C0"/>
    <w:rsid w:val="0080259C"/>
    <w:rsid w:val="0080337D"/>
    <w:rsid w:val="00803628"/>
    <w:rsid w:val="0080379D"/>
    <w:rsid w:val="0080428B"/>
    <w:rsid w:val="0080448A"/>
    <w:rsid w:val="0080499D"/>
    <w:rsid w:val="008053A5"/>
    <w:rsid w:val="008055F1"/>
    <w:rsid w:val="00805B71"/>
    <w:rsid w:val="0080620C"/>
    <w:rsid w:val="0080660F"/>
    <w:rsid w:val="00806A5E"/>
    <w:rsid w:val="00806E6F"/>
    <w:rsid w:val="00806FA4"/>
    <w:rsid w:val="00806FED"/>
    <w:rsid w:val="0080740F"/>
    <w:rsid w:val="008077CE"/>
    <w:rsid w:val="0080791D"/>
    <w:rsid w:val="00807C6B"/>
    <w:rsid w:val="00810053"/>
    <w:rsid w:val="008108AF"/>
    <w:rsid w:val="00810DFE"/>
    <w:rsid w:val="0081209C"/>
    <w:rsid w:val="00812106"/>
    <w:rsid w:val="008125EA"/>
    <w:rsid w:val="00812A63"/>
    <w:rsid w:val="00812E0F"/>
    <w:rsid w:val="00813098"/>
    <w:rsid w:val="0081350A"/>
    <w:rsid w:val="008137E6"/>
    <w:rsid w:val="0081409C"/>
    <w:rsid w:val="0081440D"/>
    <w:rsid w:val="00815E31"/>
    <w:rsid w:val="008174E5"/>
    <w:rsid w:val="00817B4E"/>
    <w:rsid w:val="0082003B"/>
    <w:rsid w:val="0082101E"/>
    <w:rsid w:val="00821445"/>
    <w:rsid w:val="008214DE"/>
    <w:rsid w:val="00821807"/>
    <w:rsid w:val="00821AD1"/>
    <w:rsid w:val="00821C4F"/>
    <w:rsid w:val="00822017"/>
    <w:rsid w:val="00822B6D"/>
    <w:rsid w:val="008238C4"/>
    <w:rsid w:val="008239E2"/>
    <w:rsid w:val="00824353"/>
    <w:rsid w:val="00825547"/>
    <w:rsid w:val="00825977"/>
    <w:rsid w:val="0082600B"/>
    <w:rsid w:val="0082626E"/>
    <w:rsid w:val="008269C3"/>
    <w:rsid w:val="00826B5A"/>
    <w:rsid w:val="00826D61"/>
    <w:rsid w:val="008271E4"/>
    <w:rsid w:val="00827560"/>
    <w:rsid w:val="0082782D"/>
    <w:rsid w:val="00831488"/>
    <w:rsid w:val="00831D03"/>
    <w:rsid w:val="00832D36"/>
    <w:rsid w:val="008331C6"/>
    <w:rsid w:val="008346C8"/>
    <w:rsid w:val="00834CB3"/>
    <w:rsid w:val="00834CE3"/>
    <w:rsid w:val="00835B2E"/>
    <w:rsid w:val="00836D69"/>
    <w:rsid w:val="00837277"/>
    <w:rsid w:val="00837836"/>
    <w:rsid w:val="00837BC8"/>
    <w:rsid w:val="00837D26"/>
    <w:rsid w:val="008401F6"/>
    <w:rsid w:val="00840EEF"/>
    <w:rsid w:val="008415D1"/>
    <w:rsid w:val="00841668"/>
    <w:rsid w:val="008419CB"/>
    <w:rsid w:val="00843850"/>
    <w:rsid w:val="00844044"/>
    <w:rsid w:val="00844364"/>
    <w:rsid w:val="00844463"/>
    <w:rsid w:val="008444EF"/>
    <w:rsid w:val="0084580A"/>
    <w:rsid w:val="00846CE2"/>
    <w:rsid w:val="00847E1A"/>
    <w:rsid w:val="00850755"/>
    <w:rsid w:val="00850CA8"/>
    <w:rsid w:val="00850D63"/>
    <w:rsid w:val="00851A6D"/>
    <w:rsid w:val="00851E10"/>
    <w:rsid w:val="00854D51"/>
    <w:rsid w:val="00855B8C"/>
    <w:rsid w:val="008561FA"/>
    <w:rsid w:val="0085629B"/>
    <w:rsid w:val="008563EE"/>
    <w:rsid w:val="00856ECD"/>
    <w:rsid w:val="008602FD"/>
    <w:rsid w:val="00860A3E"/>
    <w:rsid w:val="00860A6D"/>
    <w:rsid w:val="00861241"/>
    <w:rsid w:val="00861DD4"/>
    <w:rsid w:val="00861EB2"/>
    <w:rsid w:val="00861EE1"/>
    <w:rsid w:val="008623AF"/>
    <w:rsid w:val="0086313F"/>
    <w:rsid w:val="0086338A"/>
    <w:rsid w:val="00863CB9"/>
    <w:rsid w:val="00864467"/>
    <w:rsid w:val="008658DA"/>
    <w:rsid w:val="00865B6D"/>
    <w:rsid w:val="00865E0F"/>
    <w:rsid w:val="00865F01"/>
    <w:rsid w:val="008672D6"/>
    <w:rsid w:val="0086734E"/>
    <w:rsid w:val="00867813"/>
    <w:rsid w:val="00870BFF"/>
    <w:rsid w:val="00870DB2"/>
    <w:rsid w:val="00870E8E"/>
    <w:rsid w:val="008710EA"/>
    <w:rsid w:val="00871312"/>
    <w:rsid w:val="008727EB"/>
    <w:rsid w:val="008728D1"/>
    <w:rsid w:val="008728F2"/>
    <w:rsid w:val="00872E14"/>
    <w:rsid w:val="00873124"/>
    <w:rsid w:val="00873743"/>
    <w:rsid w:val="0087398F"/>
    <w:rsid w:val="00873B99"/>
    <w:rsid w:val="00873C27"/>
    <w:rsid w:val="0087458C"/>
    <w:rsid w:val="00874885"/>
    <w:rsid w:val="008755B0"/>
    <w:rsid w:val="00875EFA"/>
    <w:rsid w:val="00876A8A"/>
    <w:rsid w:val="0087720E"/>
    <w:rsid w:val="008777CF"/>
    <w:rsid w:val="008777D9"/>
    <w:rsid w:val="00877E1C"/>
    <w:rsid w:val="00880447"/>
    <w:rsid w:val="00880700"/>
    <w:rsid w:val="00880D30"/>
    <w:rsid w:val="00880FD5"/>
    <w:rsid w:val="00881335"/>
    <w:rsid w:val="008820E4"/>
    <w:rsid w:val="0088211B"/>
    <w:rsid w:val="00882AAD"/>
    <w:rsid w:val="00883698"/>
    <w:rsid w:val="00883DF6"/>
    <w:rsid w:val="0088424C"/>
    <w:rsid w:val="00884448"/>
    <w:rsid w:val="00884FB0"/>
    <w:rsid w:val="008850D2"/>
    <w:rsid w:val="0088536E"/>
    <w:rsid w:val="00885465"/>
    <w:rsid w:val="00886A5C"/>
    <w:rsid w:val="00886C67"/>
    <w:rsid w:val="0088756D"/>
    <w:rsid w:val="00887EF5"/>
    <w:rsid w:val="008900D4"/>
    <w:rsid w:val="00890476"/>
    <w:rsid w:val="0089082D"/>
    <w:rsid w:val="00891324"/>
    <w:rsid w:val="008920D1"/>
    <w:rsid w:val="008924E4"/>
    <w:rsid w:val="00892673"/>
    <w:rsid w:val="00892DCB"/>
    <w:rsid w:val="008931D9"/>
    <w:rsid w:val="00893D0E"/>
    <w:rsid w:val="00894133"/>
    <w:rsid w:val="0089490A"/>
    <w:rsid w:val="00894E79"/>
    <w:rsid w:val="00895D7C"/>
    <w:rsid w:val="00896E26"/>
    <w:rsid w:val="008974CD"/>
    <w:rsid w:val="00897A48"/>
    <w:rsid w:val="00897F55"/>
    <w:rsid w:val="008A0017"/>
    <w:rsid w:val="008A013F"/>
    <w:rsid w:val="008A06D8"/>
    <w:rsid w:val="008A2127"/>
    <w:rsid w:val="008A235C"/>
    <w:rsid w:val="008A2C92"/>
    <w:rsid w:val="008A3509"/>
    <w:rsid w:val="008A3535"/>
    <w:rsid w:val="008A413C"/>
    <w:rsid w:val="008A459F"/>
    <w:rsid w:val="008A4A17"/>
    <w:rsid w:val="008A5178"/>
    <w:rsid w:val="008A51E5"/>
    <w:rsid w:val="008A5BC3"/>
    <w:rsid w:val="008A6591"/>
    <w:rsid w:val="008A76AE"/>
    <w:rsid w:val="008A7E09"/>
    <w:rsid w:val="008B04E9"/>
    <w:rsid w:val="008B0D5A"/>
    <w:rsid w:val="008B14AE"/>
    <w:rsid w:val="008B1ABA"/>
    <w:rsid w:val="008B2037"/>
    <w:rsid w:val="008B21AC"/>
    <w:rsid w:val="008B2AED"/>
    <w:rsid w:val="008B2B51"/>
    <w:rsid w:val="008B48C0"/>
    <w:rsid w:val="008B4F83"/>
    <w:rsid w:val="008B545C"/>
    <w:rsid w:val="008B561C"/>
    <w:rsid w:val="008B5B20"/>
    <w:rsid w:val="008B5EB1"/>
    <w:rsid w:val="008B67A2"/>
    <w:rsid w:val="008B7986"/>
    <w:rsid w:val="008C0AB0"/>
    <w:rsid w:val="008C14CD"/>
    <w:rsid w:val="008C1B8D"/>
    <w:rsid w:val="008C1B94"/>
    <w:rsid w:val="008C1E44"/>
    <w:rsid w:val="008C2014"/>
    <w:rsid w:val="008C20B9"/>
    <w:rsid w:val="008C340D"/>
    <w:rsid w:val="008C3AAE"/>
    <w:rsid w:val="008C495D"/>
    <w:rsid w:val="008C4E61"/>
    <w:rsid w:val="008C5200"/>
    <w:rsid w:val="008C5856"/>
    <w:rsid w:val="008C5E76"/>
    <w:rsid w:val="008C6D31"/>
    <w:rsid w:val="008C6F20"/>
    <w:rsid w:val="008C735D"/>
    <w:rsid w:val="008C745E"/>
    <w:rsid w:val="008C759B"/>
    <w:rsid w:val="008D0325"/>
    <w:rsid w:val="008D0629"/>
    <w:rsid w:val="008D193A"/>
    <w:rsid w:val="008D1D4C"/>
    <w:rsid w:val="008D373C"/>
    <w:rsid w:val="008D3A9C"/>
    <w:rsid w:val="008D48C9"/>
    <w:rsid w:val="008D60A9"/>
    <w:rsid w:val="008D6251"/>
    <w:rsid w:val="008D6841"/>
    <w:rsid w:val="008D6D48"/>
    <w:rsid w:val="008D751D"/>
    <w:rsid w:val="008D759A"/>
    <w:rsid w:val="008D75A6"/>
    <w:rsid w:val="008D7990"/>
    <w:rsid w:val="008E035F"/>
    <w:rsid w:val="008E0CE7"/>
    <w:rsid w:val="008E1417"/>
    <w:rsid w:val="008E1885"/>
    <w:rsid w:val="008E1910"/>
    <w:rsid w:val="008E196B"/>
    <w:rsid w:val="008E1F31"/>
    <w:rsid w:val="008E24ED"/>
    <w:rsid w:val="008E2D4F"/>
    <w:rsid w:val="008E39CD"/>
    <w:rsid w:val="008E44E9"/>
    <w:rsid w:val="008E4528"/>
    <w:rsid w:val="008E4543"/>
    <w:rsid w:val="008E4B2B"/>
    <w:rsid w:val="008E4F92"/>
    <w:rsid w:val="008E596C"/>
    <w:rsid w:val="008E62C9"/>
    <w:rsid w:val="008E63FB"/>
    <w:rsid w:val="008E721E"/>
    <w:rsid w:val="008F0A05"/>
    <w:rsid w:val="008F105C"/>
    <w:rsid w:val="008F1797"/>
    <w:rsid w:val="008F18DE"/>
    <w:rsid w:val="008F1982"/>
    <w:rsid w:val="008F1B37"/>
    <w:rsid w:val="008F22B7"/>
    <w:rsid w:val="008F27FC"/>
    <w:rsid w:val="008F2BD8"/>
    <w:rsid w:val="008F3641"/>
    <w:rsid w:val="008F40A0"/>
    <w:rsid w:val="008F4AD0"/>
    <w:rsid w:val="008F5114"/>
    <w:rsid w:val="008F51BE"/>
    <w:rsid w:val="008F5FFC"/>
    <w:rsid w:val="008F61EC"/>
    <w:rsid w:val="008F6613"/>
    <w:rsid w:val="008F6784"/>
    <w:rsid w:val="008F6D24"/>
    <w:rsid w:val="008F7AD3"/>
    <w:rsid w:val="008F7DEE"/>
    <w:rsid w:val="008F7E12"/>
    <w:rsid w:val="008F7FAB"/>
    <w:rsid w:val="00900377"/>
    <w:rsid w:val="00900D2A"/>
    <w:rsid w:val="00900D3A"/>
    <w:rsid w:val="00901643"/>
    <w:rsid w:val="00902186"/>
    <w:rsid w:val="0090226E"/>
    <w:rsid w:val="0090275E"/>
    <w:rsid w:val="0090277D"/>
    <w:rsid w:val="00902B6B"/>
    <w:rsid w:val="0090376C"/>
    <w:rsid w:val="00903871"/>
    <w:rsid w:val="009040B2"/>
    <w:rsid w:val="0090498A"/>
    <w:rsid w:val="00904D6B"/>
    <w:rsid w:val="00905CC2"/>
    <w:rsid w:val="00906213"/>
    <w:rsid w:val="00906267"/>
    <w:rsid w:val="00906ABA"/>
    <w:rsid w:val="00907B2E"/>
    <w:rsid w:val="009105E2"/>
    <w:rsid w:val="009117D1"/>
    <w:rsid w:val="00911871"/>
    <w:rsid w:val="00911A3D"/>
    <w:rsid w:val="00911D67"/>
    <w:rsid w:val="00911DC9"/>
    <w:rsid w:val="009121FD"/>
    <w:rsid w:val="00914D09"/>
    <w:rsid w:val="0091517B"/>
    <w:rsid w:val="009154A9"/>
    <w:rsid w:val="009164F5"/>
    <w:rsid w:val="00916AA2"/>
    <w:rsid w:val="00916BE6"/>
    <w:rsid w:val="009171A2"/>
    <w:rsid w:val="00920D4B"/>
    <w:rsid w:val="00921403"/>
    <w:rsid w:val="00922212"/>
    <w:rsid w:val="00922AD6"/>
    <w:rsid w:val="00922CC9"/>
    <w:rsid w:val="00923262"/>
    <w:rsid w:val="009239FD"/>
    <w:rsid w:val="00923BA6"/>
    <w:rsid w:val="00924154"/>
    <w:rsid w:val="00924242"/>
    <w:rsid w:val="009252BA"/>
    <w:rsid w:val="009263E8"/>
    <w:rsid w:val="00926D81"/>
    <w:rsid w:val="0092769A"/>
    <w:rsid w:val="00927F65"/>
    <w:rsid w:val="00930573"/>
    <w:rsid w:val="009307CB"/>
    <w:rsid w:val="00930994"/>
    <w:rsid w:val="00930C41"/>
    <w:rsid w:val="00930CDA"/>
    <w:rsid w:val="009319A3"/>
    <w:rsid w:val="00931D97"/>
    <w:rsid w:val="0093227E"/>
    <w:rsid w:val="009322C1"/>
    <w:rsid w:val="00932668"/>
    <w:rsid w:val="00932841"/>
    <w:rsid w:val="009328C9"/>
    <w:rsid w:val="009332AC"/>
    <w:rsid w:val="00933637"/>
    <w:rsid w:val="009342E2"/>
    <w:rsid w:val="00934368"/>
    <w:rsid w:val="00934B6A"/>
    <w:rsid w:val="00935C05"/>
    <w:rsid w:val="00935CEB"/>
    <w:rsid w:val="0093633F"/>
    <w:rsid w:val="0093639C"/>
    <w:rsid w:val="00936CB8"/>
    <w:rsid w:val="00936D5E"/>
    <w:rsid w:val="00936E08"/>
    <w:rsid w:val="00937443"/>
    <w:rsid w:val="00937972"/>
    <w:rsid w:val="00937DCA"/>
    <w:rsid w:val="00940699"/>
    <w:rsid w:val="00941553"/>
    <w:rsid w:val="009417D5"/>
    <w:rsid w:val="0094259A"/>
    <w:rsid w:val="0094395F"/>
    <w:rsid w:val="00943BF4"/>
    <w:rsid w:val="00944D8C"/>
    <w:rsid w:val="00945ACF"/>
    <w:rsid w:val="00945AD8"/>
    <w:rsid w:val="00945CA7"/>
    <w:rsid w:val="00946505"/>
    <w:rsid w:val="00946F5F"/>
    <w:rsid w:val="0094761B"/>
    <w:rsid w:val="00947CF0"/>
    <w:rsid w:val="00950227"/>
    <w:rsid w:val="00950485"/>
    <w:rsid w:val="00950CB7"/>
    <w:rsid w:val="009516C2"/>
    <w:rsid w:val="00951D4E"/>
    <w:rsid w:val="00952E9E"/>
    <w:rsid w:val="0095321D"/>
    <w:rsid w:val="009532C2"/>
    <w:rsid w:val="00953942"/>
    <w:rsid w:val="00953E15"/>
    <w:rsid w:val="00954597"/>
    <w:rsid w:val="00954E56"/>
    <w:rsid w:val="00955948"/>
    <w:rsid w:val="009560CF"/>
    <w:rsid w:val="00956427"/>
    <w:rsid w:val="0095695C"/>
    <w:rsid w:val="00956AB0"/>
    <w:rsid w:val="00956AF6"/>
    <w:rsid w:val="00957197"/>
    <w:rsid w:val="00957C30"/>
    <w:rsid w:val="00960127"/>
    <w:rsid w:val="0096171C"/>
    <w:rsid w:val="00961798"/>
    <w:rsid w:val="00961874"/>
    <w:rsid w:val="00961981"/>
    <w:rsid w:val="00961D97"/>
    <w:rsid w:val="009620E1"/>
    <w:rsid w:val="009623D0"/>
    <w:rsid w:val="009623E4"/>
    <w:rsid w:val="00962437"/>
    <w:rsid w:val="00962B4A"/>
    <w:rsid w:val="00962E58"/>
    <w:rsid w:val="00963A61"/>
    <w:rsid w:val="00963A93"/>
    <w:rsid w:val="00963C97"/>
    <w:rsid w:val="009640A4"/>
    <w:rsid w:val="009640DA"/>
    <w:rsid w:val="0096467E"/>
    <w:rsid w:val="00964C9B"/>
    <w:rsid w:val="00965892"/>
    <w:rsid w:val="009659B7"/>
    <w:rsid w:val="0096624F"/>
    <w:rsid w:val="009700F2"/>
    <w:rsid w:val="009701C4"/>
    <w:rsid w:val="009707DD"/>
    <w:rsid w:val="009707F0"/>
    <w:rsid w:val="009717FD"/>
    <w:rsid w:val="00971F6D"/>
    <w:rsid w:val="0097207E"/>
    <w:rsid w:val="00972491"/>
    <w:rsid w:val="009725E1"/>
    <w:rsid w:val="00973854"/>
    <w:rsid w:val="00973AFB"/>
    <w:rsid w:val="00973F64"/>
    <w:rsid w:val="009741AF"/>
    <w:rsid w:val="00974576"/>
    <w:rsid w:val="00974BDE"/>
    <w:rsid w:val="00974EA3"/>
    <w:rsid w:val="009750F7"/>
    <w:rsid w:val="00975289"/>
    <w:rsid w:val="0097547D"/>
    <w:rsid w:val="00975AEF"/>
    <w:rsid w:val="00977134"/>
    <w:rsid w:val="009776D3"/>
    <w:rsid w:val="009779F4"/>
    <w:rsid w:val="009800A6"/>
    <w:rsid w:val="009802D0"/>
    <w:rsid w:val="009806E7"/>
    <w:rsid w:val="00980AFA"/>
    <w:rsid w:val="00980BEB"/>
    <w:rsid w:val="00981662"/>
    <w:rsid w:val="00981BEC"/>
    <w:rsid w:val="00981E30"/>
    <w:rsid w:val="00982003"/>
    <w:rsid w:val="00982867"/>
    <w:rsid w:val="00982C17"/>
    <w:rsid w:val="00982D2E"/>
    <w:rsid w:val="00983478"/>
    <w:rsid w:val="00983600"/>
    <w:rsid w:val="00983821"/>
    <w:rsid w:val="00983882"/>
    <w:rsid w:val="00983D63"/>
    <w:rsid w:val="00984038"/>
    <w:rsid w:val="00984158"/>
    <w:rsid w:val="0098450B"/>
    <w:rsid w:val="0098565C"/>
    <w:rsid w:val="00985786"/>
    <w:rsid w:val="00985D49"/>
    <w:rsid w:val="00986427"/>
    <w:rsid w:val="00987011"/>
    <w:rsid w:val="0098735C"/>
    <w:rsid w:val="009876DE"/>
    <w:rsid w:val="009901A5"/>
    <w:rsid w:val="00990797"/>
    <w:rsid w:val="00990C1E"/>
    <w:rsid w:val="00990DAE"/>
    <w:rsid w:val="0099164C"/>
    <w:rsid w:val="00991BF1"/>
    <w:rsid w:val="00991D8B"/>
    <w:rsid w:val="00992F5A"/>
    <w:rsid w:val="00992F62"/>
    <w:rsid w:val="00993CAD"/>
    <w:rsid w:val="009946C9"/>
    <w:rsid w:val="009947D5"/>
    <w:rsid w:val="009948A9"/>
    <w:rsid w:val="00994A54"/>
    <w:rsid w:val="00995291"/>
    <w:rsid w:val="0099574B"/>
    <w:rsid w:val="009957A7"/>
    <w:rsid w:val="00996BB9"/>
    <w:rsid w:val="00996C0C"/>
    <w:rsid w:val="00996C7A"/>
    <w:rsid w:val="00996F29"/>
    <w:rsid w:val="00996F79"/>
    <w:rsid w:val="009978C4"/>
    <w:rsid w:val="00997C2D"/>
    <w:rsid w:val="009A22DA"/>
    <w:rsid w:val="009A329A"/>
    <w:rsid w:val="009A45AF"/>
    <w:rsid w:val="009A468F"/>
    <w:rsid w:val="009A4968"/>
    <w:rsid w:val="009A5384"/>
    <w:rsid w:val="009A54BE"/>
    <w:rsid w:val="009A6780"/>
    <w:rsid w:val="009B0115"/>
    <w:rsid w:val="009B02BE"/>
    <w:rsid w:val="009B1C22"/>
    <w:rsid w:val="009B2CE5"/>
    <w:rsid w:val="009B2FAD"/>
    <w:rsid w:val="009B3E58"/>
    <w:rsid w:val="009B42B9"/>
    <w:rsid w:val="009B5AB7"/>
    <w:rsid w:val="009B5BC5"/>
    <w:rsid w:val="009B6F16"/>
    <w:rsid w:val="009B79C2"/>
    <w:rsid w:val="009B7BED"/>
    <w:rsid w:val="009B7D1C"/>
    <w:rsid w:val="009B7FAD"/>
    <w:rsid w:val="009C0085"/>
    <w:rsid w:val="009C018A"/>
    <w:rsid w:val="009C1608"/>
    <w:rsid w:val="009C1613"/>
    <w:rsid w:val="009C1E81"/>
    <w:rsid w:val="009C1FD6"/>
    <w:rsid w:val="009C21BA"/>
    <w:rsid w:val="009C2869"/>
    <w:rsid w:val="009C29C3"/>
    <w:rsid w:val="009C3592"/>
    <w:rsid w:val="009C3C29"/>
    <w:rsid w:val="009C3C82"/>
    <w:rsid w:val="009C3D73"/>
    <w:rsid w:val="009C3E8D"/>
    <w:rsid w:val="009C3EEE"/>
    <w:rsid w:val="009C4B90"/>
    <w:rsid w:val="009C4F7C"/>
    <w:rsid w:val="009C508D"/>
    <w:rsid w:val="009C52D1"/>
    <w:rsid w:val="009C56F0"/>
    <w:rsid w:val="009C5A30"/>
    <w:rsid w:val="009C5AC0"/>
    <w:rsid w:val="009C5E4D"/>
    <w:rsid w:val="009C63D3"/>
    <w:rsid w:val="009C6559"/>
    <w:rsid w:val="009C722E"/>
    <w:rsid w:val="009C76B7"/>
    <w:rsid w:val="009C76DA"/>
    <w:rsid w:val="009C778F"/>
    <w:rsid w:val="009C78E9"/>
    <w:rsid w:val="009C7A65"/>
    <w:rsid w:val="009D0431"/>
    <w:rsid w:val="009D0A6C"/>
    <w:rsid w:val="009D0B5F"/>
    <w:rsid w:val="009D11FB"/>
    <w:rsid w:val="009D127C"/>
    <w:rsid w:val="009D19F2"/>
    <w:rsid w:val="009D1AF0"/>
    <w:rsid w:val="009D1F11"/>
    <w:rsid w:val="009D2C40"/>
    <w:rsid w:val="009D2C7C"/>
    <w:rsid w:val="009D2CA2"/>
    <w:rsid w:val="009D4475"/>
    <w:rsid w:val="009D47F8"/>
    <w:rsid w:val="009D49CB"/>
    <w:rsid w:val="009D4A7B"/>
    <w:rsid w:val="009D53C8"/>
    <w:rsid w:val="009D5449"/>
    <w:rsid w:val="009D5656"/>
    <w:rsid w:val="009D5A2E"/>
    <w:rsid w:val="009D6620"/>
    <w:rsid w:val="009D785C"/>
    <w:rsid w:val="009E028D"/>
    <w:rsid w:val="009E047C"/>
    <w:rsid w:val="009E0BBE"/>
    <w:rsid w:val="009E0E64"/>
    <w:rsid w:val="009E1F3B"/>
    <w:rsid w:val="009E31CC"/>
    <w:rsid w:val="009E37CE"/>
    <w:rsid w:val="009E386A"/>
    <w:rsid w:val="009E39E5"/>
    <w:rsid w:val="009E42D3"/>
    <w:rsid w:val="009E430B"/>
    <w:rsid w:val="009E49A8"/>
    <w:rsid w:val="009E4EBD"/>
    <w:rsid w:val="009E5A75"/>
    <w:rsid w:val="009E6859"/>
    <w:rsid w:val="009E7175"/>
    <w:rsid w:val="009E7578"/>
    <w:rsid w:val="009E7D15"/>
    <w:rsid w:val="009E7D1E"/>
    <w:rsid w:val="009F03C8"/>
    <w:rsid w:val="009F064E"/>
    <w:rsid w:val="009F0DAD"/>
    <w:rsid w:val="009F0F79"/>
    <w:rsid w:val="009F1587"/>
    <w:rsid w:val="009F1639"/>
    <w:rsid w:val="009F2169"/>
    <w:rsid w:val="009F2358"/>
    <w:rsid w:val="009F2D3C"/>
    <w:rsid w:val="009F323A"/>
    <w:rsid w:val="009F337B"/>
    <w:rsid w:val="009F3F47"/>
    <w:rsid w:val="009F4015"/>
    <w:rsid w:val="009F5257"/>
    <w:rsid w:val="009F66BD"/>
    <w:rsid w:val="009F71B0"/>
    <w:rsid w:val="009F7B3E"/>
    <w:rsid w:val="009F7D6A"/>
    <w:rsid w:val="00A00185"/>
    <w:rsid w:val="00A00667"/>
    <w:rsid w:val="00A006B4"/>
    <w:rsid w:val="00A00A91"/>
    <w:rsid w:val="00A00AB3"/>
    <w:rsid w:val="00A01004"/>
    <w:rsid w:val="00A01424"/>
    <w:rsid w:val="00A02367"/>
    <w:rsid w:val="00A02A4A"/>
    <w:rsid w:val="00A0303E"/>
    <w:rsid w:val="00A032A7"/>
    <w:rsid w:val="00A03A0A"/>
    <w:rsid w:val="00A03D38"/>
    <w:rsid w:val="00A03E2E"/>
    <w:rsid w:val="00A0489C"/>
    <w:rsid w:val="00A04F0D"/>
    <w:rsid w:val="00A05D4A"/>
    <w:rsid w:val="00A066AF"/>
    <w:rsid w:val="00A06E2E"/>
    <w:rsid w:val="00A07453"/>
    <w:rsid w:val="00A076FF"/>
    <w:rsid w:val="00A07AB5"/>
    <w:rsid w:val="00A10125"/>
    <w:rsid w:val="00A1046B"/>
    <w:rsid w:val="00A1072B"/>
    <w:rsid w:val="00A10C32"/>
    <w:rsid w:val="00A11537"/>
    <w:rsid w:val="00A11683"/>
    <w:rsid w:val="00A11EA1"/>
    <w:rsid w:val="00A12265"/>
    <w:rsid w:val="00A12735"/>
    <w:rsid w:val="00A12788"/>
    <w:rsid w:val="00A136A0"/>
    <w:rsid w:val="00A13A75"/>
    <w:rsid w:val="00A14249"/>
    <w:rsid w:val="00A14A1A"/>
    <w:rsid w:val="00A14E1A"/>
    <w:rsid w:val="00A15294"/>
    <w:rsid w:val="00A154CC"/>
    <w:rsid w:val="00A15DAD"/>
    <w:rsid w:val="00A168EF"/>
    <w:rsid w:val="00A1696B"/>
    <w:rsid w:val="00A16FD2"/>
    <w:rsid w:val="00A1734D"/>
    <w:rsid w:val="00A174CB"/>
    <w:rsid w:val="00A20567"/>
    <w:rsid w:val="00A20D1D"/>
    <w:rsid w:val="00A212D0"/>
    <w:rsid w:val="00A21955"/>
    <w:rsid w:val="00A224FB"/>
    <w:rsid w:val="00A22D27"/>
    <w:rsid w:val="00A22F32"/>
    <w:rsid w:val="00A231B6"/>
    <w:rsid w:val="00A23D34"/>
    <w:rsid w:val="00A2428C"/>
    <w:rsid w:val="00A249BA"/>
    <w:rsid w:val="00A24A9F"/>
    <w:rsid w:val="00A254E3"/>
    <w:rsid w:val="00A2555A"/>
    <w:rsid w:val="00A257CA"/>
    <w:rsid w:val="00A25B60"/>
    <w:rsid w:val="00A27306"/>
    <w:rsid w:val="00A2779E"/>
    <w:rsid w:val="00A27B77"/>
    <w:rsid w:val="00A3015A"/>
    <w:rsid w:val="00A30236"/>
    <w:rsid w:val="00A3082E"/>
    <w:rsid w:val="00A31687"/>
    <w:rsid w:val="00A3177F"/>
    <w:rsid w:val="00A326CE"/>
    <w:rsid w:val="00A32CF2"/>
    <w:rsid w:val="00A32E4C"/>
    <w:rsid w:val="00A348FF"/>
    <w:rsid w:val="00A34EAC"/>
    <w:rsid w:val="00A35B3F"/>
    <w:rsid w:val="00A36203"/>
    <w:rsid w:val="00A365EA"/>
    <w:rsid w:val="00A365FB"/>
    <w:rsid w:val="00A36EB5"/>
    <w:rsid w:val="00A372A2"/>
    <w:rsid w:val="00A37978"/>
    <w:rsid w:val="00A37AA4"/>
    <w:rsid w:val="00A4021D"/>
    <w:rsid w:val="00A4053E"/>
    <w:rsid w:val="00A40C80"/>
    <w:rsid w:val="00A419B2"/>
    <w:rsid w:val="00A41BAC"/>
    <w:rsid w:val="00A421C8"/>
    <w:rsid w:val="00A4299C"/>
    <w:rsid w:val="00A430B1"/>
    <w:rsid w:val="00A4330B"/>
    <w:rsid w:val="00A44033"/>
    <w:rsid w:val="00A44502"/>
    <w:rsid w:val="00A4460A"/>
    <w:rsid w:val="00A45DD2"/>
    <w:rsid w:val="00A46035"/>
    <w:rsid w:val="00A46254"/>
    <w:rsid w:val="00A465E0"/>
    <w:rsid w:val="00A46629"/>
    <w:rsid w:val="00A46AFD"/>
    <w:rsid w:val="00A470FD"/>
    <w:rsid w:val="00A47808"/>
    <w:rsid w:val="00A47AB4"/>
    <w:rsid w:val="00A47D94"/>
    <w:rsid w:val="00A50678"/>
    <w:rsid w:val="00A5107A"/>
    <w:rsid w:val="00A510B9"/>
    <w:rsid w:val="00A5282D"/>
    <w:rsid w:val="00A52834"/>
    <w:rsid w:val="00A52CB6"/>
    <w:rsid w:val="00A5316F"/>
    <w:rsid w:val="00A53D4A"/>
    <w:rsid w:val="00A53E10"/>
    <w:rsid w:val="00A54B33"/>
    <w:rsid w:val="00A54BD2"/>
    <w:rsid w:val="00A54C9C"/>
    <w:rsid w:val="00A5554D"/>
    <w:rsid w:val="00A558A1"/>
    <w:rsid w:val="00A55E28"/>
    <w:rsid w:val="00A57119"/>
    <w:rsid w:val="00A6041A"/>
    <w:rsid w:val="00A607A2"/>
    <w:rsid w:val="00A611C2"/>
    <w:rsid w:val="00A616AD"/>
    <w:rsid w:val="00A61AE7"/>
    <w:rsid w:val="00A622AD"/>
    <w:rsid w:val="00A62DBC"/>
    <w:rsid w:val="00A62EDA"/>
    <w:rsid w:val="00A6401C"/>
    <w:rsid w:val="00A64C73"/>
    <w:rsid w:val="00A64D94"/>
    <w:rsid w:val="00A650FA"/>
    <w:rsid w:val="00A6547A"/>
    <w:rsid w:val="00A65562"/>
    <w:rsid w:val="00A6569E"/>
    <w:rsid w:val="00A657D5"/>
    <w:rsid w:val="00A65C64"/>
    <w:rsid w:val="00A65C6A"/>
    <w:rsid w:val="00A661FD"/>
    <w:rsid w:val="00A66840"/>
    <w:rsid w:val="00A66962"/>
    <w:rsid w:val="00A6700B"/>
    <w:rsid w:val="00A67389"/>
    <w:rsid w:val="00A70601"/>
    <w:rsid w:val="00A70AB3"/>
    <w:rsid w:val="00A71163"/>
    <w:rsid w:val="00A718C3"/>
    <w:rsid w:val="00A71999"/>
    <w:rsid w:val="00A721C7"/>
    <w:rsid w:val="00A72778"/>
    <w:rsid w:val="00A72C16"/>
    <w:rsid w:val="00A72DC1"/>
    <w:rsid w:val="00A73176"/>
    <w:rsid w:val="00A73386"/>
    <w:rsid w:val="00A743A0"/>
    <w:rsid w:val="00A74CDF"/>
    <w:rsid w:val="00A74EEE"/>
    <w:rsid w:val="00A7577D"/>
    <w:rsid w:val="00A75974"/>
    <w:rsid w:val="00A75EFA"/>
    <w:rsid w:val="00A763F6"/>
    <w:rsid w:val="00A7667A"/>
    <w:rsid w:val="00A7674D"/>
    <w:rsid w:val="00A76AFA"/>
    <w:rsid w:val="00A76B0C"/>
    <w:rsid w:val="00A76D27"/>
    <w:rsid w:val="00A76DC2"/>
    <w:rsid w:val="00A772C6"/>
    <w:rsid w:val="00A77B33"/>
    <w:rsid w:val="00A800F3"/>
    <w:rsid w:val="00A8096A"/>
    <w:rsid w:val="00A8103C"/>
    <w:rsid w:val="00A81357"/>
    <w:rsid w:val="00A81370"/>
    <w:rsid w:val="00A81C00"/>
    <w:rsid w:val="00A838B1"/>
    <w:rsid w:val="00A83BCB"/>
    <w:rsid w:val="00A843E4"/>
    <w:rsid w:val="00A8462D"/>
    <w:rsid w:val="00A847BF"/>
    <w:rsid w:val="00A84A92"/>
    <w:rsid w:val="00A8543A"/>
    <w:rsid w:val="00A862AD"/>
    <w:rsid w:val="00A87AE2"/>
    <w:rsid w:val="00A90B7F"/>
    <w:rsid w:val="00A90D34"/>
    <w:rsid w:val="00A9128A"/>
    <w:rsid w:val="00A9219A"/>
    <w:rsid w:val="00A92317"/>
    <w:rsid w:val="00A92549"/>
    <w:rsid w:val="00A925BE"/>
    <w:rsid w:val="00A92F45"/>
    <w:rsid w:val="00A937B0"/>
    <w:rsid w:val="00A93F62"/>
    <w:rsid w:val="00A94A6F"/>
    <w:rsid w:val="00A9550E"/>
    <w:rsid w:val="00A96DE1"/>
    <w:rsid w:val="00A979CD"/>
    <w:rsid w:val="00AA072B"/>
    <w:rsid w:val="00AA0830"/>
    <w:rsid w:val="00AA0DBC"/>
    <w:rsid w:val="00AA0E95"/>
    <w:rsid w:val="00AA1EBC"/>
    <w:rsid w:val="00AA21E9"/>
    <w:rsid w:val="00AA26D6"/>
    <w:rsid w:val="00AA2E38"/>
    <w:rsid w:val="00AA36B7"/>
    <w:rsid w:val="00AA3A10"/>
    <w:rsid w:val="00AA5619"/>
    <w:rsid w:val="00AA6832"/>
    <w:rsid w:val="00AA6D6E"/>
    <w:rsid w:val="00AA771D"/>
    <w:rsid w:val="00AB07EC"/>
    <w:rsid w:val="00AB21CA"/>
    <w:rsid w:val="00AB239A"/>
    <w:rsid w:val="00AB2842"/>
    <w:rsid w:val="00AB2844"/>
    <w:rsid w:val="00AB29A1"/>
    <w:rsid w:val="00AB3E54"/>
    <w:rsid w:val="00AB3EA0"/>
    <w:rsid w:val="00AB4048"/>
    <w:rsid w:val="00AB5148"/>
    <w:rsid w:val="00AB52BD"/>
    <w:rsid w:val="00AB54DF"/>
    <w:rsid w:val="00AB5CF0"/>
    <w:rsid w:val="00AB5CF7"/>
    <w:rsid w:val="00AB641A"/>
    <w:rsid w:val="00AB66FB"/>
    <w:rsid w:val="00AB6710"/>
    <w:rsid w:val="00AB6F8A"/>
    <w:rsid w:val="00AB70A4"/>
    <w:rsid w:val="00AB7900"/>
    <w:rsid w:val="00AC08D9"/>
    <w:rsid w:val="00AC2421"/>
    <w:rsid w:val="00AC29DD"/>
    <w:rsid w:val="00AC30EC"/>
    <w:rsid w:val="00AC36FA"/>
    <w:rsid w:val="00AC42F9"/>
    <w:rsid w:val="00AC4D4A"/>
    <w:rsid w:val="00AC51CC"/>
    <w:rsid w:val="00AC59AA"/>
    <w:rsid w:val="00AC663F"/>
    <w:rsid w:val="00AC6850"/>
    <w:rsid w:val="00AC6F21"/>
    <w:rsid w:val="00AC6F7C"/>
    <w:rsid w:val="00AC7188"/>
    <w:rsid w:val="00AC7506"/>
    <w:rsid w:val="00AD02D7"/>
    <w:rsid w:val="00AD04AE"/>
    <w:rsid w:val="00AD095F"/>
    <w:rsid w:val="00AD0B4B"/>
    <w:rsid w:val="00AD1786"/>
    <w:rsid w:val="00AD1EE3"/>
    <w:rsid w:val="00AD26BD"/>
    <w:rsid w:val="00AD26FA"/>
    <w:rsid w:val="00AD2C9B"/>
    <w:rsid w:val="00AD2E36"/>
    <w:rsid w:val="00AD2F0B"/>
    <w:rsid w:val="00AD310A"/>
    <w:rsid w:val="00AD4007"/>
    <w:rsid w:val="00AD41F4"/>
    <w:rsid w:val="00AD42C2"/>
    <w:rsid w:val="00AD49C3"/>
    <w:rsid w:val="00AD4DDE"/>
    <w:rsid w:val="00AD4E02"/>
    <w:rsid w:val="00AD4F3E"/>
    <w:rsid w:val="00AD633F"/>
    <w:rsid w:val="00AD6989"/>
    <w:rsid w:val="00AD6C31"/>
    <w:rsid w:val="00AD7227"/>
    <w:rsid w:val="00AD758B"/>
    <w:rsid w:val="00AD7FFD"/>
    <w:rsid w:val="00AE1460"/>
    <w:rsid w:val="00AE165C"/>
    <w:rsid w:val="00AE1E60"/>
    <w:rsid w:val="00AE26F4"/>
    <w:rsid w:val="00AE2B01"/>
    <w:rsid w:val="00AE31CA"/>
    <w:rsid w:val="00AE42E7"/>
    <w:rsid w:val="00AE4A59"/>
    <w:rsid w:val="00AE55B0"/>
    <w:rsid w:val="00AE5C9C"/>
    <w:rsid w:val="00AE60CA"/>
    <w:rsid w:val="00AE626C"/>
    <w:rsid w:val="00AE6362"/>
    <w:rsid w:val="00AE646D"/>
    <w:rsid w:val="00AE6BA0"/>
    <w:rsid w:val="00AE6BD2"/>
    <w:rsid w:val="00AE7912"/>
    <w:rsid w:val="00AF00AF"/>
    <w:rsid w:val="00AF0539"/>
    <w:rsid w:val="00AF0A15"/>
    <w:rsid w:val="00AF1019"/>
    <w:rsid w:val="00AF1192"/>
    <w:rsid w:val="00AF1BB8"/>
    <w:rsid w:val="00AF20EE"/>
    <w:rsid w:val="00AF310C"/>
    <w:rsid w:val="00AF35C5"/>
    <w:rsid w:val="00AF4433"/>
    <w:rsid w:val="00AF6224"/>
    <w:rsid w:val="00AF62CA"/>
    <w:rsid w:val="00AF67E8"/>
    <w:rsid w:val="00AF6A73"/>
    <w:rsid w:val="00AF7E5F"/>
    <w:rsid w:val="00B0002F"/>
    <w:rsid w:val="00B00323"/>
    <w:rsid w:val="00B00CDC"/>
    <w:rsid w:val="00B0131E"/>
    <w:rsid w:val="00B02389"/>
    <w:rsid w:val="00B02871"/>
    <w:rsid w:val="00B03015"/>
    <w:rsid w:val="00B03779"/>
    <w:rsid w:val="00B04ECA"/>
    <w:rsid w:val="00B05482"/>
    <w:rsid w:val="00B056BA"/>
    <w:rsid w:val="00B056CA"/>
    <w:rsid w:val="00B059B8"/>
    <w:rsid w:val="00B05EF6"/>
    <w:rsid w:val="00B06990"/>
    <w:rsid w:val="00B07DC3"/>
    <w:rsid w:val="00B11AC9"/>
    <w:rsid w:val="00B11B38"/>
    <w:rsid w:val="00B11BDF"/>
    <w:rsid w:val="00B12271"/>
    <w:rsid w:val="00B1254A"/>
    <w:rsid w:val="00B12AA3"/>
    <w:rsid w:val="00B12F7B"/>
    <w:rsid w:val="00B131F7"/>
    <w:rsid w:val="00B135E8"/>
    <w:rsid w:val="00B13BA6"/>
    <w:rsid w:val="00B146EA"/>
    <w:rsid w:val="00B14FCA"/>
    <w:rsid w:val="00B15131"/>
    <w:rsid w:val="00B16ABC"/>
    <w:rsid w:val="00B16AD0"/>
    <w:rsid w:val="00B171AA"/>
    <w:rsid w:val="00B17A10"/>
    <w:rsid w:val="00B17C27"/>
    <w:rsid w:val="00B20486"/>
    <w:rsid w:val="00B2224A"/>
    <w:rsid w:val="00B22B10"/>
    <w:rsid w:val="00B234F3"/>
    <w:rsid w:val="00B235F8"/>
    <w:rsid w:val="00B23689"/>
    <w:rsid w:val="00B239FB"/>
    <w:rsid w:val="00B242DC"/>
    <w:rsid w:val="00B25C1A"/>
    <w:rsid w:val="00B25C73"/>
    <w:rsid w:val="00B25D05"/>
    <w:rsid w:val="00B2676F"/>
    <w:rsid w:val="00B26AD6"/>
    <w:rsid w:val="00B26CD3"/>
    <w:rsid w:val="00B27209"/>
    <w:rsid w:val="00B27922"/>
    <w:rsid w:val="00B3020C"/>
    <w:rsid w:val="00B30248"/>
    <w:rsid w:val="00B30438"/>
    <w:rsid w:val="00B30585"/>
    <w:rsid w:val="00B31300"/>
    <w:rsid w:val="00B3130A"/>
    <w:rsid w:val="00B31D9F"/>
    <w:rsid w:val="00B32829"/>
    <w:rsid w:val="00B32A95"/>
    <w:rsid w:val="00B32DCC"/>
    <w:rsid w:val="00B330E5"/>
    <w:rsid w:val="00B33C84"/>
    <w:rsid w:val="00B33D0F"/>
    <w:rsid w:val="00B34416"/>
    <w:rsid w:val="00B344E0"/>
    <w:rsid w:val="00B34AF2"/>
    <w:rsid w:val="00B35425"/>
    <w:rsid w:val="00B35658"/>
    <w:rsid w:val="00B356B0"/>
    <w:rsid w:val="00B35A0A"/>
    <w:rsid w:val="00B35C52"/>
    <w:rsid w:val="00B35C97"/>
    <w:rsid w:val="00B364B2"/>
    <w:rsid w:val="00B3708B"/>
    <w:rsid w:val="00B372AB"/>
    <w:rsid w:val="00B373FF"/>
    <w:rsid w:val="00B37485"/>
    <w:rsid w:val="00B4016C"/>
    <w:rsid w:val="00B4068D"/>
    <w:rsid w:val="00B41BF0"/>
    <w:rsid w:val="00B41DA1"/>
    <w:rsid w:val="00B422FD"/>
    <w:rsid w:val="00B426AF"/>
    <w:rsid w:val="00B43038"/>
    <w:rsid w:val="00B4329A"/>
    <w:rsid w:val="00B436AD"/>
    <w:rsid w:val="00B437F9"/>
    <w:rsid w:val="00B443D9"/>
    <w:rsid w:val="00B44C34"/>
    <w:rsid w:val="00B44D41"/>
    <w:rsid w:val="00B45465"/>
    <w:rsid w:val="00B45B3F"/>
    <w:rsid w:val="00B45EDA"/>
    <w:rsid w:val="00B460F8"/>
    <w:rsid w:val="00B4749F"/>
    <w:rsid w:val="00B4757D"/>
    <w:rsid w:val="00B47B1E"/>
    <w:rsid w:val="00B5100D"/>
    <w:rsid w:val="00B51349"/>
    <w:rsid w:val="00B51622"/>
    <w:rsid w:val="00B51C51"/>
    <w:rsid w:val="00B51F18"/>
    <w:rsid w:val="00B522D5"/>
    <w:rsid w:val="00B52EB7"/>
    <w:rsid w:val="00B5335D"/>
    <w:rsid w:val="00B53384"/>
    <w:rsid w:val="00B53A7A"/>
    <w:rsid w:val="00B53E41"/>
    <w:rsid w:val="00B540F1"/>
    <w:rsid w:val="00B540F9"/>
    <w:rsid w:val="00B54136"/>
    <w:rsid w:val="00B5521A"/>
    <w:rsid w:val="00B55AC7"/>
    <w:rsid w:val="00B55C7B"/>
    <w:rsid w:val="00B56956"/>
    <w:rsid w:val="00B569C2"/>
    <w:rsid w:val="00B57D22"/>
    <w:rsid w:val="00B57F29"/>
    <w:rsid w:val="00B6054C"/>
    <w:rsid w:val="00B605D0"/>
    <w:rsid w:val="00B62617"/>
    <w:rsid w:val="00B629C8"/>
    <w:rsid w:val="00B6302A"/>
    <w:rsid w:val="00B631C4"/>
    <w:rsid w:val="00B632F6"/>
    <w:rsid w:val="00B6360B"/>
    <w:rsid w:val="00B6362E"/>
    <w:rsid w:val="00B6387B"/>
    <w:rsid w:val="00B63EDD"/>
    <w:rsid w:val="00B6498F"/>
    <w:rsid w:val="00B64D96"/>
    <w:rsid w:val="00B650D8"/>
    <w:rsid w:val="00B6517E"/>
    <w:rsid w:val="00B65E39"/>
    <w:rsid w:val="00B6607E"/>
    <w:rsid w:val="00B662C5"/>
    <w:rsid w:val="00B668D9"/>
    <w:rsid w:val="00B67379"/>
    <w:rsid w:val="00B67414"/>
    <w:rsid w:val="00B6743E"/>
    <w:rsid w:val="00B679E9"/>
    <w:rsid w:val="00B70286"/>
    <w:rsid w:val="00B71B78"/>
    <w:rsid w:val="00B72145"/>
    <w:rsid w:val="00B72B48"/>
    <w:rsid w:val="00B72EAE"/>
    <w:rsid w:val="00B73E0A"/>
    <w:rsid w:val="00B74C5D"/>
    <w:rsid w:val="00B754E0"/>
    <w:rsid w:val="00B75761"/>
    <w:rsid w:val="00B75ADA"/>
    <w:rsid w:val="00B75B37"/>
    <w:rsid w:val="00B75D8E"/>
    <w:rsid w:val="00B75E6F"/>
    <w:rsid w:val="00B75F1A"/>
    <w:rsid w:val="00B76405"/>
    <w:rsid w:val="00B76E4C"/>
    <w:rsid w:val="00B773CB"/>
    <w:rsid w:val="00B77DB0"/>
    <w:rsid w:val="00B800DE"/>
    <w:rsid w:val="00B80582"/>
    <w:rsid w:val="00B80756"/>
    <w:rsid w:val="00B80FF9"/>
    <w:rsid w:val="00B81A42"/>
    <w:rsid w:val="00B82083"/>
    <w:rsid w:val="00B82449"/>
    <w:rsid w:val="00B82D04"/>
    <w:rsid w:val="00B835FE"/>
    <w:rsid w:val="00B83948"/>
    <w:rsid w:val="00B84EAF"/>
    <w:rsid w:val="00B856B5"/>
    <w:rsid w:val="00B85996"/>
    <w:rsid w:val="00B85F7D"/>
    <w:rsid w:val="00B86B75"/>
    <w:rsid w:val="00B86E84"/>
    <w:rsid w:val="00B879D7"/>
    <w:rsid w:val="00B87C37"/>
    <w:rsid w:val="00B9000B"/>
    <w:rsid w:val="00B9159B"/>
    <w:rsid w:val="00B91A34"/>
    <w:rsid w:val="00B9218C"/>
    <w:rsid w:val="00B9257B"/>
    <w:rsid w:val="00B92E87"/>
    <w:rsid w:val="00B933AD"/>
    <w:rsid w:val="00B9446E"/>
    <w:rsid w:val="00B94B29"/>
    <w:rsid w:val="00B95058"/>
    <w:rsid w:val="00B95347"/>
    <w:rsid w:val="00B9599C"/>
    <w:rsid w:val="00B96755"/>
    <w:rsid w:val="00B9709E"/>
    <w:rsid w:val="00B970D5"/>
    <w:rsid w:val="00B97414"/>
    <w:rsid w:val="00B97D2C"/>
    <w:rsid w:val="00BA01CE"/>
    <w:rsid w:val="00BA089E"/>
    <w:rsid w:val="00BA0979"/>
    <w:rsid w:val="00BA0AE2"/>
    <w:rsid w:val="00BA1A54"/>
    <w:rsid w:val="00BA1E2A"/>
    <w:rsid w:val="00BA20BC"/>
    <w:rsid w:val="00BA32AF"/>
    <w:rsid w:val="00BA34C2"/>
    <w:rsid w:val="00BA3514"/>
    <w:rsid w:val="00BA4566"/>
    <w:rsid w:val="00BA5770"/>
    <w:rsid w:val="00BA6305"/>
    <w:rsid w:val="00BA6492"/>
    <w:rsid w:val="00BA6865"/>
    <w:rsid w:val="00BA6CDB"/>
    <w:rsid w:val="00BA6E87"/>
    <w:rsid w:val="00BA74AC"/>
    <w:rsid w:val="00BA7A58"/>
    <w:rsid w:val="00BB0335"/>
    <w:rsid w:val="00BB0800"/>
    <w:rsid w:val="00BB0BAE"/>
    <w:rsid w:val="00BB1751"/>
    <w:rsid w:val="00BB1E24"/>
    <w:rsid w:val="00BB22D3"/>
    <w:rsid w:val="00BB2556"/>
    <w:rsid w:val="00BB3BD7"/>
    <w:rsid w:val="00BB4F8C"/>
    <w:rsid w:val="00BB561B"/>
    <w:rsid w:val="00BB659E"/>
    <w:rsid w:val="00BB699B"/>
    <w:rsid w:val="00BB71CE"/>
    <w:rsid w:val="00BB7210"/>
    <w:rsid w:val="00BB782E"/>
    <w:rsid w:val="00BB7C87"/>
    <w:rsid w:val="00BC0148"/>
    <w:rsid w:val="00BC043A"/>
    <w:rsid w:val="00BC04CE"/>
    <w:rsid w:val="00BC0B5A"/>
    <w:rsid w:val="00BC14FB"/>
    <w:rsid w:val="00BC1540"/>
    <w:rsid w:val="00BC1591"/>
    <w:rsid w:val="00BC1730"/>
    <w:rsid w:val="00BC200C"/>
    <w:rsid w:val="00BC2084"/>
    <w:rsid w:val="00BC2428"/>
    <w:rsid w:val="00BC281C"/>
    <w:rsid w:val="00BC2E08"/>
    <w:rsid w:val="00BC3510"/>
    <w:rsid w:val="00BC3797"/>
    <w:rsid w:val="00BC465A"/>
    <w:rsid w:val="00BC4835"/>
    <w:rsid w:val="00BC48DD"/>
    <w:rsid w:val="00BC55AA"/>
    <w:rsid w:val="00BC5E6B"/>
    <w:rsid w:val="00BC64F5"/>
    <w:rsid w:val="00BC6561"/>
    <w:rsid w:val="00BC7D92"/>
    <w:rsid w:val="00BD2200"/>
    <w:rsid w:val="00BD4527"/>
    <w:rsid w:val="00BD4B37"/>
    <w:rsid w:val="00BD5DD4"/>
    <w:rsid w:val="00BD6A36"/>
    <w:rsid w:val="00BD6F4C"/>
    <w:rsid w:val="00BD7112"/>
    <w:rsid w:val="00BD73F7"/>
    <w:rsid w:val="00BD743A"/>
    <w:rsid w:val="00BE02C7"/>
    <w:rsid w:val="00BE0421"/>
    <w:rsid w:val="00BE0450"/>
    <w:rsid w:val="00BE0CB6"/>
    <w:rsid w:val="00BE147A"/>
    <w:rsid w:val="00BE1806"/>
    <w:rsid w:val="00BE216F"/>
    <w:rsid w:val="00BE4222"/>
    <w:rsid w:val="00BE44E0"/>
    <w:rsid w:val="00BE450D"/>
    <w:rsid w:val="00BE4521"/>
    <w:rsid w:val="00BE4899"/>
    <w:rsid w:val="00BE5A47"/>
    <w:rsid w:val="00BE5D4F"/>
    <w:rsid w:val="00BE76F9"/>
    <w:rsid w:val="00BE7F2E"/>
    <w:rsid w:val="00BE7FAB"/>
    <w:rsid w:val="00BF020F"/>
    <w:rsid w:val="00BF06CE"/>
    <w:rsid w:val="00BF0DD6"/>
    <w:rsid w:val="00BF1874"/>
    <w:rsid w:val="00BF1C74"/>
    <w:rsid w:val="00BF24B6"/>
    <w:rsid w:val="00BF27B4"/>
    <w:rsid w:val="00BF2BEF"/>
    <w:rsid w:val="00BF3F7B"/>
    <w:rsid w:val="00BF448E"/>
    <w:rsid w:val="00BF53CD"/>
    <w:rsid w:val="00BF5E5A"/>
    <w:rsid w:val="00BF602D"/>
    <w:rsid w:val="00BF61D8"/>
    <w:rsid w:val="00BF67C0"/>
    <w:rsid w:val="00BF6E49"/>
    <w:rsid w:val="00BF6F95"/>
    <w:rsid w:val="00BF7484"/>
    <w:rsid w:val="00BF75B9"/>
    <w:rsid w:val="00BF765A"/>
    <w:rsid w:val="00BF7CA4"/>
    <w:rsid w:val="00C009E4"/>
    <w:rsid w:val="00C00B09"/>
    <w:rsid w:val="00C00CA4"/>
    <w:rsid w:val="00C01039"/>
    <w:rsid w:val="00C01E6F"/>
    <w:rsid w:val="00C022C0"/>
    <w:rsid w:val="00C02738"/>
    <w:rsid w:val="00C0290D"/>
    <w:rsid w:val="00C03BFE"/>
    <w:rsid w:val="00C041FA"/>
    <w:rsid w:val="00C04C20"/>
    <w:rsid w:val="00C04CBC"/>
    <w:rsid w:val="00C05073"/>
    <w:rsid w:val="00C0613D"/>
    <w:rsid w:val="00C06E46"/>
    <w:rsid w:val="00C072AE"/>
    <w:rsid w:val="00C074BF"/>
    <w:rsid w:val="00C075CF"/>
    <w:rsid w:val="00C07DF1"/>
    <w:rsid w:val="00C10826"/>
    <w:rsid w:val="00C10955"/>
    <w:rsid w:val="00C10BB1"/>
    <w:rsid w:val="00C112D6"/>
    <w:rsid w:val="00C1156A"/>
    <w:rsid w:val="00C1188E"/>
    <w:rsid w:val="00C1196D"/>
    <w:rsid w:val="00C13498"/>
    <w:rsid w:val="00C13F67"/>
    <w:rsid w:val="00C141F3"/>
    <w:rsid w:val="00C15107"/>
    <w:rsid w:val="00C154FF"/>
    <w:rsid w:val="00C159A9"/>
    <w:rsid w:val="00C15E13"/>
    <w:rsid w:val="00C16035"/>
    <w:rsid w:val="00C16154"/>
    <w:rsid w:val="00C16A07"/>
    <w:rsid w:val="00C1737D"/>
    <w:rsid w:val="00C17D49"/>
    <w:rsid w:val="00C2168C"/>
    <w:rsid w:val="00C21EF1"/>
    <w:rsid w:val="00C22434"/>
    <w:rsid w:val="00C2288A"/>
    <w:rsid w:val="00C22BD5"/>
    <w:rsid w:val="00C22FD5"/>
    <w:rsid w:val="00C2351E"/>
    <w:rsid w:val="00C23EA2"/>
    <w:rsid w:val="00C24002"/>
    <w:rsid w:val="00C2407C"/>
    <w:rsid w:val="00C2481F"/>
    <w:rsid w:val="00C26341"/>
    <w:rsid w:val="00C264AA"/>
    <w:rsid w:val="00C30829"/>
    <w:rsid w:val="00C30A02"/>
    <w:rsid w:val="00C3140F"/>
    <w:rsid w:val="00C315AC"/>
    <w:rsid w:val="00C31C40"/>
    <w:rsid w:val="00C32479"/>
    <w:rsid w:val="00C32D64"/>
    <w:rsid w:val="00C335E2"/>
    <w:rsid w:val="00C33BCD"/>
    <w:rsid w:val="00C33F66"/>
    <w:rsid w:val="00C345CB"/>
    <w:rsid w:val="00C346B4"/>
    <w:rsid w:val="00C371AA"/>
    <w:rsid w:val="00C37344"/>
    <w:rsid w:val="00C37C20"/>
    <w:rsid w:val="00C40822"/>
    <w:rsid w:val="00C411CE"/>
    <w:rsid w:val="00C41C23"/>
    <w:rsid w:val="00C420F4"/>
    <w:rsid w:val="00C4292C"/>
    <w:rsid w:val="00C42962"/>
    <w:rsid w:val="00C43491"/>
    <w:rsid w:val="00C436B4"/>
    <w:rsid w:val="00C440E8"/>
    <w:rsid w:val="00C4453A"/>
    <w:rsid w:val="00C447AC"/>
    <w:rsid w:val="00C4504D"/>
    <w:rsid w:val="00C45B21"/>
    <w:rsid w:val="00C461DA"/>
    <w:rsid w:val="00C46280"/>
    <w:rsid w:val="00C4643B"/>
    <w:rsid w:val="00C471CC"/>
    <w:rsid w:val="00C47AE3"/>
    <w:rsid w:val="00C47E33"/>
    <w:rsid w:val="00C50EA2"/>
    <w:rsid w:val="00C510BD"/>
    <w:rsid w:val="00C518F2"/>
    <w:rsid w:val="00C51A9F"/>
    <w:rsid w:val="00C5289B"/>
    <w:rsid w:val="00C52BE4"/>
    <w:rsid w:val="00C52DEB"/>
    <w:rsid w:val="00C530A8"/>
    <w:rsid w:val="00C53114"/>
    <w:rsid w:val="00C5376F"/>
    <w:rsid w:val="00C537BD"/>
    <w:rsid w:val="00C542DB"/>
    <w:rsid w:val="00C545EA"/>
    <w:rsid w:val="00C567CD"/>
    <w:rsid w:val="00C56953"/>
    <w:rsid w:val="00C56CF4"/>
    <w:rsid w:val="00C5702F"/>
    <w:rsid w:val="00C571AF"/>
    <w:rsid w:val="00C576AC"/>
    <w:rsid w:val="00C57AD9"/>
    <w:rsid w:val="00C6031B"/>
    <w:rsid w:val="00C60571"/>
    <w:rsid w:val="00C60CEB"/>
    <w:rsid w:val="00C61444"/>
    <w:rsid w:val="00C616A5"/>
    <w:rsid w:val="00C61BC1"/>
    <w:rsid w:val="00C62588"/>
    <w:rsid w:val="00C627F1"/>
    <w:rsid w:val="00C62CA8"/>
    <w:rsid w:val="00C62CC3"/>
    <w:rsid w:val="00C632D2"/>
    <w:rsid w:val="00C6394B"/>
    <w:rsid w:val="00C665AE"/>
    <w:rsid w:val="00C667A9"/>
    <w:rsid w:val="00C672E6"/>
    <w:rsid w:val="00C6784B"/>
    <w:rsid w:val="00C67B26"/>
    <w:rsid w:val="00C703D6"/>
    <w:rsid w:val="00C70593"/>
    <w:rsid w:val="00C70CFF"/>
    <w:rsid w:val="00C710C5"/>
    <w:rsid w:val="00C7168D"/>
    <w:rsid w:val="00C72241"/>
    <w:rsid w:val="00C72920"/>
    <w:rsid w:val="00C72924"/>
    <w:rsid w:val="00C7294D"/>
    <w:rsid w:val="00C753C9"/>
    <w:rsid w:val="00C75568"/>
    <w:rsid w:val="00C75DFF"/>
    <w:rsid w:val="00C76327"/>
    <w:rsid w:val="00C765FE"/>
    <w:rsid w:val="00C771E6"/>
    <w:rsid w:val="00C776EA"/>
    <w:rsid w:val="00C778E6"/>
    <w:rsid w:val="00C77B4D"/>
    <w:rsid w:val="00C80B3E"/>
    <w:rsid w:val="00C80C7A"/>
    <w:rsid w:val="00C80E0E"/>
    <w:rsid w:val="00C814F7"/>
    <w:rsid w:val="00C81F48"/>
    <w:rsid w:val="00C82DDC"/>
    <w:rsid w:val="00C8327A"/>
    <w:rsid w:val="00C838BC"/>
    <w:rsid w:val="00C83E38"/>
    <w:rsid w:val="00C84A10"/>
    <w:rsid w:val="00C85C1C"/>
    <w:rsid w:val="00C86386"/>
    <w:rsid w:val="00C865D7"/>
    <w:rsid w:val="00C86977"/>
    <w:rsid w:val="00C86ADC"/>
    <w:rsid w:val="00C87117"/>
    <w:rsid w:val="00C871B1"/>
    <w:rsid w:val="00C87365"/>
    <w:rsid w:val="00C876B5"/>
    <w:rsid w:val="00C87AA1"/>
    <w:rsid w:val="00C87D7C"/>
    <w:rsid w:val="00C90B1D"/>
    <w:rsid w:val="00C91420"/>
    <w:rsid w:val="00C91951"/>
    <w:rsid w:val="00C92729"/>
    <w:rsid w:val="00C929B7"/>
    <w:rsid w:val="00C93439"/>
    <w:rsid w:val="00C936CC"/>
    <w:rsid w:val="00C9389E"/>
    <w:rsid w:val="00C939C2"/>
    <w:rsid w:val="00C93AF3"/>
    <w:rsid w:val="00C93CE4"/>
    <w:rsid w:val="00C93F57"/>
    <w:rsid w:val="00C94CD4"/>
    <w:rsid w:val="00C9539A"/>
    <w:rsid w:val="00C953F3"/>
    <w:rsid w:val="00C95678"/>
    <w:rsid w:val="00C95AF8"/>
    <w:rsid w:val="00C95BE0"/>
    <w:rsid w:val="00C97435"/>
    <w:rsid w:val="00C974A2"/>
    <w:rsid w:val="00C97AB2"/>
    <w:rsid w:val="00CA023A"/>
    <w:rsid w:val="00CA08ED"/>
    <w:rsid w:val="00CA0D3D"/>
    <w:rsid w:val="00CA1037"/>
    <w:rsid w:val="00CA1620"/>
    <w:rsid w:val="00CA1B15"/>
    <w:rsid w:val="00CA20EB"/>
    <w:rsid w:val="00CA2698"/>
    <w:rsid w:val="00CA2FB0"/>
    <w:rsid w:val="00CA304D"/>
    <w:rsid w:val="00CA35E2"/>
    <w:rsid w:val="00CA486C"/>
    <w:rsid w:val="00CA4875"/>
    <w:rsid w:val="00CA4BD4"/>
    <w:rsid w:val="00CA704F"/>
    <w:rsid w:val="00CA7054"/>
    <w:rsid w:val="00CA7203"/>
    <w:rsid w:val="00CA7D2D"/>
    <w:rsid w:val="00CB00B0"/>
    <w:rsid w:val="00CB011F"/>
    <w:rsid w:val="00CB0730"/>
    <w:rsid w:val="00CB0BDF"/>
    <w:rsid w:val="00CB11A4"/>
    <w:rsid w:val="00CB2BE8"/>
    <w:rsid w:val="00CB2E2F"/>
    <w:rsid w:val="00CB3859"/>
    <w:rsid w:val="00CB39A6"/>
    <w:rsid w:val="00CB40C0"/>
    <w:rsid w:val="00CB4419"/>
    <w:rsid w:val="00CB4A82"/>
    <w:rsid w:val="00CB5045"/>
    <w:rsid w:val="00CB51E3"/>
    <w:rsid w:val="00CB5882"/>
    <w:rsid w:val="00CB71BB"/>
    <w:rsid w:val="00CB7277"/>
    <w:rsid w:val="00CB760C"/>
    <w:rsid w:val="00CB760E"/>
    <w:rsid w:val="00CC0936"/>
    <w:rsid w:val="00CC1216"/>
    <w:rsid w:val="00CC1738"/>
    <w:rsid w:val="00CC1BA3"/>
    <w:rsid w:val="00CC202D"/>
    <w:rsid w:val="00CC20B6"/>
    <w:rsid w:val="00CC29C3"/>
    <w:rsid w:val="00CC30F1"/>
    <w:rsid w:val="00CC3783"/>
    <w:rsid w:val="00CC3C25"/>
    <w:rsid w:val="00CC4158"/>
    <w:rsid w:val="00CC44B2"/>
    <w:rsid w:val="00CC4888"/>
    <w:rsid w:val="00CC4E56"/>
    <w:rsid w:val="00CC555F"/>
    <w:rsid w:val="00CC5AA5"/>
    <w:rsid w:val="00CC5DE4"/>
    <w:rsid w:val="00CC6A46"/>
    <w:rsid w:val="00CC6D19"/>
    <w:rsid w:val="00CC74AE"/>
    <w:rsid w:val="00CD0233"/>
    <w:rsid w:val="00CD067E"/>
    <w:rsid w:val="00CD0995"/>
    <w:rsid w:val="00CD0C86"/>
    <w:rsid w:val="00CD12EE"/>
    <w:rsid w:val="00CD19C6"/>
    <w:rsid w:val="00CD1B37"/>
    <w:rsid w:val="00CD220D"/>
    <w:rsid w:val="00CD27BB"/>
    <w:rsid w:val="00CD3001"/>
    <w:rsid w:val="00CD3332"/>
    <w:rsid w:val="00CD33F6"/>
    <w:rsid w:val="00CD3463"/>
    <w:rsid w:val="00CD3551"/>
    <w:rsid w:val="00CD394F"/>
    <w:rsid w:val="00CD3B45"/>
    <w:rsid w:val="00CD3CF7"/>
    <w:rsid w:val="00CD44A0"/>
    <w:rsid w:val="00CD45D3"/>
    <w:rsid w:val="00CD498B"/>
    <w:rsid w:val="00CD4D25"/>
    <w:rsid w:val="00CD63B8"/>
    <w:rsid w:val="00CD64E9"/>
    <w:rsid w:val="00CD7631"/>
    <w:rsid w:val="00CE00C9"/>
    <w:rsid w:val="00CE0712"/>
    <w:rsid w:val="00CE0E7E"/>
    <w:rsid w:val="00CE0F0B"/>
    <w:rsid w:val="00CE19F1"/>
    <w:rsid w:val="00CE1B36"/>
    <w:rsid w:val="00CE1DE8"/>
    <w:rsid w:val="00CE20C8"/>
    <w:rsid w:val="00CE2231"/>
    <w:rsid w:val="00CE2343"/>
    <w:rsid w:val="00CE3B8C"/>
    <w:rsid w:val="00CE3DAD"/>
    <w:rsid w:val="00CE43B1"/>
    <w:rsid w:val="00CE43C5"/>
    <w:rsid w:val="00CE4A09"/>
    <w:rsid w:val="00CE4E3B"/>
    <w:rsid w:val="00CE4E51"/>
    <w:rsid w:val="00CE5D8F"/>
    <w:rsid w:val="00CE5DA1"/>
    <w:rsid w:val="00CE5F00"/>
    <w:rsid w:val="00CE7475"/>
    <w:rsid w:val="00CE7877"/>
    <w:rsid w:val="00CE7DFE"/>
    <w:rsid w:val="00CF0610"/>
    <w:rsid w:val="00CF0EA6"/>
    <w:rsid w:val="00CF0F77"/>
    <w:rsid w:val="00CF144A"/>
    <w:rsid w:val="00CF3D49"/>
    <w:rsid w:val="00CF4EAD"/>
    <w:rsid w:val="00CF517E"/>
    <w:rsid w:val="00CF5B98"/>
    <w:rsid w:val="00CF5E13"/>
    <w:rsid w:val="00CF63BB"/>
    <w:rsid w:val="00CF6A62"/>
    <w:rsid w:val="00CF712D"/>
    <w:rsid w:val="00CF73FC"/>
    <w:rsid w:val="00CF772C"/>
    <w:rsid w:val="00CF7957"/>
    <w:rsid w:val="00CF7A15"/>
    <w:rsid w:val="00D00928"/>
    <w:rsid w:val="00D01E41"/>
    <w:rsid w:val="00D01E4F"/>
    <w:rsid w:val="00D020E8"/>
    <w:rsid w:val="00D03652"/>
    <w:rsid w:val="00D0384D"/>
    <w:rsid w:val="00D03E98"/>
    <w:rsid w:val="00D05333"/>
    <w:rsid w:val="00D05B46"/>
    <w:rsid w:val="00D05E9F"/>
    <w:rsid w:val="00D060EA"/>
    <w:rsid w:val="00D0641E"/>
    <w:rsid w:val="00D06664"/>
    <w:rsid w:val="00D06A68"/>
    <w:rsid w:val="00D06E6E"/>
    <w:rsid w:val="00D077B5"/>
    <w:rsid w:val="00D079DA"/>
    <w:rsid w:val="00D1014C"/>
    <w:rsid w:val="00D102F9"/>
    <w:rsid w:val="00D10418"/>
    <w:rsid w:val="00D10B2B"/>
    <w:rsid w:val="00D11FB8"/>
    <w:rsid w:val="00D12D3B"/>
    <w:rsid w:val="00D12DA7"/>
    <w:rsid w:val="00D12F30"/>
    <w:rsid w:val="00D13463"/>
    <w:rsid w:val="00D13B3A"/>
    <w:rsid w:val="00D151E2"/>
    <w:rsid w:val="00D15361"/>
    <w:rsid w:val="00D15A5F"/>
    <w:rsid w:val="00D15FD6"/>
    <w:rsid w:val="00D1616C"/>
    <w:rsid w:val="00D16A13"/>
    <w:rsid w:val="00D16A7D"/>
    <w:rsid w:val="00D16CA0"/>
    <w:rsid w:val="00D170AD"/>
    <w:rsid w:val="00D1740E"/>
    <w:rsid w:val="00D17C4F"/>
    <w:rsid w:val="00D20721"/>
    <w:rsid w:val="00D21092"/>
    <w:rsid w:val="00D21890"/>
    <w:rsid w:val="00D22157"/>
    <w:rsid w:val="00D22182"/>
    <w:rsid w:val="00D2254A"/>
    <w:rsid w:val="00D23518"/>
    <w:rsid w:val="00D23BF7"/>
    <w:rsid w:val="00D23E0F"/>
    <w:rsid w:val="00D23FA4"/>
    <w:rsid w:val="00D24079"/>
    <w:rsid w:val="00D252AF"/>
    <w:rsid w:val="00D25E6F"/>
    <w:rsid w:val="00D26095"/>
    <w:rsid w:val="00D265A2"/>
    <w:rsid w:val="00D2730B"/>
    <w:rsid w:val="00D27883"/>
    <w:rsid w:val="00D27C6A"/>
    <w:rsid w:val="00D302F3"/>
    <w:rsid w:val="00D30BA6"/>
    <w:rsid w:val="00D310BF"/>
    <w:rsid w:val="00D311F8"/>
    <w:rsid w:val="00D31D6B"/>
    <w:rsid w:val="00D32511"/>
    <w:rsid w:val="00D3321C"/>
    <w:rsid w:val="00D33940"/>
    <w:rsid w:val="00D34B5F"/>
    <w:rsid w:val="00D34CBC"/>
    <w:rsid w:val="00D34F19"/>
    <w:rsid w:val="00D35044"/>
    <w:rsid w:val="00D35256"/>
    <w:rsid w:val="00D37095"/>
    <w:rsid w:val="00D371CD"/>
    <w:rsid w:val="00D3787C"/>
    <w:rsid w:val="00D37C36"/>
    <w:rsid w:val="00D37FE0"/>
    <w:rsid w:val="00D40988"/>
    <w:rsid w:val="00D40F03"/>
    <w:rsid w:val="00D41213"/>
    <w:rsid w:val="00D42167"/>
    <w:rsid w:val="00D42262"/>
    <w:rsid w:val="00D426B7"/>
    <w:rsid w:val="00D42ACB"/>
    <w:rsid w:val="00D4396A"/>
    <w:rsid w:val="00D43FC9"/>
    <w:rsid w:val="00D46B27"/>
    <w:rsid w:val="00D47483"/>
    <w:rsid w:val="00D509D4"/>
    <w:rsid w:val="00D50AEE"/>
    <w:rsid w:val="00D51DB8"/>
    <w:rsid w:val="00D52646"/>
    <w:rsid w:val="00D52BAF"/>
    <w:rsid w:val="00D5383A"/>
    <w:rsid w:val="00D53F94"/>
    <w:rsid w:val="00D5419F"/>
    <w:rsid w:val="00D54650"/>
    <w:rsid w:val="00D54EAB"/>
    <w:rsid w:val="00D5509A"/>
    <w:rsid w:val="00D55604"/>
    <w:rsid w:val="00D55892"/>
    <w:rsid w:val="00D559EB"/>
    <w:rsid w:val="00D55FCF"/>
    <w:rsid w:val="00D55FEA"/>
    <w:rsid w:val="00D5656B"/>
    <w:rsid w:val="00D567BD"/>
    <w:rsid w:val="00D602C9"/>
    <w:rsid w:val="00D60E0B"/>
    <w:rsid w:val="00D6111C"/>
    <w:rsid w:val="00D619E7"/>
    <w:rsid w:val="00D61C59"/>
    <w:rsid w:val="00D62317"/>
    <w:rsid w:val="00D6249B"/>
    <w:rsid w:val="00D62691"/>
    <w:rsid w:val="00D62D76"/>
    <w:rsid w:val="00D631A4"/>
    <w:rsid w:val="00D63BBE"/>
    <w:rsid w:val="00D64051"/>
    <w:rsid w:val="00D64241"/>
    <w:rsid w:val="00D6472C"/>
    <w:rsid w:val="00D64A97"/>
    <w:rsid w:val="00D64F52"/>
    <w:rsid w:val="00D655A5"/>
    <w:rsid w:val="00D65745"/>
    <w:rsid w:val="00D662CE"/>
    <w:rsid w:val="00D663BD"/>
    <w:rsid w:val="00D66E81"/>
    <w:rsid w:val="00D67680"/>
    <w:rsid w:val="00D6777F"/>
    <w:rsid w:val="00D67D8D"/>
    <w:rsid w:val="00D70255"/>
    <w:rsid w:val="00D70D7C"/>
    <w:rsid w:val="00D70DBD"/>
    <w:rsid w:val="00D70FAA"/>
    <w:rsid w:val="00D70FB0"/>
    <w:rsid w:val="00D71211"/>
    <w:rsid w:val="00D7195B"/>
    <w:rsid w:val="00D722BD"/>
    <w:rsid w:val="00D727B0"/>
    <w:rsid w:val="00D72982"/>
    <w:rsid w:val="00D72C30"/>
    <w:rsid w:val="00D72FB4"/>
    <w:rsid w:val="00D73226"/>
    <w:rsid w:val="00D732F4"/>
    <w:rsid w:val="00D7350F"/>
    <w:rsid w:val="00D73A32"/>
    <w:rsid w:val="00D7492C"/>
    <w:rsid w:val="00D74A76"/>
    <w:rsid w:val="00D74BF7"/>
    <w:rsid w:val="00D75931"/>
    <w:rsid w:val="00D75EF8"/>
    <w:rsid w:val="00D76CDF"/>
    <w:rsid w:val="00D7753A"/>
    <w:rsid w:val="00D77836"/>
    <w:rsid w:val="00D77CF1"/>
    <w:rsid w:val="00D8067F"/>
    <w:rsid w:val="00D81C11"/>
    <w:rsid w:val="00D81FDB"/>
    <w:rsid w:val="00D82453"/>
    <w:rsid w:val="00D82EF6"/>
    <w:rsid w:val="00D82FBF"/>
    <w:rsid w:val="00D8319D"/>
    <w:rsid w:val="00D8320D"/>
    <w:rsid w:val="00D83A50"/>
    <w:rsid w:val="00D84150"/>
    <w:rsid w:val="00D8429E"/>
    <w:rsid w:val="00D8490F"/>
    <w:rsid w:val="00D84B4A"/>
    <w:rsid w:val="00D84F30"/>
    <w:rsid w:val="00D85D54"/>
    <w:rsid w:val="00D862B1"/>
    <w:rsid w:val="00D86589"/>
    <w:rsid w:val="00D86BA2"/>
    <w:rsid w:val="00D86CCD"/>
    <w:rsid w:val="00D86D33"/>
    <w:rsid w:val="00D86EC0"/>
    <w:rsid w:val="00D86FC3"/>
    <w:rsid w:val="00D877D2"/>
    <w:rsid w:val="00D87B22"/>
    <w:rsid w:val="00D87EEA"/>
    <w:rsid w:val="00D90285"/>
    <w:rsid w:val="00D902CE"/>
    <w:rsid w:val="00D90696"/>
    <w:rsid w:val="00D90975"/>
    <w:rsid w:val="00D90F79"/>
    <w:rsid w:val="00D91B28"/>
    <w:rsid w:val="00D9291A"/>
    <w:rsid w:val="00D92E73"/>
    <w:rsid w:val="00D92EC1"/>
    <w:rsid w:val="00D94F7D"/>
    <w:rsid w:val="00D95E44"/>
    <w:rsid w:val="00D9621D"/>
    <w:rsid w:val="00D965AC"/>
    <w:rsid w:val="00DA0B38"/>
    <w:rsid w:val="00DA0CF4"/>
    <w:rsid w:val="00DA0E4C"/>
    <w:rsid w:val="00DA19D4"/>
    <w:rsid w:val="00DA1A47"/>
    <w:rsid w:val="00DA1E90"/>
    <w:rsid w:val="00DA2621"/>
    <w:rsid w:val="00DA2B57"/>
    <w:rsid w:val="00DA2E88"/>
    <w:rsid w:val="00DA2FF3"/>
    <w:rsid w:val="00DA397D"/>
    <w:rsid w:val="00DA449A"/>
    <w:rsid w:val="00DA4649"/>
    <w:rsid w:val="00DA4B55"/>
    <w:rsid w:val="00DA4CD5"/>
    <w:rsid w:val="00DA52B7"/>
    <w:rsid w:val="00DA550B"/>
    <w:rsid w:val="00DA5C45"/>
    <w:rsid w:val="00DA6653"/>
    <w:rsid w:val="00DA7091"/>
    <w:rsid w:val="00DA79E9"/>
    <w:rsid w:val="00DA7F5A"/>
    <w:rsid w:val="00DB0C8B"/>
    <w:rsid w:val="00DB1161"/>
    <w:rsid w:val="00DB1C4D"/>
    <w:rsid w:val="00DB2421"/>
    <w:rsid w:val="00DB2BAF"/>
    <w:rsid w:val="00DB453B"/>
    <w:rsid w:val="00DB4822"/>
    <w:rsid w:val="00DB491B"/>
    <w:rsid w:val="00DB4A6F"/>
    <w:rsid w:val="00DB4B24"/>
    <w:rsid w:val="00DB4DCD"/>
    <w:rsid w:val="00DB5A7E"/>
    <w:rsid w:val="00DB642A"/>
    <w:rsid w:val="00DB6500"/>
    <w:rsid w:val="00DB68EB"/>
    <w:rsid w:val="00DB7475"/>
    <w:rsid w:val="00DB7559"/>
    <w:rsid w:val="00DB775B"/>
    <w:rsid w:val="00DB7DF0"/>
    <w:rsid w:val="00DB7F72"/>
    <w:rsid w:val="00DC131A"/>
    <w:rsid w:val="00DC178E"/>
    <w:rsid w:val="00DC1C54"/>
    <w:rsid w:val="00DC1D5C"/>
    <w:rsid w:val="00DC2263"/>
    <w:rsid w:val="00DC4483"/>
    <w:rsid w:val="00DC4870"/>
    <w:rsid w:val="00DC4AE5"/>
    <w:rsid w:val="00DC4F52"/>
    <w:rsid w:val="00DC5501"/>
    <w:rsid w:val="00DC5A4D"/>
    <w:rsid w:val="00DC5CF2"/>
    <w:rsid w:val="00DC6AE1"/>
    <w:rsid w:val="00DC6B79"/>
    <w:rsid w:val="00DC725A"/>
    <w:rsid w:val="00DC7285"/>
    <w:rsid w:val="00DC75D3"/>
    <w:rsid w:val="00DC75DE"/>
    <w:rsid w:val="00DC77D7"/>
    <w:rsid w:val="00DC78B4"/>
    <w:rsid w:val="00DC7B36"/>
    <w:rsid w:val="00DD04A8"/>
    <w:rsid w:val="00DD076C"/>
    <w:rsid w:val="00DD0FAF"/>
    <w:rsid w:val="00DD130D"/>
    <w:rsid w:val="00DD15F6"/>
    <w:rsid w:val="00DD266C"/>
    <w:rsid w:val="00DD2694"/>
    <w:rsid w:val="00DD2C6B"/>
    <w:rsid w:val="00DD2DDD"/>
    <w:rsid w:val="00DD2E54"/>
    <w:rsid w:val="00DD45CB"/>
    <w:rsid w:val="00DD4A83"/>
    <w:rsid w:val="00DD4E2C"/>
    <w:rsid w:val="00DD56FC"/>
    <w:rsid w:val="00DD5B23"/>
    <w:rsid w:val="00DD5B5D"/>
    <w:rsid w:val="00DD67CD"/>
    <w:rsid w:val="00DD6829"/>
    <w:rsid w:val="00DD68CA"/>
    <w:rsid w:val="00DD782B"/>
    <w:rsid w:val="00DD7A7F"/>
    <w:rsid w:val="00DE054F"/>
    <w:rsid w:val="00DE1944"/>
    <w:rsid w:val="00DE2407"/>
    <w:rsid w:val="00DE28F0"/>
    <w:rsid w:val="00DE2A7B"/>
    <w:rsid w:val="00DE2D00"/>
    <w:rsid w:val="00DE2D5F"/>
    <w:rsid w:val="00DE361C"/>
    <w:rsid w:val="00DE4367"/>
    <w:rsid w:val="00DE47C7"/>
    <w:rsid w:val="00DE4990"/>
    <w:rsid w:val="00DE49EA"/>
    <w:rsid w:val="00DE4F49"/>
    <w:rsid w:val="00DE697A"/>
    <w:rsid w:val="00DE6B73"/>
    <w:rsid w:val="00DE6FA7"/>
    <w:rsid w:val="00DE7AA4"/>
    <w:rsid w:val="00DE7D6A"/>
    <w:rsid w:val="00DF05E3"/>
    <w:rsid w:val="00DF0ADE"/>
    <w:rsid w:val="00DF0DF2"/>
    <w:rsid w:val="00DF1081"/>
    <w:rsid w:val="00DF1313"/>
    <w:rsid w:val="00DF1C57"/>
    <w:rsid w:val="00DF1E7B"/>
    <w:rsid w:val="00DF20A5"/>
    <w:rsid w:val="00DF2189"/>
    <w:rsid w:val="00DF2537"/>
    <w:rsid w:val="00DF276C"/>
    <w:rsid w:val="00DF36D8"/>
    <w:rsid w:val="00DF3B99"/>
    <w:rsid w:val="00DF5D73"/>
    <w:rsid w:val="00DF5F90"/>
    <w:rsid w:val="00DF634F"/>
    <w:rsid w:val="00DF6AD0"/>
    <w:rsid w:val="00DF6D27"/>
    <w:rsid w:val="00E014C3"/>
    <w:rsid w:val="00E01604"/>
    <w:rsid w:val="00E01E47"/>
    <w:rsid w:val="00E01EB2"/>
    <w:rsid w:val="00E021C5"/>
    <w:rsid w:val="00E03502"/>
    <w:rsid w:val="00E03942"/>
    <w:rsid w:val="00E03D64"/>
    <w:rsid w:val="00E03F13"/>
    <w:rsid w:val="00E0481D"/>
    <w:rsid w:val="00E05389"/>
    <w:rsid w:val="00E055AF"/>
    <w:rsid w:val="00E05D7C"/>
    <w:rsid w:val="00E06F41"/>
    <w:rsid w:val="00E10470"/>
    <w:rsid w:val="00E10489"/>
    <w:rsid w:val="00E10688"/>
    <w:rsid w:val="00E10ACB"/>
    <w:rsid w:val="00E11848"/>
    <w:rsid w:val="00E11D4D"/>
    <w:rsid w:val="00E1231A"/>
    <w:rsid w:val="00E12C04"/>
    <w:rsid w:val="00E12EA2"/>
    <w:rsid w:val="00E13C97"/>
    <w:rsid w:val="00E13FDE"/>
    <w:rsid w:val="00E14165"/>
    <w:rsid w:val="00E14AB8"/>
    <w:rsid w:val="00E15B57"/>
    <w:rsid w:val="00E164D6"/>
    <w:rsid w:val="00E1662C"/>
    <w:rsid w:val="00E16BDD"/>
    <w:rsid w:val="00E16F0A"/>
    <w:rsid w:val="00E17B02"/>
    <w:rsid w:val="00E207B1"/>
    <w:rsid w:val="00E21476"/>
    <w:rsid w:val="00E21BFB"/>
    <w:rsid w:val="00E22C60"/>
    <w:rsid w:val="00E22D6F"/>
    <w:rsid w:val="00E23586"/>
    <w:rsid w:val="00E23816"/>
    <w:rsid w:val="00E239A5"/>
    <w:rsid w:val="00E2422A"/>
    <w:rsid w:val="00E24230"/>
    <w:rsid w:val="00E24660"/>
    <w:rsid w:val="00E2516D"/>
    <w:rsid w:val="00E25271"/>
    <w:rsid w:val="00E253DE"/>
    <w:rsid w:val="00E25659"/>
    <w:rsid w:val="00E26168"/>
    <w:rsid w:val="00E26BD2"/>
    <w:rsid w:val="00E26DFE"/>
    <w:rsid w:val="00E27301"/>
    <w:rsid w:val="00E30294"/>
    <w:rsid w:val="00E30A11"/>
    <w:rsid w:val="00E30F20"/>
    <w:rsid w:val="00E3127B"/>
    <w:rsid w:val="00E31B4D"/>
    <w:rsid w:val="00E31E42"/>
    <w:rsid w:val="00E322F2"/>
    <w:rsid w:val="00E327A0"/>
    <w:rsid w:val="00E3283A"/>
    <w:rsid w:val="00E334CA"/>
    <w:rsid w:val="00E339B1"/>
    <w:rsid w:val="00E33E75"/>
    <w:rsid w:val="00E3441B"/>
    <w:rsid w:val="00E345A9"/>
    <w:rsid w:val="00E35143"/>
    <w:rsid w:val="00E356BC"/>
    <w:rsid w:val="00E35F4C"/>
    <w:rsid w:val="00E36730"/>
    <w:rsid w:val="00E36832"/>
    <w:rsid w:val="00E368D4"/>
    <w:rsid w:val="00E36940"/>
    <w:rsid w:val="00E36F34"/>
    <w:rsid w:val="00E403FA"/>
    <w:rsid w:val="00E40D41"/>
    <w:rsid w:val="00E40F46"/>
    <w:rsid w:val="00E40FCA"/>
    <w:rsid w:val="00E41366"/>
    <w:rsid w:val="00E41636"/>
    <w:rsid w:val="00E421EA"/>
    <w:rsid w:val="00E42911"/>
    <w:rsid w:val="00E4339B"/>
    <w:rsid w:val="00E43488"/>
    <w:rsid w:val="00E438F5"/>
    <w:rsid w:val="00E44C29"/>
    <w:rsid w:val="00E455BE"/>
    <w:rsid w:val="00E456CD"/>
    <w:rsid w:val="00E45DE8"/>
    <w:rsid w:val="00E4632A"/>
    <w:rsid w:val="00E4693E"/>
    <w:rsid w:val="00E46F7D"/>
    <w:rsid w:val="00E473D3"/>
    <w:rsid w:val="00E47C1F"/>
    <w:rsid w:val="00E51268"/>
    <w:rsid w:val="00E514A1"/>
    <w:rsid w:val="00E5170A"/>
    <w:rsid w:val="00E529B3"/>
    <w:rsid w:val="00E52E0A"/>
    <w:rsid w:val="00E5360E"/>
    <w:rsid w:val="00E5418A"/>
    <w:rsid w:val="00E541DE"/>
    <w:rsid w:val="00E54C05"/>
    <w:rsid w:val="00E5512C"/>
    <w:rsid w:val="00E553B0"/>
    <w:rsid w:val="00E55493"/>
    <w:rsid w:val="00E55F34"/>
    <w:rsid w:val="00E560FA"/>
    <w:rsid w:val="00E572A3"/>
    <w:rsid w:val="00E57364"/>
    <w:rsid w:val="00E57379"/>
    <w:rsid w:val="00E57F3B"/>
    <w:rsid w:val="00E60783"/>
    <w:rsid w:val="00E61C18"/>
    <w:rsid w:val="00E61F45"/>
    <w:rsid w:val="00E629C8"/>
    <w:rsid w:val="00E635CB"/>
    <w:rsid w:val="00E638A1"/>
    <w:rsid w:val="00E63A43"/>
    <w:rsid w:val="00E63AC9"/>
    <w:rsid w:val="00E63CA7"/>
    <w:rsid w:val="00E646A6"/>
    <w:rsid w:val="00E646CB"/>
    <w:rsid w:val="00E6624F"/>
    <w:rsid w:val="00E66EE8"/>
    <w:rsid w:val="00E6714A"/>
    <w:rsid w:val="00E6751C"/>
    <w:rsid w:val="00E67570"/>
    <w:rsid w:val="00E67838"/>
    <w:rsid w:val="00E7004F"/>
    <w:rsid w:val="00E70313"/>
    <w:rsid w:val="00E705EA"/>
    <w:rsid w:val="00E7064B"/>
    <w:rsid w:val="00E70793"/>
    <w:rsid w:val="00E708A0"/>
    <w:rsid w:val="00E70BB9"/>
    <w:rsid w:val="00E70DFC"/>
    <w:rsid w:val="00E718D3"/>
    <w:rsid w:val="00E71A30"/>
    <w:rsid w:val="00E721F6"/>
    <w:rsid w:val="00E7224D"/>
    <w:rsid w:val="00E72928"/>
    <w:rsid w:val="00E72BD1"/>
    <w:rsid w:val="00E72C53"/>
    <w:rsid w:val="00E72E6F"/>
    <w:rsid w:val="00E73733"/>
    <w:rsid w:val="00E73F8A"/>
    <w:rsid w:val="00E74885"/>
    <w:rsid w:val="00E75ED5"/>
    <w:rsid w:val="00E7709A"/>
    <w:rsid w:val="00E7710B"/>
    <w:rsid w:val="00E774C8"/>
    <w:rsid w:val="00E77BA4"/>
    <w:rsid w:val="00E808C7"/>
    <w:rsid w:val="00E80C3D"/>
    <w:rsid w:val="00E814B1"/>
    <w:rsid w:val="00E81807"/>
    <w:rsid w:val="00E819CF"/>
    <w:rsid w:val="00E826EF"/>
    <w:rsid w:val="00E82962"/>
    <w:rsid w:val="00E82CCE"/>
    <w:rsid w:val="00E835DF"/>
    <w:rsid w:val="00E839FC"/>
    <w:rsid w:val="00E83DDB"/>
    <w:rsid w:val="00E84972"/>
    <w:rsid w:val="00E8726C"/>
    <w:rsid w:val="00E87314"/>
    <w:rsid w:val="00E875C4"/>
    <w:rsid w:val="00E9031C"/>
    <w:rsid w:val="00E911FD"/>
    <w:rsid w:val="00E9189C"/>
    <w:rsid w:val="00E919BF"/>
    <w:rsid w:val="00E91AAA"/>
    <w:rsid w:val="00E91BC2"/>
    <w:rsid w:val="00E91CF0"/>
    <w:rsid w:val="00E91FBF"/>
    <w:rsid w:val="00E923AC"/>
    <w:rsid w:val="00E924EE"/>
    <w:rsid w:val="00E929C8"/>
    <w:rsid w:val="00E9309F"/>
    <w:rsid w:val="00E93105"/>
    <w:rsid w:val="00E93F93"/>
    <w:rsid w:val="00E9413C"/>
    <w:rsid w:val="00E94DB6"/>
    <w:rsid w:val="00E96644"/>
    <w:rsid w:val="00E9686A"/>
    <w:rsid w:val="00E9692A"/>
    <w:rsid w:val="00E96B52"/>
    <w:rsid w:val="00E96EF1"/>
    <w:rsid w:val="00E97157"/>
    <w:rsid w:val="00E97863"/>
    <w:rsid w:val="00E9788D"/>
    <w:rsid w:val="00EA0645"/>
    <w:rsid w:val="00EA0D11"/>
    <w:rsid w:val="00EA12B7"/>
    <w:rsid w:val="00EA1483"/>
    <w:rsid w:val="00EA201A"/>
    <w:rsid w:val="00EA20F5"/>
    <w:rsid w:val="00EA3099"/>
    <w:rsid w:val="00EA34EE"/>
    <w:rsid w:val="00EA3866"/>
    <w:rsid w:val="00EA3A6B"/>
    <w:rsid w:val="00EA42E3"/>
    <w:rsid w:val="00EA44C4"/>
    <w:rsid w:val="00EA4F8E"/>
    <w:rsid w:val="00EA5A18"/>
    <w:rsid w:val="00EA6573"/>
    <w:rsid w:val="00EA756C"/>
    <w:rsid w:val="00EB032D"/>
    <w:rsid w:val="00EB03DE"/>
    <w:rsid w:val="00EB03F8"/>
    <w:rsid w:val="00EB1144"/>
    <w:rsid w:val="00EB1CA6"/>
    <w:rsid w:val="00EB395E"/>
    <w:rsid w:val="00EB3E32"/>
    <w:rsid w:val="00EB4442"/>
    <w:rsid w:val="00EB4628"/>
    <w:rsid w:val="00EB4FCB"/>
    <w:rsid w:val="00EB5684"/>
    <w:rsid w:val="00EB5800"/>
    <w:rsid w:val="00EB692B"/>
    <w:rsid w:val="00EB6DA4"/>
    <w:rsid w:val="00EB76F9"/>
    <w:rsid w:val="00EB7744"/>
    <w:rsid w:val="00EB7F10"/>
    <w:rsid w:val="00EC07C8"/>
    <w:rsid w:val="00EC07D2"/>
    <w:rsid w:val="00EC1179"/>
    <w:rsid w:val="00EC1364"/>
    <w:rsid w:val="00EC137A"/>
    <w:rsid w:val="00EC1B79"/>
    <w:rsid w:val="00EC275A"/>
    <w:rsid w:val="00EC2B13"/>
    <w:rsid w:val="00EC2B90"/>
    <w:rsid w:val="00EC2E6D"/>
    <w:rsid w:val="00EC4000"/>
    <w:rsid w:val="00EC46A8"/>
    <w:rsid w:val="00EC5862"/>
    <w:rsid w:val="00EC6C36"/>
    <w:rsid w:val="00EC6DAF"/>
    <w:rsid w:val="00EC6FAE"/>
    <w:rsid w:val="00EC732D"/>
    <w:rsid w:val="00EC75F5"/>
    <w:rsid w:val="00EC7797"/>
    <w:rsid w:val="00EC78C0"/>
    <w:rsid w:val="00EC7DE0"/>
    <w:rsid w:val="00ED0129"/>
    <w:rsid w:val="00ED0855"/>
    <w:rsid w:val="00ED19FB"/>
    <w:rsid w:val="00ED2DF2"/>
    <w:rsid w:val="00ED2E5D"/>
    <w:rsid w:val="00ED3A12"/>
    <w:rsid w:val="00ED3A31"/>
    <w:rsid w:val="00ED4303"/>
    <w:rsid w:val="00ED433C"/>
    <w:rsid w:val="00ED47FC"/>
    <w:rsid w:val="00ED4974"/>
    <w:rsid w:val="00ED66E8"/>
    <w:rsid w:val="00ED6EEC"/>
    <w:rsid w:val="00ED7C8B"/>
    <w:rsid w:val="00ED7F06"/>
    <w:rsid w:val="00EE1871"/>
    <w:rsid w:val="00EE1BF0"/>
    <w:rsid w:val="00EE3FB0"/>
    <w:rsid w:val="00EE584A"/>
    <w:rsid w:val="00EE5960"/>
    <w:rsid w:val="00EE5C9C"/>
    <w:rsid w:val="00EE6D51"/>
    <w:rsid w:val="00EF05D5"/>
    <w:rsid w:val="00EF0DFD"/>
    <w:rsid w:val="00EF1449"/>
    <w:rsid w:val="00EF1698"/>
    <w:rsid w:val="00EF1966"/>
    <w:rsid w:val="00EF19CB"/>
    <w:rsid w:val="00EF20B3"/>
    <w:rsid w:val="00EF214F"/>
    <w:rsid w:val="00EF2AFD"/>
    <w:rsid w:val="00EF33E7"/>
    <w:rsid w:val="00EF36D4"/>
    <w:rsid w:val="00EF3957"/>
    <w:rsid w:val="00EF3F56"/>
    <w:rsid w:val="00EF4331"/>
    <w:rsid w:val="00EF4355"/>
    <w:rsid w:val="00EF440C"/>
    <w:rsid w:val="00EF4AF4"/>
    <w:rsid w:val="00EF4F5E"/>
    <w:rsid w:val="00EF56D0"/>
    <w:rsid w:val="00EF590B"/>
    <w:rsid w:val="00EF5B01"/>
    <w:rsid w:val="00EF69F7"/>
    <w:rsid w:val="00EF7664"/>
    <w:rsid w:val="00F00844"/>
    <w:rsid w:val="00F00F35"/>
    <w:rsid w:val="00F0104B"/>
    <w:rsid w:val="00F0105F"/>
    <w:rsid w:val="00F01AA7"/>
    <w:rsid w:val="00F01B93"/>
    <w:rsid w:val="00F01E10"/>
    <w:rsid w:val="00F020CA"/>
    <w:rsid w:val="00F0258C"/>
    <w:rsid w:val="00F03618"/>
    <w:rsid w:val="00F0420C"/>
    <w:rsid w:val="00F04D5B"/>
    <w:rsid w:val="00F04E35"/>
    <w:rsid w:val="00F05940"/>
    <w:rsid w:val="00F05D38"/>
    <w:rsid w:val="00F0601C"/>
    <w:rsid w:val="00F062E3"/>
    <w:rsid w:val="00F068DD"/>
    <w:rsid w:val="00F07EBD"/>
    <w:rsid w:val="00F100A2"/>
    <w:rsid w:val="00F1054D"/>
    <w:rsid w:val="00F10624"/>
    <w:rsid w:val="00F10904"/>
    <w:rsid w:val="00F10F4C"/>
    <w:rsid w:val="00F111D6"/>
    <w:rsid w:val="00F1138A"/>
    <w:rsid w:val="00F12756"/>
    <w:rsid w:val="00F138AF"/>
    <w:rsid w:val="00F13A5A"/>
    <w:rsid w:val="00F13BB5"/>
    <w:rsid w:val="00F1481F"/>
    <w:rsid w:val="00F1604E"/>
    <w:rsid w:val="00F16845"/>
    <w:rsid w:val="00F16BD9"/>
    <w:rsid w:val="00F1771C"/>
    <w:rsid w:val="00F17FEC"/>
    <w:rsid w:val="00F20418"/>
    <w:rsid w:val="00F2082C"/>
    <w:rsid w:val="00F20CE9"/>
    <w:rsid w:val="00F21827"/>
    <w:rsid w:val="00F21973"/>
    <w:rsid w:val="00F22CD0"/>
    <w:rsid w:val="00F2397C"/>
    <w:rsid w:val="00F24A5B"/>
    <w:rsid w:val="00F24D08"/>
    <w:rsid w:val="00F250C6"/>
    <w:rsid w:val="00F25318"/>
    <w:rsid w:val="00F25925"/>
    <w:rsid w:val="00F25AD7"/>
    <w:rsid w:val="00F25B53"/>
    <w:rsid w:val="00F25E45"/>
    <w:rsid w:val="00F25FD8"/>
    <w:rsid w:val="00F262C8"/>
    <w:rsid w:val="00F27866"/>
    <w:rsid w:val="00F27ACB"/>
    <w:rsid w:val="00F27F08"/>
    <w:rsid w:val="00F3081D"/>
    <w:rsid w:val="00F3107C"/>
    <w:rsid w:val="00F3173E"/>
    <w:rsid w:val="00F31A4A"/>
    <w:rsid w:val="00F31DC0"/>
    <w:rsid w:val="00F32B4B"/>
    <w:rsid w:val="00F32D8A"/>
    <w:rsid w:val="00F3305B"/>
    <w:rsid w:val="00F3321A"/>
    <w:rsid w:val="00F33970"/>
    <w:rsid w:val="00F346A9"/>
    <w:rsid w:val="00F35187"/>
    <w:rsid w:val="00F352D4"/>
    <w:rsid w:val="00F35E79"/>
    <w:rsid w:val="00F363A7"/>
    <w:rsid w:val="00F364BC"/>
    <w:rsid w:val="00F36A62"/>
    <w:rsid w:val="00F37580"/>
    <w:rsid w:val="00F37916"/>
    <w:rsid w:val="00F37A65"/>
    <w:rsid w:val="00F37BCC"/>
    <w:rsid w:val="00F4073A"/>
    <w:rsid w:val="00F40C9A"/>
    <w:rsid w:val="00F40CCA"/>
    <w:rsid w:val="00F41162"/>
    <w:rsid w:val="00F41F4A"/>
    <w:rsid w:val="00F41FFB"/>
    <w:rsid w:val="00F42453"/>
    <w:rsid w:val="00F42620"/>
    <w:rsid w:val="00F433DF"/>
    <w:rsid w:val="00F43D6F"/>
    <w:rsid w:val="00F451A8"/>
    <w:rsid w:val="00F45878"/>
    <w:rsid w:val="00F470D9"/>
    <w:rsid w:val="00F47D1D"/>
    <w:rsid w:val="00F47DDA"/>
    <w:rsid w:val="00F5032C"/>
    <w:rsid w:val="00F50590"/>
    <w:rsid w:val="00F51019"/>
    <w:rsid w:val="00F51C1A"/>
    <w:rsid w:val="00F533F0"/>
    <w:rsid w:val="00F53488"/>
    <w:rsid w:val="00F535C7"/>
    <w:rsid w:val="00F53751"/>
    <w:rsid w:val="00F537F3"/>
    <w:rsid w:val="00F53DBB"/>
    <w:rsid w:val="00F54EA0"/>
    <w:rsid w:val="00F54ED2"/>
    <w:rsid w:val="00F5525E"/>
    <w:rsid w:val="00F554B3"/>
    <w:rsid w:val="00F55CAA"/>
    <w:rsid w:val="00F55E7B"/>
    <w:rsid w:val="00F55E84"/>
    <w:rsid w:val="00F5646E"/>
    <w:rsid w:val="00F56951"/>
    <w:rsid w:val="00F576FC"/>
    <w:rsid w:val="00F5793F"/>
    <w:rsid w:val="00F60558"/>
    <w:rsid w:val="00F60A28"/>
    <w:rsid w:val="00F612BA"/>
    <w:rsid w:val="00F616B2"/>
    <w:rsid w:val="00F6173F"/>
    <w:rsid w:val="00F61CDE"/>
    <w:rsid w:val="00F620C5"/>
    <w:rsid w:val="00F62850"/>
    <w:rsid w:val="00F63857"/>
    <w:rsid w:val="00F63CAF"/>
    <w:rsid w:val="00F64134"/>
    <w:rsid w:val="00F64F9D"/>
    <w:rsid w:val="00F650AA"/>
    <w:rsid w:val="00F65E05"/>
    <w:rsid w:val="00F66921"/>
    <w:rsid w:val="00F67633"/>
    <w:rsid w:val="00F678F3"/>
    <w:rsid w:val="00F67927"/>
    <w:rsid w:val="00F70587"/>
    <w:rsid w:val="00F71131"/>
    <w:rsid w:val="00F71170"/>
    <w:rsid w:val="00F71B1E"/>
    <w:rsid w:val="00F71C88"/>
    <w:rsid w:val="00F72103"/>
    <w:rsid w:val="00F72405"/>
    <w:rsid w:val="00F728EE"/>
    <w:rsid w:val="00F7380D"/>
    <w:rsid w:val="00F73F80"/>
    <w:rsid w:val="00F74676"/>
    <w:rsid w:val="00F74A8F"/>
    <w:rsid w:val="00F75474"/>
    <w:rsid w:val="00F756EF"/>
    <w:rsid w:val="00F7761B"/>
    <w:rsid w:val="00F77AF7"/>
    <w:rsid w:val="00F77E0B"/>
    <w:rsid w:val="00F77EC0"/>
    <w:rsid w:val="00F8067D"/>
    <w:rsid w:val="00F80D3A"/>
    <w:rsid w:val="00F81A7A"/>
    <w:rsid w:val="00F83452"/>
    <w:rsid w:val="00F845FE"/>
    <w:rsid w:val="00F8460C"/>
    <w:rsid w:val="00F84B07"/>
    <w:rsid w:val="00F8523C"/>
    <w:rsid w:val="00F852BB"/>
    <w:rsid w:val="00F85385"/>
    <w:rsid w:val="00F854E9"/>
    <w:rsid w:val="00F85B46"/>
    <w:rsid w:val="00F85E86"/>
    <w:rsid w:val="00F86450"/>
    <w:rsid w:val="00F87132"/>
    <w:rsid w:val="00F87DD8"/>
    <w:rsid w:val="00F87F13"/>
    <w:rsid w:val="00F90138"/>
    <w:rsid w:val="00F90F29"/>
    <w:rsid w:val="00F910E6"/>
    <w:rsid w:val="00F914F5"/>
    <w:rsid w:val="00F93615"/>
    <w:rsid w:val="00F93D22"/>
    <w:rsid w:val="00F942D2"/>
    <w:rsid w:val="00F94440"/>
    <w:rsid w:val="00F94811"/>
    <w:rsid w:val="00F94DBE"/>
    <w:rsid w:val="00F9530A"/>
    <w:rsid w:val="00F95753"/>
    <w:rsid w:val="00F9577E"/>
    <w:rsid w:val="00F9579C"/>
    <w:rsid w:val="00F95B1B"/>
    <w:rsid w:val="00F96453"/>
    <w:rsid w:val="00F96ACB"/>
    <w:rsid w:val="00F96E3E"/>
    <w:rsid w:val="00F97735"/>
    <w:rsid w:val="00FA07AE"/>
    <w:rsid w:val="00FA08F8"/>
    <w:rsid w:val="00FA0D2C"/>
    <w:rsid w:val="00FA1F11"/>
    <w:rsid w:val="00FA253F"/>
    <w:rsid w:val="00FA2CEC"/>
    <w:rsid w:val="00FA3930"/>
    <w:rsid w:val="00FA4182"/>
    <w:rsid w:val="00FA432A"/>
    <w:rsid w:val="00FA4331"/>
    <w:rsid w:val="00FA45F2"/>
    <w:rsid w:val="00FA4745"/>
    <w:rsid w:val="00FA48E9"/>
    <w:rsid w:val="00FA4DDB"/>
    <w:rsid w:val="00FA54AB"/>
    <w:rsid w:val="00FA6241"/>
    <w:rsid w:val="00FA64C0"/>
    <w:rsid w:val="00FA6512"/>
    <w:rsid w:val="00FA6A07"/>
    <w:rsid w:val="00FA7388"/>
    <w:rsid w:val="00FA73CC"/>
    <w:rsid w:val="00FA77B6"/>
    <w:rsid w:val="00FA7FF8"/>
    <w:rsid w:val="00FB0B09"/>
    <w:rsid w:val="00FB0D69"/>
    <w:rsid w:val="00FB0DA0"/>
    <w:rsid w:val="00FB1AA9"/>
    <w:rsid w:val="00FB1EE1"/>
    <w:rsid w:val="00FB21C7"/>
    <w:rsid w:val="00FB2510"/>
    <w:rsid w:val="00FB2953"/>
    <w:rsid w:val="00FB2B55"/>
    <w:rsid w:val="00FB43E5"/>
    <w:rsid w:val="00FB4524"/>
    <w:rsid w:val="00FB4858"/>
    <w:rsid w:val="00FB6B26"/>
    <w:rsid w:val="00FB6EC5"/>
    <w:rsid w:val="00FB7177"/>
    <w:rsid w:val="00FB74FB"/>
    <w:rsid w:val="00FB764D"/>
    <w:rsid w:val="00FB7655"/>
    <w:rsid w:val="00FB769D"/>
    <w:rsid w:val="00FB7A13"/>
    <w:rsid w:val="00FC02C8"/>
    <w:rsid w:val="00FC05B3"/>
    <w:rsid w:val="00FC116D"/>
    <w:rsid w:val="00FC1B3B"/>
    <w:rsid w:val="00FC1D86"/>
    <w:rsid w:val="00FC2093"/>
    <w:rsid w:val="00FC246E"/>
    <w:rsid w:val="00FC2822"/>
    <w:rsid w:val="00FC3056"/>
    <w:rsid w:val="00FC32BB"/>
    <w:rsid w:val="00FC4B8E"/>
    <w:rsid w:val="00FC5DCA"/>
    <w:rsid w:val="00FC636B"/>
    <w:rsid w:val="00FC6C49"/>
    <w:rsid w:val="00FC6E51"/>
    <w:rsid w:val="00FC704F"/>
    <w:rsid w:val="00FC75E1"/>
    <w:rsid w:val="00FC7A5C"/>
    <w:rsid w:val="00FD05D9"/>
    <w:rsid w:val="00FD08D9"/>
    <w:rsid w:val="00FD0998"/>
    <w:rsid w:val="00FD1BC0"/>
    <w:rsid w:val="00FD1F9E"/>
    <w:rsid w:val="00FD2320"/>
    <w:rsid w:val="00FD24BE"/>
    <w:rsid w:val="00FD293B"/>
    <w:rsid w:val="00FD3C57"/>
    <w:rsid w:val="00FD40B9"/>
    <w:rsid w:val="00FD50CA"/>
    <w:rsid w:val="00FD518B"/>
    <w:rsid w:val="00FD57D9"/>
    <w:rsid w:val="00FD59AB"/>
    <w:rsid w:val="00FD59F8"/>
    <w:rsid w:val="00FD5AFA"/>
    <w:rsid w:val="00FD6192"/>
    <w:rsid w:val="00FD69CD"/>
    <w:rsid w:val="00FD6CF3"/>
    <w:rsid w:val="00FD718B"/>
    <w:rsid w:val="00FE04D2"/>
    <w:rsid w:val="00FE08F9"/>
    <w:rsid w:val="00FE09F0"/>
    <w:rsid w:val="00FE0BC2"/>
    <w:rsid w:val="00FE19D6"/>
    <w:rsid w:val="00FE1FA2"/>
    <w:rsid w:val="00FE264A"/>
    <w:rsid w:val="00FE37B5"/>
    <w:rsid w:val="00FE3F30"/>
    <w:rsid w:val="00FE4BE6"/>
    <w:rsid w:val="00FE524C"/>
    <w:rsid w:val="00FE5B27"/>
    <w:rsid w:val="00FE5DBD"/>
    <w:rsid w:val="00FE6451"/>
    <w:rsid w:val="00FE6A22"/>
    <w:rsid w:val="00FE6F12"/>
    <w:rsid w:val="00FE7456"/>
    <w:rsid w:val="00FE74E4"/>
    <w:rsid w:val="00FE7570"/>
    <w:rsid w:val="00FE76BD"/>
    <w:rsid w:val="00FE7771"/>
    <w:rsid w:val="00FE7849"/>
    <w:rsid w:val="00FE799B"/>
    <w:rsid w:val="00FE7AB1"/>
    <w:rsid w:val="00FE7C22"/>
    <w:rsid w:val="00FE7D89"/>
    <w:rsid w:val="00FF01AE"/>
    <w:rsid w:val="00FF0BB0"/>
    <w:rsid w:val="00FF157B"/>
    <w:rsid w:val="00FF1672"/>
    <w:rsid w:val="00FF1CBD"/>
    <w:rsid w:val="00FF28CC"/>
    <w:rsid w:val="00FF2AA8"/>
    <w:rsid w:val="00FF2EE0"/>
    <w:rsid w:val="00FF3361"/>
    <w:rsid w:val="00FF3A99"/>
    <w:rsid w:val="00FF41A3"/>
    <w:rsid w:val="00FF45D2"/>
    <w:rsid w:val="00FF5D81"/>
    <w:rsid w:val="00FF5E26"/>
    <w:rsid w:val="00FF67EF"/>
    <w:rsid w:val="00FF695B"/>
    <w:rsid w:val="00FF6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F733D7"/>
  <w15:chartTrackingRefBased/>
  <w15:docId w15:val="{B252B31D-5C56-48BC-B653-B07CCC01C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791D"/>
  </w:style>
  <w:style w:type="paragraph" w:styleId="Heading1">
    <w:name w:val="heading 1"/>
    <w:basedOn w:val="Normal"/>
    <w:next w:val="Normal"/>
    <w:link w:val="Heading1Char"/>
    <w:uiPriority w:val="9"/>
    <w:qFormat/>
    <w:rsid w:val="005F5D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35811"/>
    <w:pPr>
      <w:tabs>
        <w:tab w:val="left" w:pos="384"/>
      </w:tabs>
      <w:spacing w:after="0" w:line="480" w:lineRule="auto"/>
      <w:ind w:left="384" w:hanging="384"/>
    </w:pPr>
  </w:style>
  <w:style w:type="paragraph" w:styleId="Caption">
    <w:name w:val="caption"/>
    <w:basedOn w:val="Normal"/>
    <w:next w:val="Normal"/>
    <w:uiPriority w:val="35"/>
    <w:unhideWhenUsed/>
    <w:qFormat/>
    <w:rsid w:val="00C61BC1"/>
    <w:pPr>
      <w:spacing w:after="200" w:line="240" w:lineRule="auto"/>
    </w:pPr>
    <w:rPr>
      <w:i/>
      <w:iCs/>
      <w:color w:val="44546A" w:themeColor="text2"/>
      <w:sz w:val="18"/>
      <w:szCs w:val="18"/>
    </w:rPr>
  </w:style>
  <w:style w:type="table" w:styleId="TableGrid">
    <w:name w:val="Table Grid"/>
    <w:basedOn w:val="TableNormal"/>
    <w:uiPriority w:val="39"/>
    <w:rsid w:val="00C61B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61BC1"/>
    <w:pPr>
      <w:ind w:left="720"/>
      <w:contextualSpacing/>
    </w:pPr>
  </w:style>
  <w:style w:type="character" w:styleId="PlaceholderText">
    <w:name w:val="Placeholder Text"/>
    <w:basedOn w:val="DefaultParagraphFont"/>
    <w:uiPriority w:val="99"/>
    <w:semiHidden/>
    <w:rsid w:val="00F40CCA"/>
    <w:rPr>
      <w:color w:val="808080"/>
    </w:rPr>
  </w:style>
  <w:style w:type="character" w:styleId="Hyperlink">
    <w:name w:val="Hyperlink"/>
    <w:basedOn w:val="DefaultParagraphFont"/>
    <w:uiPriority w:val="99"/>
    <w:unhideWhenUsed/>
    <w:rsid w:val="00DA4649"/>
    <w:rPr>
      <w:color w:val="0000FF"/>
      <w:u w:val="single"/>
    </w:rPr>
  </w:style>
  <w:style w:type="character" w:customStyle="1" w:styleId="Heading1Char">
    <w:name w:val="Heading 1 Char"/>
    <w:basedOn w:val="DefaultParagraphFont"/>
    <w:link w:val="Heading1"/>
    <w:uiPriority w:val="9"/>
    <w:rsid w:val="005F5DAD"/>
    <w:rPr>
      <w:rFonts w:asciiTheme="majorHAnsi" w:eastAsiaTheme="majorEastAsia" w:hAnsiTheme="majorHAnsi" w:cstheme="majorBidi"/>
      <w:color w:val="2F5496" w:themeColor="accent1" w:themeShade="BF"/>
      <w:sz w:val="32"/>
      <w:szCs w:val="32"/>
    </w:rPr>
  </w:style>
  <w:style w:type="paragraph" w:customStyle="1" w:styleId="pf0">
    <w:name w:val="pf0"/>
    <w:basedOn w:val="Normal"/>
    <w:rsid w:val="00EE5C9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E5C9C"/>
    <w:rPr>
      <w:rFonts w:ascii="Segoe UI" w:hAnsi="Segoe UI" w:cs="Segoe UI" w:hint="default"/>
      <w:sz w:val="18"/>
      <w:szCs w:val="18"/>
    </w:rPr>
  </w:style>
  <w:style w:type="paragraph" w:styleId="Header">
    <w:name w:val="header"/>
    <w:basedOn w:val="Normal"/>
    <w:link w:val="HeaderChar"/>
    <w:uiPriority w:val="99"/>
    <w:unhideWhenUsed/>
    <w:rsid w:val="00AD04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4AE"/>
  </w:style>
  <w:style w:type="paragraph" w:styleId="Footer">
    <w:name w:val="footer"/>
    <w:basedOn w:val="Normal"/>
    <w:link w:val="FooterChar"/>
    <w:uiPriority w:val="99"/>
    <w:unhideWhenUsed/>
    <w:rsid w:val="00AD04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4AE"/>
  </w:style>
  <w:style w:type="paragraph" w:styleId="NormalWeb">
    <w:name w:val="Normal (Web)"/>
    <w:basedOn w:val="Normal"/>
    <w:uiPriority w:val="99"/>
    <w:semiHidden/>
    <w:unhideWhenUsed/>
    <w:rsid w:val="009560C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43C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CB8"/>
    <w:rPr>
      <w:rFonts w:ascii="Segoe UI" w:hAnsi="Segoe UI" w:cs="Segoe UI"/>
      <w:sz w:val="18"/>
      <w:szCs w:val="18"/>
    </w:rPr>
  </w:style>
  <w:style w:type="character" w:styleId="CommentReference">
    <w:name w:val="annotation reference"/>
    <w:basedOn w:val="DefaultParagraphFont"/>
    <w:uiPriority w:val="99"/>
    <w:semiHidden/>
    <w:unhideWhenUsed/>
    <w:rsid w:val="000025CE"/>
    <w:rPr>
      <w:sz w:val="16"/>
      <w:szCs w:val="16"/>
    </w:rPr>
  </w:style>
  <w:style w:type="paragraph" w:styleId="CommentText">
    <w:name w:val="annotation text"/>
    <w:basedOn w:val="Normal"/>
    <w:link w:val="CommentTextChar"/>
    <w:uiPriority w:val="99"/>
    <w:unhideWhenUsed/>
    <w:rsid w:val="000025CE"/>
    <w:pPr>
      <w:spacing w:line="240" w:lineRule="auto"/>
    </w:pPr>
    <w:rPr>
      <w:sz w:val="20"/>
      <w:szCs w:val="20"/>
    </w:rPr>
  </w:style>
  <w:style w:type="character" w:customStyle="1" w:styleId="CommentTextChar">
    <w:name w:val="Comment Text Char"/>
    <w:basedOn w:val="DefaultParagraphFont"/>
    <w:link w:val="CommentText"/>
    <w:uiPriority w:val="99"/>
    <w:rsid w:val="000025CE"/>
    <w:rPr>
      <w:sz w:val="20"/>
      <w:szCs w:val="20"/>
    </w:rPr>
  </w:style>
  <w:style w:type="paragraph" w:styleId="CommentSubject">
    <w:name w:val="annotation subject"/>
    <w:basedOn w:val="CommentText"/>
    <w:next w:val="CommentText"/>
    <w:link w:val="CommentSubjectChar"/>
    <w:uiPriority w:val="99"/>
    <w:semiHidden/>
    <w:unhideWhenUsed/>
    <w:rsid w:val="000025CE"/>
    <w:rPr>
      <w:b/>
      <w:bCs/>
    </w:rPr>
  </w:style>
  <w:style w:type="character" w:customStyle="1" w:styleId="CommentSubjectChar">
    <w:name w:val="Comment Subject Char"/>
    <w:basedOn w:val="CommentTextChar"/>
    <w:link w:val="CommentSubject"/>
    <w:uiPriority w:val="99"/>
    <w:semiHidden/>
    <w:rsid w:val="000025CE"/>
    <w:rPr>
      <w:b/>
      <w:bCs/>
      <w:sz w:val="20"/>
      <w:szCs w:val="20"/>
    </w:rPr>
  </w:style>
  <w:style w:type="paragraph" w:styleId="Revision">
    <w:name w:val="Revision"/>
    <w:hidden/>
    <w:uiPriority w:val="99"/>
    <w:semiHidden/>
    <w:rsid w:val="00F71B1E"/>
    <w:pPr>
      <w:spacing w:after="0" w:line="240" w:lineRule="auto"/>
    </w:pPr>
  </w:style>
  <w:style w:type="paragraph" w:customStyle="1" w:styleId="Authors">
    <w:name w:val="Authors"/>
    <w:basedOn w:val="Normal"/>
    <w:rsid w:val="00946F5F"/>
    <w:pPr>
      <w:spacing w:before="120" w:after="360" w:line="240" w:lineRule="auto"/>
      <w:jc w:val="center"/>
    </w:pPr>
    <w:rPr>
      <w:rFonts w:ascii="Times New Roman" w:eastAsia="Times New Roman" w:hAnsi="Times New Roman" w:cs="Times New Roman"/>
      <w:sz w:val="24"/>
      <w:szCs w:val="24"/>
    </w:rPr>
  </w:style>
  <w:style w:type="paragraph" w:customStyle="1" w:styleId="Head">
    <w:name w:val="Head"/>
    <w:basedOn w:val="Normal"/>
    <w:rsid w:val="00946F5F"/>
    <w:pPr>
      <w:keepNext/>
      <w:spacing w:before="120" w:after="120" w:line="240" w:lineRule="auto"/>
      <w:jc w:val="center"/>
      <w:outlineLvl w:val="0"/>
    </w:pPr>
    <w:rPr>
      <w:rFonts w:ascii="Times New Roman" w:eastAsia="Times New Roman" w:hAnsi="Times New Roman" w:cs="Times New Roman"/>
      <w:b/>
      <w:bCs/>
      <w:kern w:val="28"/>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99481">
      <w:bodyDiv w:val="1"/>
      <w:marLeft w:val="0"/>
      <w:marRight w:val="0"/>
      <w:marTop w:val="0"/>
      <w:marBottom w:val="0"/>
      <w:divBdr>
        <w:top w:val="none" w:sz="0" w:space="0" w:color="auto"/>
        <w:left w:val="none" w:sz="0" w:space="0" w:color="auto"/>
        <w:bottom w:val="none" w:sz="0" w:space="0" w:color="auto"/>
        <w:right w:val="none" w:sz="0" w:space="0" w:color="auto"/>
      </w:divBdr>
    </w:div>
    <w:div w:id="379548576">
      <w:bodyDiv w:val="1"/>
      <w:marLeft w:val="0"/>
      <w:marRight w:val="0"/>
      <w:marTop w:val="0"/>
      <w:marBottom w:val="0"/>
      <w:divBdr>
        <w:top w:val="none" w:sz="0" w:space="0" w:color="auto"/>
        <w:left w:val="none" w:sz="0" w:space="0" w:color="auto"/>
        <w:bottom w:val="none" w:sz="0" w:space="0" w:color="auto"/>
        <w:right w:val="none" w:sz="0" w:space="0" w:color="auto"/>
      </w:divBdr>
    </w:div>
    <w:div w:id="756445186">
      <w:bodyDiv w:val="1"/>
      <w:marLeft w:val="0"/>
      <w:marRight w:val="0"/>
      <w:marTop w:val="0"/>
      <w:marBottom w:val="0"/>
      <w:divBdr>
        <w:top w:val="none" w:sz="0" w:space="0" w:color="auto"/>
        <w:left w:val="none" w:sz="0" w:space="0" w:color="auto"/>
        <w:bottom w:val="none" w:sz="0" w:space="0" w:color="auto"/>
        <w:right w:val="none" w:sz="0" w:space="0" w:color="auto"/>
      </w:divBdr>
    </w:div>
    <w:div w:id="788090156">
      <w:bodyDiv w:val="1"/>
      <w:marLeft w:val="0"/>
      <w:marRight w:val="0"/>
      <w:marTop w:val="0"/>
      <w:marBottom w:val="0"/>
      <w:divBdr>
        <w:top w:val="none" w:sz="0" w:space="0" w:color="auto"/>
        <w:left w:val="none" w:sz="0" w:space="0" w:color="auto"/>
        <w:bottom w:val="none" w:sz="0" w:space="0" w:color="auto"/>
        <w:right w:val="none" w:sz="0" w:space="0" w:color="auto"/>
      </w:divBdr>
    </w:div>
    <w:div w:id="952714420">
      <w:bodyDiv w:val="1"/>
      <w:marLeft w:val="0"/>
      <w:marRight w:val="0"/>
      <w:marTop w:val="0"/>
      <w:marBottom w:val="0"/>
      <w:divBdr>
        <w:top w:val="none" w:sz="0" w:space="0" w:color="auto"/>
        <w:left w:val="none" w:sz="0" w:space="0" w:color="auto"/>
        <w:bottom w:val="none" w:sz="0" w:space="0" w:color="auto"/>
        <w:right w:val="none" w:sz="0" w:space="0" w:color="auto"/>
      </w:divBdr>
    </w:div>
    <w:div w:id="1127091437">
      <w:bodyDiv w:val="1"/>
      <w:marLeft w:val="0"/>
      <w:marRight w:val="0"/>
      <w:marTop w:val="0"/>
      <w:marBottom w:val="0"/>
      <w:divBdr>
        <w:top w:val="none" w:sz="0" w:space="0" w:color="auto"/>
        <w:left w:val="none" w:sz="0" w:space="0" w:color="auto"/>
        <w:bottom w:val="none" w:sz="0" w:space="0" w:color="auto"/>
        <w:right w:val="none" w:sz="0" w:space="0" w:color="auto"/>
      </w:divBdr>
    </w:div>
    <w:div w:id="1432242925">
      <w:bodyDiv w:val="1"/>
      <w:marLeft w:val="0"/>
      <w:marRight w:val="0"/>
      <w:marTop w:val="0"/>
      <w:marBottom w:val="0"/>
      <w:divBdr>
        <w:top w:val="none" w:sz="0" w:space="0" w:color="auto"/>
        <w:left w:val="none" w:sz="0" w:space="0" w:color="auto"/>
        <w:bottom w:val="none" w:sz="0" w:space="0" w:color="auto"/>
        <w:right w:val="none" w:sz="0" w:space="0" w:color="auto"/>
      </w:divBdr>
    </w:div>
    <w:div w:id="1975528256">
      <w:bodyDiv w:val="1"/>
      <w:marLeft w:val="0"/>
      <w:marRight w:val="0"/>
      <w:marTop w:val="0"/>
      <w:marBottom w:val="0"/>
      <w:divBdr>
        <w:top w:val="none" w:sz="0" w:space="0" w:color="auto"/>
        <w:left w:val="none" w:sz="0" w:space="0" w:color="auto"/>
        <w:bottom w:val="none" w:sz="0" w:space="0" w:color="auto"/>
        <w:right w:val="none" w:sz="0" w:space="0" w:color="auto"/>
      </w:divBdr>
      <w:divsChild>
        <w:div w:id="1025786157">
          <w:marLeft w:val="0"/>
          <w:marRight w:val="0"/>
          <w:marTop w:val="0"/>
          <w:marBottom w:val="0"/>
          <w:divBdr>
            <w:top w:val="none" w:sz="0" w:space="0" w:color="auto"/>
            <w:left w:val="none" w:sz="0" w:space="0" w:color="auto"/>
            <w:bottom w:val="none" w:sz="0" w:space="0" w:color="auto"/>
            <w:right w:val="none" w:sz="0" w:space="0" w:color="auto"/>
          </w:divBdr>
          <w:divsChild>
            <w:div w:id="29009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22b87ec-82fc-4b64-9e47-b681a2d69081" xsi:nil="true"/>
    <lcf76f155ced4ddcb4097134ff3c332f xmlns="d7fc0a7d-09c4-4740-9ea0-c1d0c3f2b341">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795AB89E14DE44A3C2D338CFA92CE0" ma:contentTypeVersion="16" ma:contentTypeDescription="Create a new document." ma:contentTypeScope="" ma:versionID="1e0b7db7d1d8771523a7a5ef6dd879ae">
  <xsd:schema xmlns:xsd="http://www.w3.org/2001/XMLSchema" xmlns:xs="http://www.w3.org/2001/XMLSchema" xmlns:p="http://schemas.microsoft.com/office/2006/metadata/properties" xmlns:ns2="d7fc0a7d-09c4-4740-9ea0-c1d0c3f2b341" xmlns:ns3="d22b87ec-82fc-4b64-9e47-b681a2d69081" targetNamespace="http://schemas.microsoft.com/office/2006/metadata/properties" ma:root="true" ma:fieldsID="d928c17d437e4a07e22fd3cff5a586da" ns2:_="" ns3:_="">
    <xsd:import namespace="d7fc0a7d-09c4-4740-9ea0-c1d0c3f2b341"/>
    <xsd:import namespace="d22b87ec-82fc-4b64-9e47-b681a2d6908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fc0a7d-09c4-4740-9ea0-c1d0c3f2b3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31da502c-7e40-4002-9fa7-8e5645d13f8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22b87ec-82fc-4b64-9e47-b681a2d6908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2d209478-0f8d-4b20-a55b-c069e9f8641a}" ma:internalName="TaxCatchAll" ma:showField="CatchAllData" ma:web="d22b87ec-82fc-4b64-9e47-b681a2d6908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31BF4-27BC-4FCE-B981-E2445FD9CF0C}">
  <ds:schemaRefs>
    <ds:schemaRef ds:uri="http://www.w3.org/XML/1998/namespace"/>
    <ds:schemaRef ds:uri="http://schemas.openxmlformats.org/package/2006/metadata/core-properties"/>
    <ds:schemaRef ds:uri="d22b87ec-82fc-4b64-9e47-b681a2d69081"/>
    <ds:schemaRef ds:uri="http://schemas.microsoft.com/office/2006/documentManagement/types"/>
    <ds:schemaRef ds:uri="http://purl.org/dc/dcmitype/"/>
    <ds:schemaRef ds:uri="http://purl.org/dc/elements/1.1/"/>
    <ds:schemaRef ds:uri="http://schemas.microsoft.com/office/2006/metadata/properties"/>
    <ds:schemaRef ds:uri="http://schemas.microsoft.com/office/infopath/2007/PartnerControls"/>
    <ds:schemaRef ds:uri="d7fc0a7d-09c4-4740-9ea0-c1d0c3f2b341"/>
    <ds:schemaRef ds:uri="http://purl.org/dc/terms/"/>
  </ds:schemaRefs>
</ds:datastoreItem>
</file>

<file path=customXml/itemProps2.xml><?xml version="1.0" encoding="utf-8"?>
<ds:datastoreItem xmlns:ds="http://schemas.openxmlformats.org/officeDocument/2006/customXml" ds:itemID="{73B5CE87-04B4-4D1C-9815-577037A375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fc0a7d-09c4-4740-9ea0-c1d0c3f2b341"/>
    <ds:schemaRef ds:uri="d22b87ec-82fc-4b64-9e47-b681a2d690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C2C2007-1661-43ED-8EB2-250C8C000FCC}">
  <ds:schemaRefs>
    <ds:schemaRef ds:uri="http://schemas.microsoft.com/sharepoint/v3/contenttype/forms"/>
  </ds:schemaRefs>
</ds:datastoreItem>
</file>

<file path=customXml/itemProps4.xml><?xml version="1.0" encoding="utf-8"?>
<ds:datastoreItem xmlns:ds="http://schemas.openxmlformats.org/officeDocument/2006/customXml" ds:itemID="{7B1BBE59-521E-46AB-956C-F01C510A5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5033</Words>
  <Characters>2869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nna Khan</dc:creator>
  <cp:keywords/>
  <dc:description/>
  <cp:lastModifiedBy>COLLINS, BRIAN</cp:lastModifiedBy>
  <cp:revision>4</cp:revision>
  <cp:lastPrinted>2022-10-19T23:27:00Z</cp:lastPrinted>
  <dcterms:created xsi:type="dcterms:W3CDTF">2022-10-20T18:17:00Z</dcterms:created>
  <dcterms:modified xsi:type="dcterms:W3CDTF">2022-10-2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ubK7RGe"/&gt;&lt;style id="http://www.zotero.org/styles/nature-materials"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ContentTypeId">
    <vt:lpwstr>0x0101006D795AB89E14DE44A3C2D338CFA92CE0</vt:lpwstr>
  </property>
  <property fmtid="{D5CDD505-2E9C-101B-9397-08002B2CF9AE}" pid="5" name="MediaServiceImageTags">
    <vt:lpwstr/>
  </property>
</Properties>
</file>